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1C9BBE" w14:textId="6ACFECF0" w:rsidR="003F06CA" w:rsidRPr="003F06CA" w:rsidRDefault="003F06CA" w:rsidP="00021291">
      <w:pPr>
        <w:spacing w:line="480" w:lineRule="auto"/>
      </w:pPr>
      <w:r>
        <w:rPr>
          <w:b/>
        </w:rPr>
        <w:t>Running Head:</w:t>
      </w:r>
      <w:r>
        <w:t xml:space="preserve"> Refining land cover maps</w:t>
      </w:r>
      <w:r w:rsidR="00236B22">
        <w:t xml:space="preserve"> for ecological models</w:t>
      </w:r>
    </w:p>
    <w:p w14:paraId="345FA3D5" w14:textId="358DEEE7" w:rsidR="00B90573" w:rsidRDefault="00B90573" w:rsidP="00021291">
      <w:pPr>
        <w:spacing w:line="480" w:lineRule="auto"/>
      </w:pPr>
      <w:r w:rsidRPr="00B90573">
        <w:rPr>
          <w:b/>
        </w:rPr>
        <w:t>Title:</w:t>
      </w:r>
      <w:r>
        <w:t xml:space="preserve">  Refining land cover maps in a hierarchical Bayesian framework </w:t>
      </w:r>
      <w:r w:rsidR="00154E5E">
        <w:t>to improve</w:t>
      </w:r>
      <w:r>
        <w:t xml:space="preserve"> </w:t>
      </w:r>
      <w:r w:rsidR="00E92C9B">
        <w:t>ecological</w:t>
      </w:r>
      <w:r>
        <w:t xml:space="preserve"> models</w:t>
      </w:r>
    </w:p>
    <w:p w14:paraId="032FC954" w14:textId="77777777" w:rsidR="003825E0" w:rsidRDefault="003825E0" w:rsidP="00021291">
      <w:pPr>
        <w:spacing w:line="480" w:lineRule="auto"/>
      </w:pPr>
    </w:p>
    <w:p w14:paraId="541CF686" w14:textId="3D6E0137" w:rsidR="00B90573" w:rsidRDefault="00B90573" w:rsidP="00021291">
      <w:pPr>
        <w:spacing w:line="480" w:lineRule="auto"/>
      </w:pPr>
      <w:r w:rsidRPr="00B90573">
        <w:rPr>
          <w:b/>
        </w:rPr>
        <w:t>Authors:</w:t>
      </w:r>
      <w:r>
        <w:t xml:space="preserve"> Tim M. Szewczyk</w:t>
      </w:r>
      <w:r w:rsidR="00603DF6">
        <w:rPr>
          <w:vertAlign w:val="superscript"/>
        </w:rPr>
        <w:t>*1</w:t>
      </w:r>
      <w:r w:rsidR="004A56C8">
        <w:rPr>
          <w:vertAlign w:val="superscript"/>
        </w:rPr>
        <w:t>,2</w:t>
      </w:r>
      <w:r>
        <w:t>, Mark J. Ducey</w:t>
      </w:r>
      <w:r w:rsidR="0010114E" w:rsidRPr="0010114E">
        <w:rPr>
          <w:vertAlign w:val="superscript"/>
        </w:rPr>
        <w:t>1</w:t>
      </w:r>
      <w:r w:rsidR="00947A85">
        <w:t xml:space="preserve">, </w:t>
      </w:r>
      <w:r w:rsidR="0010114E">
        <w:t>Valerie Pasquarella</w:t>
      </w:r>
      <w:r w:rsidR="004A56C8">
        <w:rPr>
          <w:vertAlign w:val="superscript"/>
        </w:rPr>
        <w:t>3,4</w:t>
      </w:r>
      <w:r w:rsidR="0010114E">
        <w:t xml:space="preserve">, </w:t>
      </w:r>
      <w:r w:rsidR="00947A85">
        <w:t>Jenica M. Allen</w:t>
      </w:r>
      <w:r w:rsidR="0010114E" w:rsidRPr="0010114E">
        <w:rPr>
          <w:vertAlign w:val="superscript"/>
        </w:rPr>
        <w:t>1</w:t>
      </w:r>
    </w:p>
    <w:p w14:paraId="762A4BD7" w14:textId="77777777" w:rsidR="00B90573" w:rsidRDefault="00B90573" w:rsidP="00021291">
      <w:pPr>
        <w:spacing w:line="480" w:lineRule="auto"/>
      </w:pPr>
    </w:p>
    <w:p w14:paraId="4536EC74" w14:textId="77777777" w:rsidR="0010114E" w:rsidRDefault="00B90573" w:rsidP="00021291">
      <w:pPr>
        <w:spacing w:line="480" w:lineRule="auto"/>
      </w:pPr>
      <w:r w:rsidRPr="00B90573">
        <w:rPr>
          <w:b/>
        </w:rPr>
        <w:t>Affiliations:</w:t>
      </w:r>
      <w:r>
        <w:t xml:space="preserve"> </w:t>
      </w:r>
    </w:p>
    <w:p w14:paraId="4FAC7D27" w14:textId="46B8303C" w:rsidR="00B90573" w:rsidRDefault="0010114E" w:rsidP="00021291">
      <w:pPr>
        <w:spacing w:line="480" w:lineRule="auto"/>
      </w:pPr>
      <w:r w:rsidRPr="0010114E">
        <w:rPr>
          <w:vertAlign w:val="superscript"/>
        </w:rPr>
        <w:t>1</w:t>
      </w:r>
      <w:r w:rsidR="00B90573">
        <w:t>Department of Natural Resources and the Environment, University of New Hampshire</w:t>
      </w:r>
    </w:p>
    <w:p w14:paraId="297EE2A6" w14:textId="6FCFA70E" w:rsidR="004A56C8" w:rsidRDefault="004A56C8" w:rsidP="00021291">
      <w:pPr>
        <w:spacing w:line="480" w:lineRule="auto"/>
      </w:pPr>
      <w:r w:rsidRPr="004A56C8">
        <w:rPr>
          <w:vertAlign w:val="superscript"/>
        </w:rPr>
        <w:t>2</w:t>
      </w:r>
      <w:r>
        <w:t>Department of Computer Science, University of New Hampshire</w:t>
      </w:r>
    </w:p>
    <w:p w14:paraId="75AD2721" w14:textId="043D637A" w:rsidR="0010114E" w:rsidRDefault="004A56C8" w:rsidP="00021291">
      <w:pPr>
        <w:spacing w:line="480" w:lineRule="auto"/>
      </w:pPr>
      <w:r>
        <w:rPr>
          <w:vertAlign w:val="superscript"/>
        </w:rPr>
        <w:t>3</w:t>
      </w:r>
      <w:r>
        <w:t>Department of Environmental Conservation, Univerisity of Massachusetts Amherst</w:t>
      </w:r>
    </w:p>
    <w:p w14:paraId="4BE05CC5" w14:textId="069DB5A6" w:rsidR="004A56C8" w:rsidRDefault="004A56C8" w:rsidP="00021291">
      <w:pPr>
        <w:spacing w:line="480" w:lineRule="auto"/>
      </w:pPr>
      <w:r>
        <w:rPr>
          <w:vertAlign w:val="superscript"/>
        </w:rPr>
        <w:t>4</w:t>
      </w:r>
      <w:r>
        <w:t>Northeast Climate Science Center</w:t>
      </w:r>
      <w:r w:rsidR="005F16DC">
        <w:t>, University of Massachusetts Amherst</w:t>
      </w:r>
    </w:p>
    <w:p w14:paraId="7DCE7CDE" w14:textId="77777777" w:rsidR="00603DF6" w:rsidRDefault="00603DF6" w:rsidP="00021291">
      <w:pPr>
        <w:spacing w:line="480" w:lineRule="auto"/>
        <w:rPr>
          <w:b/>
        </w:rPr>
      </w:pPr>
    </w:p>
    <w:p w14:paraId="274A195C" w14:textId="1AF9084F" w:rsidR="00B90573" w:rsidRPr="00603DF6" w:rsidRDefault="00603DF6" w:rsidP="00021291">
      <w:pPr>
        <w:spacing w:line="480" w:lineRule="auto"/>
        <w:rPr>
          <w:b/>
        </w:rPr>
      </w:pPr>
      <w:r w:rsidRPr="00603DF6">
        <w:rPr>
          <w:b/>
        </w:rPr>
        <w:t>*Corresponding author address:</w:t>
      </w:r>
    </w:p>
    <w:p w14:paraId="6B1D1587" w14:textId="47C767B0" w:rsidR="00603DF6" w:rsidRDefault="00603DF6" w:rsidP="00021291">
      <w:pPr>
        <w:spacing w:line="480" w:lineRule="auto"/>
      </w:pPr>
      <w:r>
        <w:t>114 James Hall, Durham, NH 03823, USA</w:t>
      </w:r>
    </w:p>
    <w:p w14:paraId="20CF323F" w14:textId="16EC665F" w:rsidR="00603DF6" w:rsidRDefault="00603DF6" w:rsidP="00021291">
      <w:pPr>
        <w:spacing w:line="480" w:lineRule="auto"/>
      </w:pPr>
      <w:r>
        <w:t>timothy.szewczyk@unh.edu</w:t>
      </w:r>
    </w:p>
    <w:p w14:paraId="15D9027B" w14:textId="77777777" w:rsidR="00603DF6" w:rsidRDefault="00603DF6" w:rsidP="00021291">
      <w:pPr>
        <w:spacing w:line="480" w:lineRule="auto"/>
      </w:pPr>
    </w:p>
    <w:p w14:paraId="796AB46B" w14:textId="16B073C3" w:rsidR="003057BB" w:rsidRDefault="003057BB" w:rsidP="00021291">
      <w:r>
        <w:rPr>
          <w:b/>
        </w:rPr>
        <w:t>Submission for:</w:t>
      </w:r>
      <w:r>
        <w:t xml:space="preserve"> </w:t>
      </w:r>
      <w:r>
        <w:rPr>
          <w:i/>
        </w:rPr>
        <w:t>Ecological Applications</w:t>
      </w:r>
    </w:p>
    <w:p w14:paraId="03FA2CE4" w14:textId="0927CFDA" w:rsidR="00507B1C" w:rsidRDefault="00507B1C" w:rsidP="00021291">
      <w:r w:rsidRPr="00507B1C">
        <w:rPr>
          <w:b/>
        </w:rPr>
        <w:t>Tables:</w:t>
      </w:r>
      <w:r>
        <w:t xml:space="preserve"> 2</w:t>
      </w:r>
    </w:p>
    <w:p w14:paraId="7F106FE2" w14:textId="020B0C7C" w:rsidR="00507B1C" w:rsidRDefault="00507B1C" w:rsidP="00021291">
      <w:r w:rsidRPr="00507B1C">
        <w:rPr>
          <w:b/>
        </w:rPr>
        <w:t>Figures:</w:t>
      </w:r>
      <w:r>
        <w:t xml:space="preserve"> 4</w:t>
      </w:r>
    </w:p>
    <w:p w14:paraId="1E0263C0" w14:textId="4EEBF93D" w:rsidR="00507B1C" w:rsidRPr="00507B1C" w:rsidRDefault="00507B1C" w:rsidP="00021291">
      <w:pPr>
        <w:spacing w:line="480" w:lineRule="auto"/>
      </w:pPr>
      <w:r w:rsidRPr="00507B1C">
        <w:rPr>
          <w:b/>
        </w:rPr>
        <w:t>Appendices:</w:t>
      </w:r>
      <w:r>
        <w:t xml:space="preserve"> 3</w:t>
      </w:r>
    </w:p>
    <w:p w14:paraId="60BBB03E" w14:textId="77777777" w:rsidR="00B90573" w:rsidRDefault="00B90573" w:rsidP="00021291">
      <w:pPr>
        <w:spacing w:line="480" w:lineRule="auto"/>
      </w:pPr>
      <w:r>
        <w:br w:type="page"/>
      </w:r>
    </w:p>
    <w:p w14:paraId="1B6521DA" w14:textId="5485D359" w:rsidR="00B90573" w:rsidRPr="00F837A6" w:rsidRDefault="00B90573" w:rsidP="00021291">
      <w:pPr>
        <w:pStyle w:val="Heading1"/>
        <w:rPr>
          <w:b/>
        </w:rPr>
      </w:pPr>
      <w:r w:rsidRPr="00F837A6">
        <w:rPr>
          <w:b/>
        </w:rPr>
        <w:lastRenderedPageBreak/>
        <w:t>ABSTRACT</w:t>
      </w:r>
    </w:p>
    <w:p w14:paraId="11D06E2E" w14:textId="5E6F3BCD" w:rsidR="00B90573" w:rsidRPr="00D71E3C" w:rsidRDefault="003838AA" w:rsidP="00DF4395">
      <w:pPr>
        <w:spacing w:line="480" w:lineRule="auto"/>
      </w:pPr>
      <w:r>
        <w:tab/>
        <w:t xml:space="preserve">Ecological models are constrained by the availability of high quality data </w:t>
      </w:r>
      <w:r w:rsidR="00C24A03">
        <w:t>at</w:t>
      </w:r>
      <w:r>
        <w:t xml:space="preserve"> biologically appropriate extents. </w:t>
      </w:r>
      <w:r w:rsidR="003F71B9">
        <w:t xml:space="preserve">Modeling a species' affinity or aversion with a particular type of land cover relies on </w:t>
      </w:r>
      <w:r w:rsidR="00CA0842">
        <w:t>data</w:t>
      </w:r>
      <w:r w:rsidR="00040392">
        <w:t xml:space="preserve"> detailing </w:t>
      </w:r>
      <w:r w:rsidR="00DF2873">
        <w:t xml:space="preserve">that </w:t>
      </w:r>
      <w:r w:rsidR="00040392">
        <w:t xml:space="preserve">land cover across the full study area. </w:t>
      </w:r>
      <w:r w:rsidR="00176E8C">
        <w:t>Precise datasets</w:t>
      </w:r>
      <w:r w:rsidR="00EA5AC6">
        <w:t xml:space="preserve"> must</w:t>
      </w:r>
      <w:r w:rsidR="00176E8C">
        <w:t xml:space="preserve"> often sacrifice geographic breadth, while geographically broad datasets often compromise on precision and accuracy. </w:t>
      </w:r>
      <w:r w:rsidR="00DB20EF">
        <w:t xml:space="preserve">Ecologists face the choice of restricting the study extent to match the precise dataset, or ignoring potentially key associations </w:t>
      </w:r>
      <w:r w:rsidR="00AD0E21">
        <w:t>to</w:t>
      </w:r>
      <w:r w:rsidR="00DB20EF">
        <w:t xml:space="preserve"> </w:t>
      </w:r>
      <w:r w:rsidR="00AD0E21">
        <w:t xml:space="preserve">study </w:t>
      </w:r>
      <w:r w:rsidR="00DB20EF">
        <w:t xml:space="preserve">a larger area. </w:t>
      </w:r>
      <w:r w:rsidR="005C31FA">
        <w:t xml:space="preserve">We introduce a hierarchical Bayesian model to reconcile two partly overlapping </w:t>
      </w:r>
      <w:r w:rsidR="006C165F">
        <w:t xml:space="preserve">proportional </w:t>
      </w:r>
      <w:r w:rsidR="005C31FA">
        <w:t xml:space="preserve">land cover datasets, where one more accurately details all </w:t>
      </w:r>
      <w:r w:rsidR="007302C1">
        <w:t xml:space="preserve">necessary </w:t>
      </w:r>
      <w:r w:rsidR="005C31FA">
        <w:t xml:space="preserve">categories but is less extensive, and the other covers the full extent but with lower accuracy and two categories aggregated into one. </w:t>
      </w:r>
      <w:r w:rsidR="00E11BA7">
        <w:t>The model estimates systematic discrepancies between the data sets and divides the aggregated category into the two more specific categories across the full extent.</w:t>
      </w:r>
      <w:r w:rsidR="00CB28D6">
        <w:t xml:space="preserve"> </w:t>
      </w:r>
      <w:r w:rsidR="00587042">
        <w:t>We illustrate with</w:t>
      </w:r>
      <w:r w:rsidR="00F30847">
        <w:t xml:space="preserve"> the invasive shrub glossy buckthorn (</w:t>
      </w:r>
      <w:r w:rsidR="00F30847" w:rsidRPr="00F30847">
        <w:rPr>
          <w:i/>
        </w:rPr>
        <w:t>Frangula alnus</w:t>
      </w:r>
      <w:r w:rsidR="00F30847">
        <w:t>) which associates with Eastern white pine (</w:t>
      </w:r>
      <w:r w:rsidR="00F30847" w:rsidRPr="00F30847">
        <w:rPr>
          <w:i/>
        </w:rPr>
        <w:t>Pinus strobus</w:t>
      </w:r>
      <w:r w:rsidR="00F30847">
        <w:t xml:space="preserve">) forests in New England. </w:t>
      </w:r>
      <w:r w:rsidR="0052450E">
        <w:t>We use the National Land Cover Database, which extends across the full study area but with general</w:t>
      </w:r>
      <w:r w:rsidR="00E11BA7">
        <w:t>ized</w:t>
      </w:r>
      <w:r w:rsidR="0052450E">
        <w:t xml:space="preserve"> forest categories, and the New Hampshire GRANIT land cover dataset, which only exists within the state of New Hampshire but with high accuracy and </w:t>
      </w:r>
      <w:r w:rsidR="0052450E" w:rsidRPr="0052450E">
        <w:rPr>
          <w:i/>
        </w:rPr>
        <w:t>White Pine Forest</w:t>
      </w:r>
      <w:r w:rsidR="0052450E">
        <w:t xml:space="preserve"> as a category.</w:t>
      </w:r>
      <w:r w:rsidR="00065B51">
        <w:t xml:space="preserve"> We evaluate the model at coarse (9 km</w:t>
      </w:r>
      <w:r w:rsidR="00065B51" w:rsidRPr="00065B51">
        <w:rPr>
          <w:vertAlign w:val="superscript"/>
        </w:rPr>
        <w:t>2</w:t>
      </w:r>
      <w:r w:rsidR="00065B51">
        <w:t>) and fine (20 acre) resolutions, with and without spatial random effects at the coarse resolution.</w:t>
      </w:r>
      <w:r w:rsidR="00E37D51">
        <w:t xml:space="preserve"> Each model successfully produced a cohesive map of proportional land cover for the full study extent, </w:t>
      </w:r>
      <w:r w:rsidR="000E3D85">
        <w:t>reducing the inaccuracy of the geographically extensive dataset</w:t>
      </w:r>
      <w:r w:rsidR="00E37D51">
        <w:t xml:space="preserve"> while partitioning </w:t>
      </w:r>
      <w:r w:rsidR="00E37D51" w:rsidRPr="000874CF">
        <w:rPr>
          <w:i/>
        </w:rPr>
        <w:t>White Pine Forest</w:t>
      </w:r>
      <w:r w:rsidR="00E37D51">
        <w:t xml:space="preserve"> out of </w:t>
      </w:r>
      <w:r w:rsidR="00E37D51" w:rsidRPr="000874CF">
        <w:rPr>
          <w:i/>
        </w:rPr>
        <w:t>Evergreen Forest</w:t>
      </w:r>
      <w:r w:rsidR="00E37D51">
        <w:t xml:space="preserve">. </w:t>
      </w:r>
      <w:r w:rsidR="00D07ADB">
        <w:t>Accuracy was higher</w:t>
      </w:r>
      <w:r w:rsidR="000E3D85">
        <w:t xml:space="preserve"> at </w:t>
      </w:r>
      <w:r w:rsidR="00E37D51">
        <w:t>the coarser 9 km</w:t>
      </w:r>
      <w:r w:rsidR="00E37D51" w:rsidRPr="00EB6858">
        <w:rPr>
          <w:vertAlign w:val="superscript"/>
        </w:rPr>
        <w:t>2</w:t>
      </w:r>
      <w:r w:rsidR="00E37D51">
        <w:t xml:space="preserve"> resolution and </w:t>
      </w:r>
      <w:r w:rsidR="00BC3A19">
        <w:t>with spatial random effects included</w:t>
      </w:r>
      <w:r w:rsidR="00E37D51">
        <w:t>.</w:t>
      </w:r>
      <w:r w:rsidR="00D71E3C">
        <w:t xml:space="preserve"> Each model improved estimates overall compared to simply </w:t>
      </w:r>
      <w:r w:rsidR="00894716">
        <w:t>partitioning</w:t>
      </w:r>
      <w:r w:rsidR="00D71E3C">
        <w:t xml:space="preserve"> the </w:t>
      </w:r>
      <w:r w:rsidR="00D71E3C">
        <w:rPr>
          <w:i/>
        </w:rPr>
        <w:t>Evergreen Forest</w:t>
      </w:r>
      <w:r w:rsidR="00D71E3C">
        <w:t xml:space="preserve"> category in the less precise dataset </w:t>
      </w:r>
      <w:r w:rsidR="00894716">
        <w:t>based on</w:t>
      </w:r>
      <w:r w:rsidR="00D71E3C">
        <w:t xml:space="preserve"> the predicted </w:t>
      </w:r>
      <w:r w:rsidR="00D71E3C">
        <w:lastRenderedPageBreak/>
        <w:t>distribution of white pine.</w:t>
      </w:r>
      <w:r w:rsidR="00455AE5">
        <w:t xml:space="preserve"> This flexible statistical method helps ecologists capitalize on localized mapping efforts and expand models of species distributions, population dynamics, and management approaches beyond </w:t>
      </w:r>
      <w:r w:rsidR="00423EE0">
        <w:t xml:space="preserve">the </w:t>
      </w:r>
      <w:r w:rsidR="00455AE5">
        <w:t>artificial political boundaries</w:t>
      </w:r>
      <w:r w:rsidR="00DF4395">
        <w:t xml:space="preserve"> </w:t>
      </w:r>
      <w:r w:rsidR="00423EE0">
        <w:t>that delineate</w:t>
      </w:r>
      <w:r w:rsidR="00DF4395">
        <w:t xml:space="preserve"> land cover datasets.</w:t>
      </w:r>
    </w:p>
    <w:p w14:paraId="041FA737" w14:textId="77777777" w:rsidR="005F6377" w:rsidRDefault="005F6377" w:rsidP="00021291">
      <w:pPr>
        <w:spacing w:line="480" w:lineRule="auto"/>
      </w:pPr>
    </w:p>
    <w:p w14:paraId="4D5EADEA" w14:textId="77777777" w:rsidR="00897835" w:rsidRPr="00F837A6" w:rsidRDefault="00897835" w:rsidP="00021291">
      <w:pPr>
        <w:pStyle w:val="Heading1"/>
        <w:rPr>
          <w:b/>
        </w:rPr>
      </w:pPr>
      <w:r w:rsidRPr="00F837A6">
        <w:rPr>
          <w:b/>
        </w:rPr>
        <w:t>KEY WORDS</w:t>
      </w:r>
    </w:p>
    <w:p w14:paraId="4442C80B" w14:textId="2058D1AE" w:rsidR="00897835" w:rsidRDefault="006F598C" w:rsidP="00021291">
      <w:pPr>
        <w:spacing w:line="480" w:lineRule="auto"/>
      </w:pPr>
      <w:r>
        <w:t>Compositional; Conditional autoregressive model; Spatially explicit; Species distribution model</w:t>
      </w:r>
    </w:p>
    <w:p w14:paraId="51012643" w14:textId="77777777" w:rsidR="005F6377" w:rsidRDefault="005F6377" w:rsidP="00021291">
      <w:pPr>
        <w:spacing w:line="480" w:lineRule="auto"/>
      </w:pPr>
    </w:p>
    <w:p w14:paraId="3425B122" w14:textId="77777777" w:rsidR="00897835" w:rsidRPr="00F837A6" w:rsidRDefault="00897835" w:rsidP="00021291">
      <w:pPr>
        <w:pStyle w:val="Heading1"/>
        <w:rPr>
          <w:b/>
        </w:rPr>
      </w:pPr>
      <w:r w:rsidRPr="00F837A6">
        <w:rPr>
          <w:b/>
        </w:rPr>
        <w:t>INTRODUCTION</w:t>
      </w:r>
    </w:p>
    <w:p w14:paraId="703E7AF9" w14:textId="1CED186B" w:rsidR="00C51536" w:rsidRPr="001320C0" w:rsidRDefault="00434B49" w:rsidP="00C51536">
      <w:pPr>
        <w:spacing w:line="480" w:lineRule="auto"/>
      </w:pPr>
      <w:r>
        <w:tab/>
      </w:r>
      <w:r w:rsidR="0055399C">
        <w:t>Species distribution models</w:t>
      </w:r>
      <w:r>
        <w:t xml:space="preserve"> </w:t>
      </w:r>
      <w:r w:rsidR="0055399C">
        <w:t>are</w:t>
      </w:r>
      <w:r>
        <w:t xml:space="preserve"> constrained by the availability of distributional data and the availability of data detailing the ecologically relevant drivers</w:t>
      </w:r>
      <w:r w:rsidR="00807E88">
        <w:t xml:space="preserve"> </w:t>
      </w:r>
      <w:r w:rsidR="00CB0484">
        <w:fldChar w:fldCharType="begin" w:fldLock="1"/>
      </w:r>
      <w:r w:rsidR="002C621E">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id" : "ITEM-2", "itemData" : { "DOI" : "10.1111/j.1461-0248.2008.01277.x", "ISBN" : "1461-0248", "ISSN" : "1461023X", "PMID" : "19292794", "abstract" : "Species distribution models (SDMs) use spatial environmental data to make inferences on species\u2019 range limits and habitat suitability. Conceptually, these models aim to determine and map components of a species\u2019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author" : [ { "dropping-particle" : "", "family" : "Kearney", "given" : "Michael R.", "non-dropping-particle" : "", "parse-names" : false, "suffix" : "" }, { "dropping-particle" : "", "family" : "Porter", "given" : "Warren", "non-dropping-particle" : "", "parse-names" : false, "suffix" : "" } ], "container-title" : "Ecology Letters", "id" : "ITEM-2", "issue" : "4", "issued" : { "date-parts" : [ [ "2009" ] ] }, "page" : "334-350", "title" : "Mechanistic niche modelling: Combining physiological and spatial data to predict species' ranges", "type" : "article-journal", "volume" : "12" }, "uris" : [ "http://www.mendeley.com/documents/?uuid=fdc5c83e-05a4-4fa2-a53f-b16d95fb32c8" ] }, { "id" : "ITEM-3", "itemData" : { "DOI" : "10.1111/geb.12118", "ISBN" : "1466-8238", "ISSN" : "1466822X", "abstract" : "Aim The effects of ongoing global change are causing increasing concern about the ability of species or biomes to shift or adapt. Tremendous efforts have been made to develop ever more sophisticated species distribution models to provide forecasts for the future of biodiversity. All these models rely on species occurrence data, either for calibration or validation. Here we evaluate (i) whether distribution data diverge among widely used sources, for supposedly well-known taxa, and (ii) to what extent these divergences affect species distribution models. Location Europe (as an example). Methods We compared the distribution maps of 21 of the most common European trees, according to four large-scale, putatively reliable sources of distribution data. For each species, we compared the outputs of correlative species distribution models built using occurrence data from each of these sources of data. We also investigated how discrepancies in large-scale occurrence data affected the validation scores of two process-based tree distribution models. Results Maps of tree occurrence diverged in 8\u201374% of the forested area, depending on species. These discrepancies affected projections of niche models: for example, 22\u201375% of the area projected as suitable by at least one model generated using one source of data was not projected as such by all other models. For most species, this proportion increased under scenarios of climate change, whatever the model used. To a lesser extent, uncertainties on current species distributions also affect the validation score of process-based distribution models. Main conclusions Reliable, widely used sources of occurrence data strongly diverge even for well-known taxa \u2013 the most common European trees. Scientists and stakeholders should acknowledge this gap in knowledge, since accurate data are a prerequisite to providing stakeholders with robust forecasts on biodiversity. Participatory science programmes and remote sensing techniques are promising tools for rapidly gathering such data.", "author" : [ { "dropping-particle" : "", "family" : "Duputi\u00e9", "given" : "Anne", "non-dropping-particle" : "", "parse-names" : false, "suffix" : "" }, { "dropping-particle" : "", "family" : "Zimmermann", "given" : "Niklaus E.", "non-dropping-particle" : "", "parse-names" : false, "suffix" : "" }, { "dropping-particle" : "", "family" : "Chuine", "given" : "Isabelle", "non-dropping-particle" : "", "parse-names" : false, "suffix" : "" } ], "container-title" : "Global Ecology and Biogeography", "id" : "ITEM-3", "issue" : "4", "issued" : { "date-parts" : [ [ "2014", "11", "25" ] ] }, "page" : "457-467", "title" : "Where are the wild things? Why we need better data on species distribution", "type" : "article-journal", "volume" : "23" }, "uris" : [ "http://www.mendeley.com/documents/?uuid=9ac2cc92-b687-4288-b2e8-f612fa852625" ] }, { "id" : "ITEM-4", "itemData" : { "DOI" : "10.1073/pnas.1609633114", "ISBN" : "0027-8424", "ISSN" : "0027-8424", "PMID" : "28348212", "abstract" : "Forecasting ecological responses to climate change, invasion, and their interaction must rely on understanding underlying mechanisms. However, such forecasts require extrapolation into new locations and environments. We linked demography and environment using experimental biogeography to forecast invasive and native species' potential ranges under present and future climate in New England, United States to overcome issues of extrapolation in novel environments. We studied two potentially nonequilibrium invasive plants' distributions, Alliaria petiolata (garlic mustard) and Berberis thunbergii (Japanese barberry), each paired with their native ecological analogs to better understand demographic drivers of invasions. Our models predict that climate change will considerably reduce establishment of a currently prolific invader (A. petiolata) throughout New England driven by poor demographic performance in warmer climates. In contrast, invasion of B. thunbergii will be facilitated because of higher growth and germination in warmer climates, with higher likelihood to establish farther north and in closed canopy habitats in the south. Invasion success is in high fecundity for both invasive species and demographic compensation for Apetiolata relative to native analogs. For A. petiolata, simulations suggest that eradication efforts would require unrealistic efficiency; hence, management should focus on inhibiting spread into colder, currently unoccupied areas, understanding source-sink dynamics, and understanding community dynamics should A. petiolata (which is allelopathic) decline. Our results-based on considerable differences with correlative occurrence models typically used for such biogeographic forecasts-suggest the urgency of incorporating mechanism into range forecasting and invasion management to understand how climate change may alter current invasion patterns.", "author" : [ { "dropping-particle" : "", "family" : "Merow", "given" : "Cory", "non-dropping-particle" : "", "parse-names" : false, "suffix" : "" }, { "dropping-particle" : "", "family" : "Bois", "given" : "Sarah Treanor", "non-dropping-particle" : "", "parse-names" : false, "suffix" : "" }, { "dropping-particle" : "", "family" : "Allen", "given" : "Jenica M.", "non-dropping-particle" : "", "parse-names" : false, "suffix" : "" }, { "dropping-particle" : "", "family" : "Xie", "given" : "Yingying", "non-dropping-particle" : "", "parse-names" : false, "suffix" : "" }, { "dropping-particle" : "", "family" : "Silander", "given" : "John A.", "non-dropping-particle" : "", "parse-names" : false, "suffix" : "" } ], "container-title" : "Proceedings of the National Academy of Sciences", "id" : "ITEM-4", "issue" : "16", "issued" : { "date-parts" : [ [ "2017" ] ] }, "note" : "document", "page" : "E3276-E3284", "title" : "Climate change both facilitates and inhibits invasive plant ranges in New England", "type" : "article-journal", "volume" : "114" }, "uris" : [ "http://www.mendeley.com/documents/?uuid=aece043d-d979-481d-b1ee-6507d57ea8a6" ] }, { "id" : "ITEM-5", "itemData" : { "DOI" : "10.1111/2041-210X.12146", "ISBN" : "2041-210X", "ISSN" : "2041210X", "abstract" :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 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u2019 geographic distributions and life 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This article is protected by copyright. All rights reserved.", "author" : [ { "dropping-particle" : "", "family" : "Merow", "given" : "Cory", "non-dropping-particle" : "", "parse-names" : false, "suffix" : "" }, { "dropping-particle" : "", "family" : "Dahlgren", "given" : "Johan P.", "non-dropping-particle" : "", "parse-names" : false, "suffix" : "" }, { "dropping-particle" : "", "family" : "Metcalf", "given" : "C. Jessica E", "non-dropping-particle" : "", "parse-names" : false, "suffix" : "" }, { "dropping-particle" : "", "family" : "Childs", "given" : "Dylan Z.", "non-dropping-particle" : "", "parse-names" : false, "suffix" : "" }, { "dropping-particle" : "", "family" : "Evans", "given" : "Margaret E K", "non-dropping-particle" : "", "parse-names" : false, "suffix" : "" }, { "dropping-particle" : "", "family" : "Jongejans", "given" : "Eelke", "non-dropping-particle" : "", "parse-names" : false, "suffix" : "" }, { "dropping-particle" : "", "family" : "Record", "given" : "Sydne", "non-dropping-particle" : "", "parse-names" : false, "suffix" : "" }, { "dropping-particle" : "", "family" : "Rees", "given" : "Mark", "non-dropping-particle" : "", "parse-names" : false, "suffix" : "" }, { "dropping-particle" : "", "family" : "Salguero-G\u00f3mez", "given" : "Roberto", "non-dropping-particle" : "", "parse-names" : false, "suffix" : "" }, { "dropping-particle" : "", "family" : "Mcmahon", "given" : "Sean M.", "non-dropping-particle" : "", "parse-names" : false, "suffix" : "" } ], "container-title" : "Methods in Ecology and Evolution", "id" : "ITEM-5", "issue" : "2", "issued" : { "date-parts" : [ [ "2014" ] ] }, "page" : "99-110", "title" : "Advancing population ecology with integral projection models: A practical guide", "type" : "article-journal", "volume" : "5" }, "uris" : [ "http://www.mendeley.com/documents/?uuid=f5bf8b3c-dc79-4cc3-8489-d338bc1805fd" ] }, { "id" : "ITEM-6",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6", "issue" : "9", "issued" : { "date-parts" : [ [ "2013" ] ] }, "page" : "1671-1686", "title" : "Socioeconomics drive woody invasive plant richness in New England, USA through forest fragmentation", "type" : "article-journal", "volume" : "28" }, "uris" : [ "http://www.mendeley.com/documents/?uuid=cfee020a-8b3a-4209-becf-5463b961a7f2" ] }, { "id" : "ITEM-7", "itemData" : { "DOI" : "10.1111/geb.12268", "ISBN" : "1466-8238", "ISSN" : "14668238", "PMID" : "20482574", "abstract" : "Species distribution models (SDMs) are used to inform a range of ecological, biogeographical and conservation applications. However, users often underestimate the strong links between data type, model output and suitability for end-use. We synthesize current knowledge and provide a simple framework that summarizes how interactions between data type and the sampling process (i.e. imperfect detection and sampling bias) determine the quantity that is estimated by a SDM. We then draw upon the published literature and simulations to illustrate and evaluate the information needs of the most common ecological, biogeographical and conservation applications of SDM outputs. We find that, while predictions of models fitted to the most commonly available observational data (presence records) suffice for some applications, others require estimates of occurrence probabilities, which are unattainable without reliable absence records. Our literature review and simulations reveal that, while converting continuous SDM outputs into categories of assumed presence or absence is common practice, it is seldom clearly justified by the application's objective and it usually degrades inference. Matching SDMs to the needs of particular applications is critical to avoid poor scientific inference and management outcomes. This paper aims to help modellers and users assess whether their intended SDM outputs are indeed fit for purpose.", "author" : [ { "dropping-particle" : "", "family" : "Guillera-Arroita", "given" : "Gurutzeta", "non-dropping-particle" : "", "parse-names" : false, "suffix" : "" }, { "dropping-particle" : "", "family" : "Lahoz-Monfort", "given" : "Jos\u00e9 J.", "non-dropping-particle" : "", "parse-names" : false, "suffix" : "" }, { "dropping-particle" : "", "family" : "Elith", "given" : "Jane", "non-dropping-particle" : "", "parse-names" : false, "suffix" : "" }, { "dropping-particle" : "", "family" : "Gordon", "given" : "Ascelin", "non-dropping-particle" : "", "parse-names" : false, "suffix" : "" }, { "dropping-particle" : "", "family" : "Kujala", "given" : "Heini", "non-dropping-particle" : "", "parse-names" : false, "suffix" : "" }, { "dropping-particle" : "", "family" : "Lentini", "given" : "Pia E.", "non-dropping-particle" : "", "parse-names" : false, "suffix" : "" }, { "dropping-particle" : "", "family" : "McCarthy", "given" : "Michael A.", "non-dropping-particle" : "", "parse-names" : false, "suffix" : "" }, { "dropping-particle" : "", "family" : "Tingley", "given" : "Reid", "non-dropping-particle" : "", "parse-names" : false, "suffix" : "" }, { "dropping-particle" : "", "family" : "Wintle", "given" : "Brendan A.", "non-dropping-particle" : "", "parse-names" : false, "suffix" : "" } ], "container-title" : "Global Ecology and Biogeography", "id" : "ITEM-7", "issue" : "3", "issued" : { "date-parts" : [ [ "2015" ] ] }, "page" : "276-292", "title" : "Is my species distribution model fit for purpose? Matching data and models to applications", "type" : "article-journal", "volume" : "24" }, "uris" : [ "http://www.mendeley.com/documents/?uuid=c4828e24-144a-34d2-a460-2fda5f5cf111" ] } ], "mendeley" : { "formattedCitation" : "(Elith and Leathwick 2009, Kearney and Porter 2009, Allen et al. 2013, Merow et al. 2014a, 2017, Duputi\u00e9 et al. 2014, Guillera-Arroita et al. 2015)", "plainTextFormattedCitation" : "(Elith and Leathwick 2009, Kearney and Porter 2009, Allen et al. 2013, Merow et al. 2014a, 2017, Duputi\u00e9 et al. 2014, Guillera-Arroita et al. 2015)", "previouslyFormattedCitation" : "(Elith and Leathwick 2009, Kearney and Porter 2009, Allen et al. 2013, Merow et al. 2014a, 2017, Duputi\u00e9 et al. 2014, Guillera-Arroita et al. 2015)" }, "properties" : { "noteIndex" : 0 }, "schema" : "https://github.com/citation-style-language/schema/raw/master/csl-citation.json" }</w:instrText>
      </w:r>
      <w:r w:rsidR="00CB0484">
        <w:fldChar w:fldCharType="separate"/>
      </w:r>
      <w:r w:rsidR="00A2627A" w:rsidRPr="00A2627A">
        <w:rPr>
          <w:noProof/>
        </w:rPr>
        <w:t>(Elith and Leathwick 2009, Kearney and Porter 2009, Allen et al. 2013, Merow et al. 2014a, 2017, Duputié et al. 2014, Guillera-Arroita et al. 2015)</w:t>
      </w:r>
      <w:r w:rsidR="00CB0484">
        <w:fldChar w:fldCharType="end"/>
      </w:r>
      <w:r>
        <w:t xml:space="preserve">. While technological and methodological advancements have produced high quality datasets </w:t>
      </w:r>
      <w:r w:rsidR="002448EB">
        <w:t>describing</w:t>
      </w:r>
      <w:r>
        <w:t xml:space="preserve"> climate or </w:t>
      </w:r>
      <w:r w:rsidR="000036EA">
        <w:t>broad vegetation characteristics</w:t>
      </w:r>
      <w:r>
        <w:t xml:space="preserve">, other key variables </w:t>
      </w:r>
      <w:r w:rsidR="0003289D">
        <w:t>re</w:t>
      </w:r>
      <w:r w:rsidR="00161569">
        <w:t>main elusive at an appropriate</w:t>
      </w:r>
      <w:r w:rsidR="0003289D">
        <w:t xml:space="preserve"> extent</w:t>
      </w:r>
      <w:r w:rsidR="00161569">
        <w:t xml:space="preserve"> and resolution </w:t>
      </w:r>
      <w:r w:rsidR="00161569">
        <w:fldChar w:fldCharType="begin" w:fldLock="1"/>
      </w:r>
      <w:r w:rsidR="003B0868">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id" : "ITEM-2", "itemData" : { "DOI" : "10.1002/rse2.7", "ISBN" : "2056-3485", "ISSN" : "20563485", "abstract" : "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 "author" : [ { "dropping-particle" : "", "family" : "He", "given" : "Kate S.", "non-dropping-particle" : "", "parse-names" : false, "suffix" : "" }, { "dropping-particle" : "", "family" : "Bradley", "given" : "Bethany A.", "non-dropping-particle" : "", "parse-names" : false, "suffix" : "" }, { "dropping-particle" : "", "family" : "Cord", "given" : "Anna F.", "non-dropping-particle" : "", "parse-names" : false, "suffix" : "" }, { "dropping-particle" : "", "family" : "Rocchini", "given" : "Duccio", "non-dropping-particle" : "", "parse-names" : false, "suffix" : "" }, { "dropping-particle" : "", "family" : "Tuanmu", "given" : "Mao Ning", "non-dropping-particle" : "", "parse-names" : false, "suffix" : "" }, { "dropping-particle" : "", "family" : "Schmidtlein", "given" : "Sebastian", "non-dropping-particle" : "", "parse-names" : false, "suffix" : "" }, { "dropping-particle" : "", "family" : "Turner", "given" : "Woody", "non-dropping-particle" : "", "parse-names" : false, "suffix" : "" }, { "dropping-particle" : "", "family" : "Wegmann", "given" : "Martin", "non-dropping-particle" : "", "parse-names" : false, "suffix" : "" }, { "dropping-particle" : "", "family" : "Pettorelli", "given" : "Nathalie", "non-dropping-particle" : "", "parse-names" : false, "suffix" : "" } ], "container-title" : "Remote Sensing in Ecology and Conservation", "id" : "ITEM-2", "issue" : "1", "issued" : { "date-parts" : [ [ "2015" ] ] }, "page" : "4-18", "title" : "Will remote sensing shape the next generation of species distribution models?", "type" : "article-journal", "volume" : "1" }, "uris" : [ "http://www.mendeley.com/documents/?uuid=b74d3ae2-5895-48da-a539-b45fcdef4432" ] }, { "id" : "ITEM-3", "itemData" : { "DOI" : "10.1016/j.rse.2010.09.010", "ISBN" : "0034-4257", "ISSN" : "00344257", "abstract" : "The Northern Eurasian land mass encompasses a diverse array of land cover types including tundra, boreal forest, wetlands, semi-arid steppe, and agricultural land use. Despite the well-established importance of Northern Eurasia in the global carbon and climate system, the distribution and properties of land cover in this region are not well characterized. To address this knowledge and data gap, a hierarchical mapping approach was developed that encompasses the study area for the Northern Eurasia Earth System Partnership Initiative (NEESPI). The Northern Eurasia Land Cover (NELC) database developed in this study follows the FAO-Land Cover Classification System and provides nested groupings of land cover characteristics, with separate layers for land use, wetlands, and tundra. The database implementation is substantially different from other large-scale land cover datasets that provide maps based on a single set of discrete classes. By providing a database consisting of nested maps and complementary layers, the NELC database provides a flexible framework that allows users to tailor maps to suit their needs. The methods used to create the database combine empirically derived climate-vegetation relationships with results from supervised classifications based on Moderate Resolution Imaging Spectroradiometer (MODIS) data. The hierarchical approach provides an effective framework for integrating climate-vegetation relationships with remote sensing-based classifications, and also allows sources of error to be characterized and attributed to specific levels in the hierarchy. The cross-validated accuracy was 73% for the land cover map and 73% and 91% for the agriculture and wetland classifications, respectively. These results support the use of hierarchical classification and climate-vegetation relationships for mapping land cover at continental scales. \u00a9 2010 Elsevier Inc.", "author" : [ { "dropping-particle" : "", "family" : "Sulla-Menashe", "given" : "Damien", "non-dropping-particle" : "", "parse-names" : false, "suffix" : "" }, { "dropping-particle" : "", "family" : "Friedl", "given" : "Mark A.", "non-dropping-particle" : "", "parse-names" : false, "suffix" : "" }, { "dropping-particle" : "", "family" : "Krankina", "given" : "Olga N.", "non-dropping-particle" : "", "parse-names" : false, "suffix" : "" }, { "dropping-particle" : "", "family" : "Baccini", "given" : "Alessandro", "non-dropping-particle" : "", "parse-names" : false, "suffix" : "" }, { "dropping-particle" : "", "family" : "Woodcock", "given" : "Curtis E.", "non-dropping-particle" : "", "parse-names" : false, "suffix" : "" }, { "dropping-particle" : "", "family" : "Sibley", "given" : "Adam", "non-dropping-particle" : "", "parse-names" : false, "suffix" : "" }, { "dropping-particle" : "", "family" : "Sun", "given" : "Guoqing", "non-dropping-particle" : "", "parse-names" : false, "suffix" : "" }, { "dropping-particle" : "", "family" : "Kharuk", "given" : "Viacheslav", "non-dropping-particle" : "", "parse-names" : false, "suffix" : "" }, { "dropping-particle" : "", "family" : "Elsakov", "given" : "Vladimir", "non-dropping-particle" : "", "parse-names" : false, "suffix" : "" } ], "container-title" : "Remote Sensing of Environment", "id" : "ITEM-3", "issue" : "2", "issued" : { "date-parts" : [ [ "2011" ] ] }, "page" : "392-403", "title" : "Hierarchical mapping of Northern Eurasian land cover using MODIS data", "type" : "article-journal", "volume" : "115" }, "uris" : [ "http://www.mendeley.com/documents/?uuid=538b1732-1f1a-4b7b-9284-5c04fe3e452a" ] } ], "mendeley" : { "formattedCitation" : "(Sulla-Menashe et al. 2011, He et al. 2015, Karger et al. 2017)", "plainTextFormattedCitation" : "(Sulla-Menashe et al. 2011, He et al. 2015, Karger et al. 2017)", "previouslyFormattedCitation" : "(Sulla-Menashe et al. 2011, He et al. 2015, Karger et al. 2017)" }, "properties" : { "noteIndex" : 0 }, "schema" : "https://github.com/citation-style-language/schema/raw/master/csl-citation.json" }</w:instrText>
      </w:r>
      <w:r w:rsidR="00161569">
        <w:fldChar w:fldCharType="separate"/>
      </w:r>
      <w:r w:rsidR="00D554C4" w:rsidRPr="00D554C4">
        <w:rPr>
          <w:noProof/>
        </w:rPr>
        <w:t>(Sulla-Menashe et al. 2011, He et al. 2015, Karger et al. 2017)</w:t>
      </w:r>
      <w:r w:rsidR="00161569">
        <w:fldChar w:fldCharType="end"/>
      </w:r>
      <w:r w:rsidR="00220ED0">
        <w:t xml:space="preserve">. </w:t>
      </w:r>
      <w:r w:rsidR="002448EB">
        <w:t>For</w:t>
      </w:r>
      <w:r w:rsidR="0003289D">
        <w:t xml:space="preserve"> a species </w:t>
      </w:r>
      <w:r w:rsidR="002448EB">
        <w:t xml:space="preserve">that </w:t>
      </w:r>
      <w:r w:rsidR="0003289D">
        <w:t xml:space="preserve">associates strongly with a particular forest type, a reliable model of the species’ regional distribution or population dynamics would likely require knowledge of the distribution of </w:t>
      </w:r>
      <w:r w:rsidR="00EF61F4">
        <w:t>the associated</w:t>
      </w:r>
      <w:r w:rsidR="0003289D">
        <w:t xml:space="preserve"> forest type. </w:t>
      </w:r>
      <w:r w:rsidR="00B31DE0">
        <w:t>Localized</w:t>
      </w:r>
      <w:r w:rsidR="0003289D">
        <w:t xml:space="preserve"> </w:t>
      </w:r>
      <w:r w:rsidR="00EF61F4">
        <w:t>relationships</w:t>
      </w:r>
      <w:r w:rsidR="0003289D">
        <w:t xml:space="preserve"> and interactions are particularly important for predicting the effects of management at a landscape scale</w:t>
      </w:r>
      <w:r w:rsidR="00E731FB">
        <w:t xml:space="preserve"> </w:t>
      </w:r>
      <w:r w:rsidR="00BD5FAD">
        <w:fldChar w:fldCharType="begin" w:fldLock="1"/>
      </w:r>
      <w:r w:rsidR="00051906">
        <w:instrText>ADDIN CSL_CITATION { "citationItems" : [ { "id" : "ITEM-1",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2",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2", "issue" : "9", "issued" : { "date-parts" : [ [ "2013" ] ] }, "page" : "1671-1686", "title" : "Socioeconomics drive woody invasive plant richness in New England, USA through forest fragmentation", "type" : "article-journal", "volume" : "28" }, "uris" : [ "http://www.mendeley.com/documents/?uuid=cfee020a-8b3a-4209-becf-5463b961a7f2" ] }, { "id" : "ITEM-3", "itemData" : { "DOI" : "10.1111/ele.12189", "ISBN" : "1461-023x", "ISSN" : "1461023X", "PMID" : "24134332", "abstract" : "Species distribution models (SDMs) are increasingly proposed to support conservation decision making. However, evidence of SDMs supporting solutions for on-ground conservation problems is still scarce in the scientific literature. Here, we show that successful examples exist but are still largely hidden in the grey literature, and thus less accessible for analysis and learning. Furthermore, the decision framework within which SDMs are used is rarely made explicit. Using case studies from biological invasions, identification of critical habitats, reserve selection and translocation of endangered species, we propose that SDMs may be tailored to suit a range of decision-making contexts when used within a structured and transparent decision-making process. To construct appropriate SDMs to more effectively guide conservation actions, modellers need to better understand the decision process, and decision makers need to provide feedback to modellers regarding the actual use of SDMs to support conservation decisions. This could be facilitated by individuals or institutions playing the role of 'translators' between modellers and decision makers. We encourage species distribution modellers to get involved in real decision-making processes that will benefit from their technical input; this strategy has the potential to better bridge theory and practice, and contribute to improve both scientific knowledge and conservation outcomes.",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id" : "ITEM-3", "issue" : "12", "issued" : { "date-parts" : [ [ "2013" ] ] }, "page" : "1424-1435", "title" : "Predicting species distributions for conservation decisions", "type" : "article-journal", "volume" : "16" }, "uris" : [ "http://www.mendeley.com/documents/?uuid=4bdf3017-d6c8-41a2-a61f-b296e74cffe9" ] }, { "id" : "ITEM-4", "itemData" : { "DOI" : "10.1111/j.1461-0248.2005.00792.x", "ISBN" : "1461-023X", "ISSN" : "1461023X", "PMID" : "313", "abstract" : "In the last two decades, interest in species distribution models (SDMs) of plants and animals has grown dramatically. Recent advances in SDMs allow us to potentially forecast anthropogenic effects on patterns of biodiversity at different spatial scales. However, some limitations still preclude the use of SDMs in many theoretical and practical applications. Here, we provide an overview of recent advances in this field, discuss the ecological principles and assumptions underpinning SDMs, and highlight critical limitations and decisions inherent in the construction and evaluation of SDMs. Particular emphasis is given to the use of SDMs for the assessment of climate change impacts and conservation management issues. We suggest new avenues for incorporating species migration, population dynamics, biotic interactions and community ecology into SDMs at multiple spatial scales. Addressing all these issues requires a better integration of SDMs with ecological theory.", "author" : [ { "dropping-particle" : "", "family" : "Guisan", "given" : "Antoine", "non-dropping-particle" : "", "parse-names" : false, "suffix" : "" }, { "dropping-particle" : "", "family" : "Thuiller", "given" : "Wilfried", "non-dropping-particle" : "", "parse-names" : false, "suffix" : "" } ], "container-title" : "Ecology Letters", "id" : "ITEM-4", "issue" : "9", "issued" : { "date-parts" : [ [ "2005" ] ] }, "page" : "993-1009", "title" : "Predicting species distribution: Offering more than simple habitat models", "type" : "article-journal", "volume" : "8" }, "uris" : [ "http://www.mendeley.com/documents/?uuid=3ed0fde9-e4d5-49fc-a1d2-c52fe2baacd8" ] } ], "mendeley" : { "formattedCitation" : "(Guisan and Thuiller 2005, Burnham and Lee 2010, Allen et al. 2013, Guisan et al. 2013)", "plainTextFormattedCitation" : "(Guisan and Thuiller 2005, Burnham and Lee 2010, Allen et al. 2013, Guisan et al. 2013)", "previouslyFormattedCitation" : "(Guisan and Thuiller 2005, Burnham and Lee 2010, Allen et al. 2013, Guisan et al. 2013)" }, "properties" : { "noteIndex" : 0 }, "schema" : "https://github.com/citation-style-language/schema/raw/master/csl-citation.json" }</w:instrText>
      </w:r>
      <w:r w:rsidR="00BD5FAD">
        <w:fldChar w:fldCharType="separate"/>
      </w:r>
      <w:r w:rsidR="003B0868" w:rsidRPr="003B0868">
        <w:rPr>
          <w:noProof/>
        </w:rPr>
        <w:t>(Guisan and Thuiller 2005, Burnham and Lee 2010, Allen et al. 2013, Guisan et al. 2013)</w:t>
      </w:r>
      <w:r w:rsidR="00BD5FAD">
        <w:fldChar w:fldCharType="end"/>
      </w:r>
      <w:r w:rsidR="0003289D">
        <w:t>.</w:t>
      </w:r>
      <w:r w:rsidR="00C5550F">
        <w:t xml:space="preserve"> </w:t>
      </w:r>
      <w:r w:rsidR="00F77EBF">
        <w:t>Highly detailed datasets</w:t>
      </w:r>
      <w:r w:rsidR="00442E05">
        <w:t xml:space="preserve"> are often limited in extent, and consequently</w:t>
      </w:r>
      <w:r w:rsidR="00F77EBF">
        <w:t xml:space="preserve"> may only be availble for a subset of the</w:t>
      </w:r>
      <w:r w:rsidR="00442E05">
        <w:t xml:space="preserve"> ecologically relevant </w:t>
      </w:r>
      <w:r w:rsidR="00C128D7">
        <w:t>region</w:t>
      </w:r>
      <w:r w:rsidR="00F77EBF">
        <w:t>.</w:t>
      </w:r>
      <w:r w:rsidR="00C51536" w:rsidRPr="00C51536">
        <w:t xml:space="preserve"> </w:t>
      </w:r>
    </w:p>
    <w:p w14:paraId="36AD03AA" w14:textId="75B88446" w:rsidR="00041395" w:rsidRDefault="00C51536" w:rsidP="00C51536">
      <w:pPr>
        <w:spacing w:line="480" w:lineRule="auto"/>
      </w:pPr>
      <w:r>
        <w:lastRenderedPageBreak/>
        <w:tab/>
        <w:t xml:space="preserve">Ecological processes are scale-dependent, and </w:t>
      </w:r>
      <w:r w:rsidR="00824733">
        <w:t>accordingly</w:t>
      </w:r>
      <w:r>
        <w:t xml:space="preserve">, the performance of ecological models varies with spatial resolution </w:t>
      </w:r>
      <w:r>
        <w:fldChar w:fldCharType="begin" w:fldLock="1"/>
      </w:r>
      <w:r>
        <w:instrText>ADDIN CSL_CITATION { "citationItems" : [ { "id" : "ITEM-1", "itemData" : { "DOI" : "10.1007/bf00131534", "ISBN" : "0921-2973", "ISSN" : "0921-2973", "PMID" : "384", "abstract" : "The purpose of this study was to observe the effects of changing the grain (the first level of spatial resolution possible with a given data set) and extent (the total area of the study) of landscape data on observed spatial patterns and to identify some general rules for comparing measures obtained at different scales. Simple random maps, maps with contagion (i.e., clusters of the same land cover type), and actual landscape data from USGS land use (LUDA) data maps were used in the analyses. Landscape patterns were compared using indices measuring diversity (H), dominance (D) and contagion (C). Rare land cover types were lost as grain became coarser. This loss could be predicted analytically for random maps with two land cover types, and it was observed in actual landscapes as grain was increased experimentally. However, the rate of loss was influenced by the spatial pattern. Land cover types that were clumped disappeared slowly or were retained with increasing grain, whereas cover types that were dispersed were lost rapidly. The diversity index decreased linearly with increasing grain size, but dominance and contagion did not show a linear relationship. The indices D and C increased with increasing extent, but H exhibited a variable response. The indices were sensitive to the number (m) of cover types observed in the data set and the fraction of the landscape occupied by each cover type (P(k)); both m and P(k) varied with grain and extent. Qualitative and quantitative changes in measurements across spatial scales will differ depending on how scale is defined. Characterizing the relationships between ecological measurements and the grain or extent of the data may make it possible to predict or correct for the loss of information with changes in spatial scale.", "author" : [ { "dropping-particle" : "", "family" : "Turner", "given" : "Monica G", "non-dropping-particle" : "", "parse-names" : false, "suffix" : "" }, { "dropping-particle" : "V", "family" : "O'Neill", "given" : "R", "non-dropping-particle" : "", "parse-names" : false, "suffix" : "" }, { "dropping-particle" : "", "family" : "Gardner", "given" : "Robert H", "non-dropping-particle" : "", "parse-names" : false, "suffix" : "" }, { "dropping-particle" : "", "family" : "Milne", "given" : "Bruce T", "non-dropping-particle" : "", "parse-names" : false, "suffix" : "" } ], "container-title" : "Landscape Ecology", "id" : "ITEM-1", "issue" : "3-4", "issued" : { "date-parts" : [ [ "1989" ] ] }, "page" : "153-162", "title" : "Effects of changing spatial scale on the analysis of landscape pattern", "type" : "article-journal", "volume" : "3" }, "uris" : [ "http://www.mendeley.com/documents/?uuid=5c0b91c7-0882-4628-898d-7adcc9a549ba" ] }, { "id" : "ITEM-2", "itemData" : { "author" : [ { "dropping-particle" : "", "family" : "He", "given" : "Fangliang", "non-dropping-particle" : "", "parse-names" : false, "suffix" : "" }, { "dropping-particle" : "", "family" : "Gaston", "given" : "Kevin J.", "non-dropping-particle" : "", "parse-names" : false, "suffix" : "" }, { "dropping-particle" : "", "family" : "Connor", "given" : "Edward F.", "non-dropping-particle" : "", "parse-names" : false, "suffix" : "" }, { "dropping-particle" : "", "family" : "Srivastava", "given" : "D S", "non-dropping-particle" : "", "parse-names" : false, "suffix" : "" } ], "container-title" : "Ecology", "id" : "ITEM-2", "issue" : "2", "issued" : { "date-parts" : [ [ "2005" ] ] }, "page" : "360-365", "title" : "The local\u2013regional relationship: Immigration, extinction, and scale", "type" : "article-journal", "volume" : "86" }, "uris" : [ "http://www.mendeley.com/documents/?uuid=14e66146-8dc8-4698-b5b5-c917afcac31b" ] }, { "id" : "ITEM-3", "itemData" : { "DOI" : "10.1016/j.ecolmodel.2016.10.004", "ISSN" : "03043800", "abstract" : "Species distribution models (SDMs) frequently project substantial declines in the spatial extent of climatically suitable habitat in response to scenarios of future climate change. Such projections are highly disconcerting. Yet, considerable variation can occur in the direction and magnitude of range changes projected by different SDM methods, even when predictive performance is similar. In this study, we assessed whether particular methods have a tendency to predict substantial loss or gain of suitable habitat. In particular, we asked, \u201care 14 SDM methods equally likely to predict extreme changes to the future extent of suitable habitat for 220 Australian mammal species?\u201d. We defined five non-mutually exclusive categories of \u2018extreme\u2019 change, based on stability or loss of current habitat, or the dislocation of current and future habitat: a) no future habitat (range extinction); b) low stability of current habitat (\u226410% remains); c) no gain of habitat in new locations; d) all future habitat is in new locations (i.e. completely displaced from current habitat); and e) substantial increase in size of habitat (future habitat is \u2265100% larger than current). We found that some SDM methods were significantly more likely than others to predict extreme changes. In particular, distance-based models were significantly less likely than other methods to predict substantial increases in habitat size; Random Forest models and Surface Range Envelopes were significantly more likely to predict a complete loss of current habitat, and future range extinction. Generalised Additive Models and Generalised Linear Models rarely predicted range extinction; future habitat completely disjunct from current habitat was predicted more frequently than expected by Classification Tree Analysis and less frequently by Maxent. Random Forest generally predicted extreme range changes more frequently than other SDM methods. Our results identify trends among different methods with respect to tendency to predict extreme range changes. These are of significance for climate-impact assessments, with implications for transferability of models to novel environments. Our findings emphasise the need to explore and justify the use of different models and their parameterisations, and to develop approaches to assist with optimisation of models.", "author" : [ { "dropping-particle" : "", "family" : "Beaumont", "given" : "Linda J.", "non-dropping-particle" : "", "parse-names" : false, "suffix" : "" }, { "dropping-particle" : "", "family" : "Graham", "given" : "Erin", "non-dropping-particle" : "", "parse-names" : false, "suffix" : "" }, { "dropping-particle" : "", "family" : "Duursma", "given" : "Daisy Englert", "non-dropping-particle" : "", "parse-names" : false, "suffix" : "" }, { "dropping-particle" : "", "family" : "Wilson", "given" : "Peter D.", "non-dropping-particle" : "", "parse-names" : false, "suffix" : "" }, { "dropping-particle" : "", "family" : "Cabrelli", "given" : "Abigail", "non-dropping-particle" : "", "parse-names" : false, "suffix" : "" }, { "dropping-particle" : "", "family" : "Baumgartner", "given" : "John B.", "non-dropping-particle" : "", "parse-names" : false, "suffix" : "" }, { "dropping-particle" : "", "family" : "Hallgren", "given" : "Willow", "non-dropping-particle" : "", "parse-names" : false, "suffix" : "" }, { "dropping-particle" : "", "family" : "Esper\u00f3n-Rodr\u00edguez", "given" : "Manuel", "non-dropping-particle" : "", "parse-names" : false, "suffix" : "" }, { "dropping-particle" : "", "family" : "Nipperess", "given" : "David A.", "non-dropping-particle" : "", "parse-names" : false, "suffix" : "" }, { "dropping-particle" : "", "family" : "Warren", "given" : "Dan L.", "non-dropping-particle" : "", "parse-names" : false, "suffix" : "" }, { "dropping-particle" : "", "family" : "Laffan", "given" : "Shawn W.", "non-dropping-particle" : "", "parse-names" : false, "suffix" : "" }, { "dropping-particle" : "", "family" : "VanDerWal", "given" : "Jeremy", "non-dropping-particle" : "", "parse-names" : false, "suffix" : "" } ], "container-title" : "Ecological Modelling", "id" : "ITEM-3", "issued" : { "date-parts" : [ [ "2016" ] ] }, "title" : "Which species distribution models are more (or less) likely to project broad-scale, climate-induced shifts in species ranges?", "type" : "article-journal", "volume" : "342" }, "uris" : [ "http://www.mendeley.com/documents/?uuid=a8da1849-655c-3a4f-985f-ffcdc9961752" ] }, { "id" : "ITEM-4", "itemData" : { "DOI" : "10.1111/ele.12112", "ISBN" : "1461-0248", "ISSN" : "1461023X", "PMID" : "23679009", "abstract" : "There is little consensus about how natural (e.g. productivity, disturbance) and anthropogenic (e.g. invasive species, habitat destruction) ecological drivers influence biodiversity. Here, we show that when sampling is standardised by area (species density) or individuals (rarefied species richness), the measured effect sizes depend critically on the spatial grain and extent of sampling, as well as the size of the species pool. This compromises comparisons of effects sizes within studies using standard statistics, as well as among studies using meta-analysis. To derive an unambiguous effect size, we advocate that comparisons need to be made on a scale-independent metric, such as Hurlbert's Probability of Interspecific Encounter. Analyses of this metric can be used to disentangle the relative influence of changes in the absolute and relative abundances of individuals, as well as their intraspecific aggregations, in driving differences in biodiversity among communities. This and related approaches are necessary to achieve generality in understanding how biodiversity responds to ecological drivers and will necessitate a change in the way many ecologists collect and analyse their data.", "author" : [ { "dropping-particle" : "", "family" : "Chase", "given" : "Jonathan M.", "non-dropping-particle" : "", "parse-names" : false, "suffix" : "" }, { "dropping-particle" : "", "family" : "Knight", "given" : "Tiffany M", "non-dropping-particle" : "", "parse-names" : false, "suffix" : "" } ], "container-title" : "Ecology Letters", "id" : "ITEM-4", "issued" : { "date-parts" : [ [ "2013", "5" ] ] }, "page" : "17-26", "title" : "Scale-dependent effect sizes of ecological drivers on biodiversity: Why standardised sampling is not enough", "type" : "article-journal", "volume" : "16" }, "uris" : [ "http://www.mendeley.com/documents/?uuid=15dab734-3e4e-4cca-a81f-ee9655f5e14c" ] }, { "id" : "ITEM-5", "itemData" : { "DOI" : "10.1073/pnas.071034898", "ISSN" : "0027-8424", "PMID" : "11296292", "abstract" : "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 "author" : [ { "dropping-particle" : "", "family" : "Rahbek", "given" : "Carsten", "non-dropping-particle" : "", "parse-names" : false, "suffix" : "" }, { "dropping-particle" : "", "family" : "Graves", "given" : "G R", "non-dropping-particle" : "", "parse-names" : false, "suffix" : "" } ], "container-title" : "Proceedings of the National Academy of Sciences of the United States of America", "id" : "ITEM-5", "issue" : "8", "issued" : { "date-parts" : [ [ "2001", "4", "10" ] ] }, "page" : "4534-9", "title" : "Multiscale assessment of patterns of avian species richness", "type" : "article-journal", "volume" : "98" }, "uris" : [ "http://www.mendeley.com/documents/?uuid=c3524481-d084-41c2-ba2d-db7629291a0e" ] } ], "mendeley" : { "formattedCitation" : "(Turner et al. 1989, Rahbek and Graves 2001, He et al. 2005, Chase and Knight 2013, Beaumont et al. 2016)", "plainTextFormattedCitation" : "(Turner et al. 1989, Rahbek and Graves 2001, He et al. 2005, Chase and Knight 2013, Beaumont et al. 2016)", "previouslyFormattedCitation" : "(Turner et al. 1989, Rahbek and Graves 2001, He et al. 2005, Chase and Knight 2013, Beaumont et al. 2016)" }, "properties" : { "noteIndex" : 0 }, "schema" : "https://github.com/citation-style-language/schema/raw/master/csl-citation.json" }</w:instrText>
      </w:r>
      <w:r>
        <w:fldChar w:fldCharType="separate"/>
      </w:r>
      <w:r w:rsidRPr="0015041A">
        <w:rPr>
          <w:noProof/>
        </w:rPr>
        <w:t>(Turner et al. 1989, Rahbek and Graves 2001, He et al. 2005, Chase and Knight 2013, Beaumont et al. 2016)</w:t>
      </w:r>
      <w:r>
        <w:fldChar w:fldCharType="end"/>
      </w:r>
      <w:r>
        <w:t xml:space="preserve">. </w:t>
      </w:r>
      <w:r w:rsidR="006F2465">
        <w:t xml:space="preserve">Ideally, the purpose of the model drives the choice of spatial resolution </w:t>
      </w:r>
      <w:r w:rsidR="006F2465">
        <w:fldChar w:fldCharType="begin" w:fldLock="1"/>
      </w:r>
      <w:r w:rsidR="006F2465">
        <w:instrText>ADDIN CSL_CITATION { "citationItems" : [ { "id" : "ITEM-1", "itemData" : { "DOI" : "10.1111/geb.12233", "ISBN" : "1466-8238", "ISSN" : "14668238", "abstract" : "Aim The spatial extent (scale) at which landscape attributes are measured has a strong impact on inferred species\u2013landscape relationships. Consequently, researchers commonly measure landscape variables at multiple scales to select one scale (the \u2018scale of effect\u2019) that yields the strongest species\u2013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u2013landscape relationships are well estimated, we recommend that the scales at which landscape variables are measured range widely, from the size of a single territory to well above the average dispersal distance.", "author" : [ { "dropping-particle" : "", "family" : "Jackson", "given" : "Heather Bird", "non-dropping-particle" : "", "parse-names" : false, "suffix" : "" }, { "dropping-particle" : "", "family" : "Fahrig", "given" : "Lenore", "non-dropping-particle" : "", "parse-names" : false, "suffix" : "" } ], "container-title" : "Global Ecology and Biogeography", "id" : "ITEM-1", "issue" : "1", "issued" : { "date-parts" : [ [ "2015" ] ] }, "page" : "52-63", "title" : "Are ecologists conducting research at the optimal scale?", "type" : "article-journal", "volume" : "24" }, "uris" : [ "http://www.mendeley.com/documents/?uuid=f2e758c9-94fc-49a6-9f4c-21fcf8ac1fd8" ] }, { "id" : "ITEM-2", "itemData" : { "DOI" : "10.1111/geb.12311", "ISBN" : "1466-822X", "ISSN" : "1466822X", "abstract" : "Although it is recognized that ecological patterns are scale dependent, the exact scales over which specific ecological processes operate are still a matter of controversy. In particular, understanding the scales over which biotic interactions operate is critical for predicting changes in species distributions in the face of the ongoing biodiversity crisis. It has been hypothesized that biotic interactions operate predominately at fine grains, yet this conjecture has received relatively little empirical scrutiny. We use US woodpeckers as a model system to assess the relative importance of biotic interactions, environmental suitability and geographic proximity to other intraspecific occurrence sites, across scales.\\r\\nLocation\\r\\n\\r\\nConterminous United States.\\r\\nMethods\\r\\n\\r\\nWe combined species occurrence data from the North American Breeding Bird Survey (BBS) with a large pair-wise interaction matrix describing known interactions among woodpeckers and other bird species. Using a logistic mixed modelling framework we then established the relative importance of biotic interactions as predictors of woodpecker occurrences in relation to environment and geographic proximity to intraspecific occurrence sites.\\r\\nResults\\r\\n\\r\\nWe found that geographic proximity becomes a stronger predictor of woodpecker occurrence as grain becomes coarser, while environment is grain-invariant. As opposed to environment and geographic proximity, we found that when the focal species experienced positive biotic interactions, the importance of interactions decreased with increased grain. However, positive interactions remained important up to a grain size of entire BBS routes (c. 40 km), which is much coarser than the grain size used by most species distribution models. In contrast, when the focal species experienced negative interactions we did not find clear grain dependence.\\r\\nMain conclusions\\r\\n\\r\\nBiotic interactions (both positive and negative) are important predictors of species occurrences. While these interactions are strongest at fine grains, they can remain important even at coarse grains, and are thus critical for predicting distributional changes in the face of the ongoing biodiversity crisis.", "author" : [ { "dropping-particle" : "", "family" : "Belmaker", "given" : "Jonathan", "non-dropping-particle" : "", "parse-names" : false, "suffix" : "" }, { "dropping-particle" : "", "family" : "Zarnetske", "given" : "Phoebe", "non-dropping-particle" : "", "parse-names" : false, "suffix" : "" }, { "dropping-particle" : "", "family" : "Tuanmu", "given" : "Mao-Ning", "non-dropping-particle" : "", "parse-names" : false, "suffix" : "" }, { "dropping-particle" : "", "family" : "Zonneveld", "given" : "Sara", "non-dropping-particle" : "", "parse-names" : false, "suffix" : "" }, { "dropping-particle" : "", "family" : "Record", "given" : "Sydne", "non-dropping-particle" : "", "parse-names" : false, "suffix" : "" }, { "dropping-particle" : "", "family" : "Strecker", "given" : "Angela", "non-dropping-particle" : "", "parse-names" : false, "suffix" : "" }, { "dropping-particle" : "", "family" : "Beaudrot", "given" : "Lydia", "non-dropping-particle" : "", "parse-names" : false, "suffix" : "" } ], "container-title" : "Global Ecology and Biogeography", "id" : "ITEM-2", "issue" : "7", "issued" : { "date-parts" : [ [ "2015" ] ] }, "page" : "750-761", "title" : "Empirical evidence for the scale dependence of biotic interactions", "type" : "article-journal", "volume" : "24" }, "uris" : [ "http://www.mendeley.com/documents/?uuid=51fe6d23-d87a-4b33-a697-ad2df441ebf4" ] }, { "id" : "ITEM-3", "itemData" : { "DOI" : "10.2307/2389612", "ISBN" : "0269-8463", "ISSN" : "02698463", "PMID" : "481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Wiens", "given" : "J A", "non-dropping-particle" : "", "parse-names" : false, "suffix" : "" } ], "container-title" : "Source: Functional Ecology", "id" : "ITEM-3", "issue" : "4", "issued" : { "date-parts" : [ [ "1989" ] ] }, "page" : "385-397", "title" : "Spatial Scaling in Ecology Spatial scaling in ecology", "type" : "article-journal", "volume" : "3" }, "uris" : [ "http://www.mendeley.com/documents/?uuid=22d480ea-aa67-4ff7-ad6a-b39e0dde4441" ] } ], "mendeley" : { "formattedCitation" : "(Wiens 1989, Belmaker et al. 2015, Jackson and Fahrig 2015)", "plainTextFormattedCitation" : "(Wiens 1989, Belmaker et al. 2015, Jackson and Fahrig 2015)", "previouslyFormattedCitation" : "(Wiens 1989, Belmaker et al. 2015, Jackson and Fahrig 2015)" }, "properties" : { "noteIndex" : 0 }, "schema" : "https://github.com/citation-style-language/schema/raw/master/csl-citation.json" }</w:instrText>
      </w:r>
      <w:r w:rsidR="006F2465">
        <w:fldChar w:fldCharType="separate"/>
      </w:r>
      <w:r w:rsidR="006F2465" w:rsidRPr="00A856FC">
        <w:rPr>
          <w:noProof/>
        </w:rPr>
        <w:t>(Wiens 1989, Belmaker et al. 2015, Jackson and Fahrig 2015)</w:t>
      </w:r>
      <w:r w:rsidR="006F2465">
        <w:fldChar w:fldCharType="end"/>
      </w:r>
      <w:r w:rsidR="006F2465">
        <w:t xml:space="preserve">. Fine scale distributions are </w:t>
      </w:r>
      <w:r w:rsidR="008244DB">
        <w:t xml:space="preserve">often </w:t>
      </w:r>
      <w:r w:rsidR="006F2465">
        <w:t xml:space="preserve">shaped by local variables such as light availability </w:t>
      </w:r>
      <w:r w:rsidR="006F2465">
        <w:fldChar w:fldCharType="begin" w:fldLock="1"/>
      </w:r>
      <w:r w:rsidR="006F2465">
        <w:instrText>ADDIN CSL_CITATION { "citationItems" : [ { "id" : "ITEM-1",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1",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2",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2", "issue" : "1", "issued" : { "date-parts" : [ [ "2009" ] ] }, "page" : "677-697", "title" : "Species Distribution Models: Ecological Explanation and Prediction Across Space and Time", "type" : "article-journal", "volume" : "40" }, "uris" : [ "http://www.mendeley.com/documents/?uuid=05dc465a-ec72-4b39-935d-b713266dc4ac" ] }, { "id" : "ITEM-3", "itemData" : { "DOI" : "10.1111/j.1461-0248.2005.00792.x", "ISBN" : "1461-023X", "ISSN" : "1461023X", "PMID" : "313", "abstract" : "In the last two decades, interest in species distribution models (SDMs) of plants and animals has grown dramatically. Recent advances in SDMs allow us to potentially forecast anthropogenic effects on patterns of biodiversity at different spatial scales. However, some limitations still preclude the use of SDMs in many theoretical and practical applications. Here, we provide an overview of recent advances in this field, discuss the ecological principles and assumptions underpinning SDMs, and highlight critical limitations and decisions inherent in the construction and evaluation of SDMs. Particular emphasis is given to the use of SDMs for the assessment of climate change impacts and conservation management issues. We suggest new avenues for incorporating species migration, population dynamics, biotic interactions and community ecology into SDMs at multiple spatial scales. Addressing all these issues requires a better integration of SDMs with ecological theory.", "author" : [ { "dropping-particle" : "", "family" : "Guisan", "given" : "Antoine", "non-dropping-particle" : "", "parse-names" : false, "suffix" : "" }, { "dropping-particle" : "", "family" : "Thuiller", "given" : "Wilfried", "non-dropping-particle" : "", "parse-names" : false, "suffix" : "" } ], "container-title" : "Ecology Letters", "id" : "ITEM-3", "issue" : "9", "issued" : { "date-parts" : [ [ "2005" ] ] }, "page" : "993-1009", "title" : "Predicting species distribution: Offering more than simple habitat models", "type" : "article-journal", "volume" : "8" }, "uris" : [ "http://www.mendeley.com/documents/?uuid=3ed0fde9-e4d5-49fc-a1d2-c52fe2baacd8" ] } ], "mendeley" : { "formattedCitation" : "(Guisan and Thuiller 2005, Elith and Leathwick 2009, Burnham and Lee 2010)", "plainTextFormattedCitation" : "(Guisan and Thuiller 2005, Elith and Leathwick 2009, Burnham and Lee 2010)", "previouslyFormattedCitation" : "(Guisan and Thuiller 2005, Elith and Leathwick 2009, Burnham and Lee 2010)" }, "properties" : { "noteIndex" : 0 }, "schema" : "https://github.com/citation-style-language/schema/raw/master/csl-citation.json" }</w:instrText>
      </w:r>
      <w:r w:rsidR="006F2465">
        <w:fldChar w:fldCharType="separate"/>
      </w:r>
      <w:r w:rsidR="006F2465" w:rsidRPr="00723791">
        <w:rPr>
          <w:noProof/>
        </w:rPr>
        <w:t>(Guisan and Thuiller 2005, Elith and Leathwick 2009, Burnham and Lee 2010)</w:t>
      </w:r>
      <w:r w:rsidR="006F2465">
        <w:fldChar w:fldCharType="end"/>
      </w:r>
      <w:r w:rsidR="006F2465">
        <w:t xml:space="preserve">, and a highly mechanistic, individual-based simulation of population growth might require a high resolution to effectively capture local dynamics </w:t>
      </w:r>
      <w:r w:rsidR="006F2465">
        <w:fldChar w:fldCharType="begin" w:fldLock="1"/>
      </w:r>
      <w:r w:rsidR="006F2465">
        <w:instrText>ADDIN CSL_CITATION { "citationItems" : [ { "id" : "ITEM-1", "itemData" : { "author" : [ { "dropping-particle" : "", "family" : "Grimm", "given" : "Volker", "non-dropping-particle" : "", "parse-names" : false, "suffix" : "" }, { "dropping-particle" : "", "family" : "Railsback", "given" : "Steven F", "non-dropping-particle" : "", "parse-names" : false, "suffix" : "" } ], "id" : "ITEM-1", "issued" : { "date-parts" : [ [ "2013" ] ] }, "publisher" : "Princeton University Press", "title" : "Individual based modeling and ecology", "type" : "book" }, "uris" : [ "http://www.mendeley.com/documents/?uuid=742fad45-abb0-4910-9391-d6dda508f559" ] } ], "mendeley" : { "formattedCitation" : "(Grimm and Railsback 2013)", "plainTextFormattedCitation" : "(Grimm and Railsback 2013)", "previouslyFormattedCitation" : "(Grimm and Railsback 2013)" }, "properties" : { "noteIndex" : 0 }, "schema" : "https://github.com/citation-style-language/schema/raw/master/csl-citation.json" }</w:instrText>
      </w:r>
      <w:r w:rsidR="006F2465">
        <w:fldChar w:fldCharType="separate"/>
      </w:r>
      <w:r w:rsidR="006F2465" w:rsidRPr="008C311B">
        <w:rPr>
          <w:noProof/>
        </w:rPr>
        <w:t>(Grimm and Railsback 2013)</w:t>
      </w:r>
      <w:r w:rsidR="006F2465">
        <w:fldChar w:fldCharType="end"/>
      </w:r>
      <w:r w:rsidR="006F2465">
        <w:t>. In contrast, regional</w:t>
      </w:r>
      <w:r>
        <w:t xml:space="preserve"> distributions are often driven by climate </w:t>
      </w:r>
      <w:r>
        <w:fldChar w:fldCharType="begin" w:fldLock="1"/>
      </w:r>
      <w:r>
        <w:instrText>ADDIN CSL_CITATION { "citationItems" : [ { "id" : "ITEM-1", "itemData" : { "author" : [ { "dropping-particle" : "", "family" : "Pearson", "given" : "Richard G", "non-dropping-particle" : "", "parse-names" : false, "suffix" : "" }, { "dropping-particle" : "", "family" : "Dawson", "given" : "TP", "non-dropping-particle" : "", "parse-names" : false, "suffix" : "" } ], "container-title" : "Global Ecology &amp; Biogeography", "id" : "ITEM-1", "issued" : { "date-parts" : [ [ "2003" ] ] }, "page" : "361\u2013371", "title" : "Predicting the impacts of climate change on the distribution of species: are bioclimate envelope models useful?", "type" : "article-journal", "volume" : "12" }, "uris" : [ "http://www.mendeley.com/documents/?uuid=951a73fd-a27f-46c2-83f4-584d1cc98e0a" ] } ], "mendeley" : { "formattedCitation" : "(Pearson and Dawson 2003)", "plainTextFormattedCitation" : "(Pearson and Dawson 2003)", "previouslyFormattedCitation" : "(Pearson and Dawson 2003)" }, "properties" : { "noteIndex" : 0 }, "schema" : "https://github.com/citation-style-language/schema/raw/master/csl-citation.json" }</w:instrText>
      </w:r>
      <w:r>
        <w:fldChar w:fldCharType="separate"/>
      </w:r>
      <w:r w:rsidRPr="0051150B">
        <w:rPr>
          <w:noProof/>
        </w:rPr>
        <w:t>(Pearson and Dawson 2003)</w:t>
      </w:r>
      <w:r>
        <w:fldChar w:fldCharType="end"/>
      </w:r>
      <w:r w:rsidR="006F2465">
        <w:t xml:space="preserve">, and a correlative model of a species' continental distribution may be informative at much coarser resolutions </w:t>
      </w:r>
      <w:r w:rsidR="006F2465">
        <w:fldChar w:fldCharType="begin" w:fldLock="1"/>
      </w:r>
      <w:r w:rsidR="006F2465">
        <w:instrText>ADDIN CSL_CITATION { "citationItems" : [ { "id" : "ITEM-1", "itemData" : { "DOI" : "10.1111/j.1600-0587.2013.07872.x", "ISBN" : "1600-0587", "ISSN" : "09067590", "PMID" : "1921", "abstract" : "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u2019s calculations using both simplified simulated data and occurrence data from South Africa on species of the flowering plant family Proteaceae. Throughout, we show how MaxEnt\u2019s outputs vary in response to different settings to highlight the need for making biologically motivated modeling decisions.", "author" : [ { "dropping-particle" : "", "family" : "Merow", "given" : "Cory", "non-dropping-particle" : "", "parse-names" : false, "suffix" : "" }, { "dropping-particle" : "", "family" : "Smith", "given" : "Matthew J.", "non-dropping-particle" : "", "parse-names" : false, "suffix" : "" }, { "dropping-particle" : "", "family" : "Silander", "given" : "John A.", "non-dropping-particle" : "", "parse-names" : false, "suffix" : "" } ], "container-title" : "Ecography", "id" : "ITEM-1", "issue" : "10", "issued" : { "date-parts" : [ [ "2013" ] ] }, "page" : "1058-1069", "title" : "A practical guide to MaxEnt for modeling species' distributions: What it does, and why inputs and settings matter", "type" : "article-journal", "volume" : "36" }, "uris" : [ "http://www.mendeley.com/documents/?uuid=a694211c-d926-4123-a043-f65d083d8b01" ] }, { "id" : "ITEM-2", "itemData" : { "DOI" : "10.1111/j.2007.0906-7590.05203.x", "ISBN" : "0906-7590", "ISSN" : "0007-1188", "PMID" : "3245", "abstract" : "1 The overall functional capacity of the liver was evaluated using [35S]-bromosulphophthalein (BSP, 100 mg/kg, i.v.) in biliary fistulated adult rats pretreated orally with different doses of paracetamol (APAP) for varying time intervals. 2 The maximal hepatic damage occurred between 12-18 h after single doses of APAP (0.5 or 1 g/kg); hepatic excretory function returned to control levels by 48-72 hours. 3 Administration of either 0.5 or 1 g/kg APAP 18 h before BSP caused a dose-dependent inhibition of the choleretic effect of BSP and of the 60 min cumulative excretion of the dye, but conversely, produced a significant increase in the liver and plasma concentrations of 35S. 4 Following acute (0.25 g/kg), or subacute (0.5 g/kg, twice daily for 7 days) treatment with APAP, the total excretion of 35S in bile and the retention of 35S in the liver or plasma remained essentially the same as that for the controls. 5 In rats given single doses of 1 g/kg APAP, the hepatic uptake of the dye was significantly increased during the early stages of intoxication, while the opposite effect was observed at late periods. 6 The bile flow appeared to be inversely related to the excretion of unchanged BSP, and directly related to the excretion of the major BSP conjugate in bile. 7 The hepatic clearance of BSP was more rapid in rats treated subacutely with 0.5 or 1 g/kg APAP, than in those treated acutely with equal doses, suggesting that the intensity of APAP-induced hepatotoxicity became less severe after the repeated administration of this drug. 8 It is concluded that the hepatic uptake, metabolism and excretion of BSP are reversibly impaired following APAP-induced liver injury.", "author" : [ { "dropping-particle" : "", "family" : "Phillips", "given" : "Steven J.", "non-dropping-particle" : "", "parse-names" : false, "suffix" : "" }, { "dropping-particle" : "", "family" : "Dud\u00edk", "given" : "Miroslav", "non-dropping-particle" : "", "parse-names" : false, "suffix" : "" } ], "container-title" : "Ecography", "id" : "ITEM-2", "issue" : "December 2007", "issued" : { "date-parts" : [ [ "2008" ] ] }, "page" : "161-175", "title" : "Modeling of species distribution with Maxent: new extensions and a comprehensive evalutation", "type" : "article-journal", "volume" : "31" }, "uris" : [ "http://www.mendeley.com/documents/?uuid=7598b41f-8c97-4e11-a9b2-6a27c2f82fe1" ] } ], "mendeley" : { "formattedCitation" : "(Phillips and Dud\u00edk 2008, Merow et al. 2013)", "plainTextFormattedCitation" : "(Phillips and Dud\u00edk 2008, Merow et al. 2013)", "previouslyFormattedCitation" : "(Phillips and Dud\u00edk 2008, Merow et al. 2013)" }, "properties" : { "noteIndex" : 0 }, "schema" : "https://github.com/citation-style-language/schema/raw/master/csl-citation.json" }</w:instrText>
      </w:r>
      <w:r w:rsidR="006F2465">
        <w:fldChar w:fldCharType="separate"/>
      </w:r>
      <w:r w:rsidR="006F2465" w:rsidRPr="002D1D89">
        <w:rPr>
          <w:noProof/>
        </w:rPr>
        <w:t>(Phillips and Dudík 2008, Merow et al. 2013)</w:t>
      </w:r>
      <w:r w:rsidR="006F2465">
        <w:fldChar w:fldCharType="end"/>
      </w:r>
      <w:r w:rsidR="006F2465">
        <w:t xml:space="preserve">. </w:t>
      </w:r>
      <w:r>
        <w:t xml:space="preserve">However, the geographic attributes of predictor data also affect model performance. </w:t>
      </w:r>
      <w:r w:rsidR="008244DB">
        <w:t>Climate</w:t>
      </w:r>
      <w:r>
        <w:t xml:space="preserve"> data </w:t>
      </w:r>
      <w:r w:rsidR="008244DB">
        <w:t>are</w:t>
      </w:r>
      <w:r>
        <w:t xml:space="preserve"> most robust at fairly coarse resolutions </w:t>
      </w:r>
      <w:r>
        <w:fldChar w:fldCharType="begin" w:fldLock="1"/>
      </w:r>
      <w:r>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mendeley" : { "formattedCitation" : "(Karger et al. 2017)", "plainTextFormattedCitation" : "(Karger et al. 2017)", "previouslyFormattedCitation" : "(Karger et al. 2017)" }, "properties" : { "noteIndex" : 0 }, "schema" : "https://github.com/citation-style-language/schema/raw/master/csl-citation.json" }</w:instrText>
      </w:r>
      <w:r>
        <w:fldChar w:fldCharType="separate"/>
      </w:r>
      <w:r w:rsidRPr="00B34ACE">
        <w:rPr>
          <w:noProof/>
        </w:rPr>
        <w:t>(Karger et al. 2017)</w:t>
      </w:r>
      <w:r>
        <w:fldChar w:fldCharType="end"/>
      </w:r>
      <w:r>
        <w:t xml:space="preserve">, while </w:t>
      </w:r>
      <w:r w:rsidRPr="005242FB">
        <w:t>anthropocentric</w:t>
      </w:r>
      <w:r>
        <w:t xml:space="preserve"> </w:t>
      </w:r>
      <w:r w:rsidR="008244DB">
        <w:t>variables</w:t>
      </w:r>
      <w:r w:rsidR="005242FB">
        <w:t xml:space="preserve"> such </w:t>
      </w:r>
      <w:r w:rsidR="00610260">
        <w:t xml:space="preserve">as </w:t>
      </w:r>
      <w:r w:rsidR="008244DB">
        <w:t>road density</w:t>
      </w:r>
      <w:r w:rsidR="005242FB" w:rsidRPr="005242FB">
        <w:t xml:space="preserve"> </w:t>
      </w:r>
      <w:r w:rsidR="008244DB">
        <w:t>may be</w:t>
      </w:r>
      <w:r w:rsidR="005242FB">
        <w:t xml:space="preserve"> reliable </w:t>
      </w:r>
      <w:r w:rsidR="004C519C">
        <w:t xml:space="preserve">for a wide range </w:t>
      </w:r>
      <w:r w:rsidR="00166229">
        <w:t>of</w:t>
      </w:r>
      <w:r w:rsidR="005242FB">
        <w:t xml:space="preserve"> resolutions</w:t>
      </w:r>
      <w:r>
        <w:t xml:space="preserve">. </w:t>
      </w:r>
      <w:r w:rsidR="00AB2CF0">
        <w:t>In contrast, h</w:t>
      </w:r>
      <w:r w:rsidR="00610260">
        <w:t>uman popu</w:t>
      </w:r>
      <w:r w:rsidR="008244DB">
        <w:t>lation density and other census</w:t>
      </w:r>
      <w:r w:rsidR="00610260">
        <w:t xml:space="preserve"> </w:t>
      </w:r>
      <w:r w:rsidR="008244DB">
        <w:t>data</w:t>
      </w:r>
      <w:r w:rsidR="00610260">
        <w:t xml:space="preserve"> </w:t>
      </w:r>
      <w:r>
        <w:t xml:space="preserve">are collected in irregular spatial configurations that change in size and shape across the landscape and </w:t>
      </w:r>
      <w:r w:rsidR="00952FED">
        <w:t>through</w:t>
      </w:r>
      <w:r>
        <w:t xml:space="preserve"> time </w:t>
      </w:r>
      <w:r>
        <w:fldChar w:fldCharType="begin" w:fldLock="1"/>
      </w:r>
      <w:r>
        <w:instrText>ADDIN CSL_CITATION { "citationItems" : [ { "id" : "ITEM-1", "itemData" : { "author" : [ { "dropping-particle" : "", "family" : "U.S. Census Bureau", "given" : "", "non-dropping-particle" : "", "parse-names" : false, "suffix" : "" } ], "id" : "ITEM-1", "issued" : { "date-parts" : [ [ "2017" ] ] }, "title" : "2017 TIGER/Line Shapefiles Technical Documentation", "type" : "report" }, "uris" : [ "http://www.mendeley.com/documents/?uuid=24cd7fd3-9477-4910-a6e2-b81a3f1db03e" ] } ], "mendeley" : { "formattedCitation" : "(U.S. Census Bureau 2017)", "plainTextFormattedCitation" : "(U.S. Census Bureau 2017)", "previouslyFormattedCitation" : "(U.S. Census Bureau 2017)" }, "properties" : { "noteIndex" : 0 }, "schema" : "https://github.com/citation-style-language/schema/raw/master/csl-citation.json" }</w:instrText>
      </w:r>
      <w:r>
        <w:fldChar w:fldCharType="separate"/>
      </w:r>
      <w:r w:rsidRPr="00062A85">
        <w:rPr>
          <w:noProof/>
        </w:rPr>
        <w:t>(U.S. Census Bureau 2017)</w:t>
      </w:r>
      <w:r>
        <w:fldChar w:fldCharType="end"/>
      </w:r>
      <w:r>
        <w:t>. Reconciling these datasets with a grid require</w:t>
      </w:r>
      <w:r w:rsidR="004F5314">
        <w:t>s</w:t>
      </w:r>
      <w:r>
        <w:t xml:space="preserve"> assumptions about the geographic distribution of the data within each irregular polygon. </w:t>
      </w:r>
    </w:p>
    <w:p w14:paraId="32659C83" w14:textId="47D2C943" w:rsidR="004F5314" w:rsidRDefault="004F5314" w:rsidP="00C51536">
      <w:pPr>
        <w:spacing w:line="480" w:lineRule="auto"/>
      </w:pPr>
      <w:r>
        <w:tab/>
        <w:t xml:space="preserve">The successful prioritization of management efforts must account for uncertainty rather than relying </w:t>
      </w:r>
      <w:r w:rsidR="006B528E">
        <w:t xml:space="preserve">solely </w:t>
      </w:r>
      <w:r>
        <w:t xml:space="preserve">on best estimates of species distributions or invasive species risk </w:t>
      </w:r>
      <w:r>
        <w:fldChar w:fldCharType="begin" w:fldLock="1"/>
      </w:r>
      <w:r>
        <w:instrText>ADDIN CSL_CITATION { "citationItems" : [ { "id" : "ITEM-1", "itemData" : { "DOI" : "10.1111/ele.12189", "ISBN" : "1461-023x", "ISSN" : "1461023X", "PMID" : "24134332", "abstract" : "Species distribution models (SDMs) are increasingly proposed to support conservation decision making. However, evidence of SDMs supporting solutions for on-ground conservation problems is still scarce in the scientific literature. Here, we show that successful examples exist but are still largely hidden in the grey literature, and thus less accessible for analysis and learning. Furthermore, the decision framework within which SDMs are used is rarely made explicit. Using case studies from biological invasions, identification of critical habitats, reserve selection and translocation of endangered species, we propose that SDMs may be tailored to suit a range of decision-making contexts when used within a structured and transparent decision-making process. To construct appropriate SDMs to more effectively guide conservation actions, modellers need to better understand the decision process, and decision makers need to provide feedback to modellers regarding the actual use of SDMs to support conservation decisions. This could be facilitated by individuals or institutions playing the role of 'translators' between modellers and decision makers. We encourage species distribution modellers to get involved in real decision-making processes that will benefit from their technical input; this strategy has the potential to better bridge theory and practice, and contribute to improve both scientific knowledge and conservation outcomes.",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id" : "ITEM-1", "issue" : "12", "issued" : { "date-parts" : [ [ "2013" ] ] }, "page" : "1424-1435", "title" : "Predicting species distributions for conservation decisions", "type" : "article-journal", "volume" : "16" }, "uris" : [ "http://www.mendeley.com/documents/?uuid=4bdf3017-d6c8-41a2-a61f-b296e74cffe9" ] } ], "mendeley" : { "formattedCitation" : "(Guisan et al. 2013)", "plainTextFormattedCitation" : "(Guisan et al. 2013)", "previouslyFormattedCitation" : "(Guisan et al. 2013)" }, "properties" : { "noteIndex" : 0 }, "schema" : "https://github.com/citation-style-language/schema/raw/master/csl-citation.json" }</w:instrText>
      </w:r>
      <w:r>
        <w:fldChar w:fldCharType="separate"/>
      </w:r>
      <w:r w:rsidRPr="00B96F2F">
        <w:rPr>
          <w:noProof/>
        </w:rPr>
        <w:t>(Guisan et al. 2013)</w:t>
      </w:r>
      <w:r>
        <w:fldChar w:fldCharType="end"/>
      </w:r>
      <w:r>
        <w:t xml:space="preserve">. </w:t>
      </w:r>
      <w:r w:rsidR="006B528E">
        <w:t>Uncertainty</w:t>
      </w:r>
      <w:r>
        <w:t xml:space="preserve"> in </w:t>
      </w:r>
      <w:r w:rsidR="006B528E">
        <w:t xml:space="preserve">a the predicted </w:t>
      </w:r>
      <w:r>
        <w:t xml:space="preserve">occurrence probability </w:t>
      </w:r>
      <w:r w:rsidR="006B528E">
        <w:t xml:space="preserve">for a species </w:t>
      </w:r>
      <w:r>
        <w:t xml:space="preserve">may arise from the quality or distribution of observed presence data, the correspondence between the </w:t>
      </w:r>
      <w:r w:rsidR="00011E91">
        <w:t xml:space="preserve">included </w:t>
      </w:r>
      <w:r>
        <w:t xml:space="preserve">covariates and the </w:t>
      </w:r>
      <w:r w:rsidR="00011E91">
        <w:t xml:space="preserve">actual </w:t>
      </w:r>
      <w:r>
        <w:t xml:space="preserve">biological drivers, and the accuracy and precision of the covariate data </w:t>
      </w:r>
      <w:r>
        <w:fldChar w:fldCharType="begin" w:fldLock="1"/>
      </w:r>
      <w:r>
        <w:instrText>ADDIN CSL_CITATION { "citationItems" : [ { "id" : "ITEM-1", "itemData" : { "DOI" : "10.1111/j.1365-2664.2006.01136.x", "ISBN" : "1365-2664", "ISSN" : "00218901", "PMID" : "1920", "abstract" : "Species distribution models (habitat models) relate the occurrence or abundance of a species to environmental and/or geographical predictors that then allow predictions to be mapped across an entire region. These models are used in a range of policy settings such as managing greenhouse gases, biosecurity threats and conservation planning. Prediction errors are almost ubiquitous in habitat models. An understanding of the source, magnitude and pattern of these errors is essential if the models are to be used transparently in decision making. This study considered the sources of errors in habitat models. It divided them into two main classes, error resulting from data deficiencies and error introduced by the specification of the model. Common and important data errors included missing covariates, and samples of species' occurrences that were small, biased or lack absences. These affected the types of models that could be developed and the probable errors that would occur. Almost all models had missing covariates, and this introduced significant spatial correlation in the errors of the analysis. A challenging aspect of modelling is that species' distributions are affected by processes operating in both environmental and geographical space. We differentiated between global (aspatial) and local (spatial) errors, and discussed how they arise and what can be done to alleviate their effects. Synthesis and applications. This study brings together statistical and ecological thinking to consider the appropriate techniques for habitat modelling. Ecological theory suggests models capable of defining optima, while allowing for interactions between variables. Statistical considerations, including impacts of data errors, suggest models that deal with multimodality and discontinuity in response surfaces. Models are typically simple approximations of the true probability surface. We suggest the use of flexible regression techniques, and explain what makes such methods superior for ecological modelling. The most robust modelling approaches are likely to be those in which care is taken to match the model with knowledge of ecology, and in which each is allowed to inform the other. Journal of Applied Ecology (2006) 43, 4132013423doi: 10.1111/j.1365-2664.2006.01136.x", "author" : [ { "dropping-particle" : "", "family" : "Barry", "given" : "Simon", "non-dropping-particle" : "", "parse-names" : false, "suffix" : "" }, { "dropping-particle" : "", "family" : "Elith", "given" : "Jane", "non-dropping-particle" : "", "parse-names" : false, "suffix" : "" } ], "container-title" : "Journal of Applied Ecology", "id" : "ITEM-1", "issue" : "3", "issued" : { "date-parts" : [ [ "2006" ] ] }, "page" : "413-423", "title" : "Error and uncertainty in habitat models", "type" : "article-journal", "volume" : "43" }, "uris" : [ "http://www.mendeley.com/documents/?uuid=bd25ca86-67ce-3447-a88b-b39d66ed050d" ] }, { "id" : "ITEM-2", "itemData" : { "DOI" : "10.1162/REST_a_00478", "ISBN" : "1000142405274", "ISSN" : "0034-6535", "PMID" : "21860536", "abstract" : "Recent studies using long-run restrictions question the valid- ity of the technology-driven real business cycle hypothesis. We propose an alternative identification that maximizes the contribution of technology shockstotheforecast-errorvarianceoflaborproductivityatalongbutfinite horizon. In small-sample Monte Carlo experiments, our identification out- performs standard long-run restrictions by significantly reducing the bias in the short-run impulse responses and raising their estimation precision. Unlike its long-run restriction counterpart, when our Max Share identifica- tion technique is applied to U.S. data, it delivers the robust result that hours worked responds negatively to positive technology shocks.", "author" : [ { "dropping-particle" : "", "family" : "Burke", "given" : "Marshall", "non-dropping-particle" : "", "parse-names" : false, "suffix" : "" }, { "dropping-particle" : "", "family" : "Dykema", "given" : "John", "non-dropping-particle" : "", "parse-names" : false, "suffix" : "" }, { "dropping-particle" : "", "family" : "Lobell", "given" : "David B.", "non-dropping-particle" : "", "parse-names" : false, "suffix" : "" }, { "dropping-particle" : "", "family" : "Miguel", "given" : "Edward", "non-dropping-particle" : "", "parse-names" : false, "suffix" : "" }, { "dropping-particle" : "", "family" : "Satyanath", "given" : "Shanker", "non-dropping-particle" : "", "parse-names" : false, "suffix" : "" } ], "container-title" : "Review of Economics and Statistics", "id" : "ITEM-2", "issue" : "2", "issued" : { "date-parts" : [ [ "2015" ] ] }, "page" : "461-471", "title" : "Incorporating Climate Uncertainty into Estimates of Climate Change Impacts", "type" : "article-journal", "volume" : "97" }, "uris" : [ "http://www.mendeley.com/documents/?uuid=7f11ec70-6de0-4559-8964-3b3a95b40065" ] }, { "id" : "ITEM-3", "itemData" : { "DOI" : "10.1111/ecog.00839", "ISBN" : "1600-0587", "ISSN" : "16000587", "abstract" : "Knowledge of species' geographic distributions is critical for understanding and forecasting population dynamics, responses to environmental change, biodiversity patterns, and conservation planning. While many suggestive correlative occurrence models have been used to these ends, progress lies in understanding the underlying population biology that generates patterns of range dynamics. Here, we show how to use a limited quantity of demographic data to produce demographic distribution models (DDMs) using integral projection models for size-structured populations. By modeling survival, growth, and fecundity using regression, integral projection models can interpolate across missing size data and environmental conditions to compensate for limited data. To accommodate the uncertainty associated with limited data and model assumptions, we use Bayesian models to propagate uncertainty through all stages of model development to predictions. DDMs have a number of strengths: 1) DDMs allow a mechanistic understanding of spatial occurrence patterns; 2) DDMs can predict spatial and temporal variation in local population dynamics; 3) DDMs can facilitate extrapolation under altered environmental conditions because one can evaluate the consequences for individual vital rates. To illustrate these features, we construct DDMs for an overstory perennial shrub in the Proteaceae family in the Cape Floristic Region of South Africa. We find that the species' population growth rate is limited most strongly by adult survival throughout the range and by individual growth in higher rainfall regions. While the models predict higher population growth rates in the core of the range under projected climates for 2050, they also suggest that the species faces a threat along arid range margins from the interaction of more frequent fire and drying climate. The results (and uncertainties) are helpful for prioritizing additional sampling of particular demographic parameters along these gradients to iteratively refine projections. In the appendices, we provide fully functional R code to perform all analyses.", "author" : [ { "dropping-particle" : "", "family" : "Merow", "given" : "Cory", "non-dropping-particle" : "", "parse-names" : false, "suffix" : "" }, { "dropping-particle" : "", "family" : "Latimer", "given" : "Andrew M.", "non-dropping-particle" : "", "parse-names" : false, "suffix" : "" }, { "dropping-particle" : "", "family" : "Wilson", "given" : "Adam M.", "non-dropping-particle" : "", "parse-names" : false, "suffix" : "" }, { "dropping-particle" : "", "family" : "Mcmahon", "given" : "Sean M.", "non-dropping-particle" : "", "parse-names" : false, "suffix" : "" }, { "dropping-particle" : "", "family" : "Rebelo", "given" : "Anthony G.", "non-dropping-particle" : "", "parse-names" : false, "suffix" : "" }, { "dropping-particle" : "", "family" : "Silander", "given" : "John A.", "non-dropping-particle" : "", "parse-names" : false, "suffix" : "" } ], "container-title" : "Ecography", "id" : "ITEM-3", "issue" : "12", "issued" : { "date-parts" : [ [ "2014" ] ] }, "page" : "1167-1183", "title" : "On using integral projection models to generate demographically driven predictions of species' distributions: Development and validation using sparse data", "type" : "article-journal", "volume" : "37" }, "uris" : [ "http://www.mendeley.com/documents/?uuid=66ae9b2f-199e-4a8c-97b0-cff3b5ba6994" ] } ], "mendeley" : { "formattedCitation" : "(Barry and Elith 2006, Merow et al. 2014b, Burke et al. 2015)", "plainTextFormattedCitation" : "(Barry and Elith 2006, Merow et al. 2014b, Burke et al. 2015)", "previouslyFormattedCitation" : "(Barry and Elith 2006, Merow et al. 2014b, Burke et al. 2015)" }, "properties" : { "noteIndex" : 0 }, "schema" : "https://github.com/citation-style-language/schema/raw/master/csl-citation.json" }</w:instrText>
      </w:r>
      <w:r>
        <w:fldChar w:fldCharType="separate"/>
      </w:r>
      <w:r w:rsidRPr="00C4374C">
        <w:rPr>
          <w:noProof/>
        </w:rPr>
        <w:t>(Barry and Elith 2006, Merow et al. 2014b, Burke et al. 2015)</w:t>
      </w:r>
      <w:r>
        <w:fldChar w:fldCharType="end"/>
      </w:r>
      <w:r>
        <w:t xml:space="preserve">. </w:t>
      </w:r>
      <w:r w:rsidR="00011E91">
        <w:t xml:space="preserve">Bayesian methods allow the </w:t>
      </w:r>
      <w:r w:rsidR="00011E91">
        <w:lastRenderedPageBreak/>
        <w:t xml:space="preserve">propagation of </w:t>
      </w:r>
      <w:r>
        <w:t xml:space="preserve">known uncertainty in the covariates or model structure to generate posterior distributions that more faithfully describe the plausible outcomes given current biological understanding </w:t>
      </w:r>
      <w:r>
        <w:fldChar w:fldCharType="begin" w:fldLock="1"/>
      </w:r>
      <w:r>
        <w:instrText>ADDIN CSL_CITATION { "citationItems" : [ { "id" : "ITEM-1", "itemData" : { "author" : [ { "dropping-particle" : "", "family" : "Wikle", "given" : "CK", "non-dropping-particle" : "", "parse-names" : false, "suffix" : "" } ], "container-title" : "Ecology", "id" : "ITEM-1", "issue" : "6", "issued" : { "date-parts" : [ [ "2003" ] ] }, "page" : "1382-1394", "title" : "Hierarchical Bayesian models for predicting the spread of ecological processes", "type" : "article-journal", "volume" : "84" }, "uris" : [ "http://www.mendeley.com/documents/?uuid=f3f7649a-c3cd-4010-bbef-473520c2fa48" ] }, { "id" : "ITEM-2", "itemData" : { "DOI" : "10.1111/j.1461-0248.2004.00702.x", "ISSN" : "1461023X", "author" : [ { "dropping-particle" : "", "family" : "Clark", "given" : "James S.", "non-dropping-particle" : "", "parse-names" : false, "suffix" : "" } ], "container-title" : "Ecology Letters", "id" : "ITEM-2", "issue" : "1", "issued" : { "date-parts" : [ [ "2005", "12", "15" ] ] }, "note" : "From Duplicate 1 ( \n\n\nWhy environmental scientists are becoming Bayesians\n\n\n- Clark, JS )\n\n\n\nThis paper is mostly over my head...", "page" : "2-14", "title" : "Why environmental scientists are becoming Bayesians", "type" : "article-journal", "volume" : "8" }, "uris" : [ "http://www.mendeley.com/documents/?uuid=feeda192-00ec-45e5-a424-4786d652690f" ] }, { "id" : "ITEM-3", "itemData" : { "DOI" : "10.1111/ecog.00839", "ISBN" : "1600-0587", "ISSN" : "16000587", "abstract" : "Knowledge of species' geographic distributions is critical for understanding and forecasting population dynamics, responses to environmental change, biodiversity patterns, and conservation planning. While many suggestive correlative occurrence models have been used to these ends, progress lies in understanding the underlying population biology that generates patterns of range dynamics. Here, we show how to use a limited quantity of demographic data to produce demographic distribution models (DDMs) using integral projection models for size-structured populations. By modeling survival, growth, and fecundity using regression, integral projection models can interpolate across missing size data and environmental conditions to compensate for limited data. To accommodate the uncertainty associated with limited data and model assumptions, we use Bayesian models to propagate uncertainty through all stages of model development to predictions. DDMs have a number of strengths: 1) DDMs allow a mechanistic understanding of spatial occurrence patterns; 2) DDMs can predict spatial and temporal variation in local population dynamics; 3) DDMs can facilitate extrapolation under altered environmental conditions because one can evaluate the consequences for individual vital rates. To illustrate these features, we construct DDMs for an overstory perennial shrub in the Proteaceae family in the Cape Floristic Region of South Africa. We find that the species' population growth rate is limited most strongly by adult survival throughout the range and by individual growth in higher rainfall regions. While the models predict higher population growth rates in the core of the range under projected climates for 2050, they also suggest that the species faces a threat along arid range margins from the interaction of more frequent fire and drying climate. The results (and uncertainties) are helpful for prioritizing additional sampling of particular demographic parameters along these gradients to iteratively refine projections. In the appendices, we provide fully functional R code to perform all analyses.", "author" : [ { "dropping-particle" : "", "family" : "Merow", "given" : "Cory", "non-dropping-particle" : "", "parse-names" : false, "suffix" : "" }, { "dropping-particle" : "", "family" : "Latimer", "given" : "Andrew M.", "non-dropping-particle" : "", "parse-names" : false, "suffix" : "" }, { "dropping-particle" : "", "family" : "Wilson", "given" : "Adam M.", "non-dropping-particle" : "", "parse-names" : false, "suffix" : "" }, { "dropping-particle" : "", "family" : "Mcmahon", "given" : "Sean M.", "non-dropping-particle" : "", "parse-names" : false, "suffix" : "" }, { "dropping-particle" : "", "family" : "Rebelo", "given" : "Anthony G.", "non-dropping-particle" : "", "parse-names" : false, "suffix" : "" }, { "dropping-particle" : "", "family" : "Silander", "given" : "John A.", "non-dropping-particle" : "", "parse-names" : false, "suffix" : "" } ], "container-title" : "Ecography", "id" : "ITEM-3", "issue" : "12", "issued" : { "date-parts" : [ [ "2014" ] ] }, "page" : "1167-1183", "title" : "On using integral projection models to generate demographically driven predictions of species' distributions: Development and validation using sparse data", "type" : "article-journal", "volume" : "37" }, "uris" : [ "http://www.mendeley.com/documents/?uuid=66ae9b2f-199e-4a8c-97b0-cff3b5ba6994" ] }, { "id" : "ITEM-4", "itemData" : { "DOI" : "10.1890/04-0609", "ISBN" : "1051-0761", "ISSN" : "1051-0761", "PMID" : "16705959", "abstract" : "Models of the geographic distributions of species have wide application in ecology. But the nonspatial, single-level, regression models that ecologists have often employed do not deal with problems of irregular sampling intensity or spatial dependence, and do not adequately quantify uncertainty. We show here how to build statistical models that can handle these features of spatial prediction and provide richer, more powerful inference about species niche relations, distributions, and the effects of human disturbance. We begin with a familiar generalized linear model and build in additional features, including spatial random effects and hierarchical levels. Since these models are fully specified statistical models, we show that it is possible to add complexity without sacrificing interpretability. This step-by-step approach, together with attached code that implements a simple, spatially explicit, regression model, is structured to facilitate self-teaching. All models are developed in a Bayesian framework. We assess the performance of the models by using them to predict the distributions of two plant species (Proteaceae) from South Africa's Cape Floristic Region. We demonstrate that making distribution models spatially explicit can be essential for accurately characterizing the environmental response of species, predicting their probability of occurrence, and assessing uncertainty in the model results. Adding hierarchical levels to the models has further advantages in allowing human transformation of the landscape to be taken into account, as well as additional features of the sampling process.", "author" : [ { "dropping-particle" : "", "family" : "Latimer", "given" : "Andrew M.", "non-dropping-particle" : "", "parse-names" : false, "suffix" : "" }, { "dropping-particle" : "", "family" : "Wu", "given" : "Shanshan", "non-dropping-particle" : "", "parse-names" : false, "suffix" : "" }, { "dropping-particle" : "", "family" : "Gelfand", "given" : "Alan E.", "non-dropping-particle" : "", "parse-names" : false, "suffix" : "" }, { "dropping-particle" : "", "family" : "Silander", "given" : "John A.", "non-dropping-particle" : "", "parse-names" : false, "suffix" : "" } ], "container-title" : "Ecological Applications", "id" : "ITEM-4", "issue" : "1", "issued" : { "date-parts" : [ [ "2006", "2" ] ] }, "page" : "33-50", "title" : "Building statistical models to analyze species distributions", "type" : "article-journal", "volume" : "16" }, "uris" : [ "http://www.mendeley.com/documents/?uuid=67bcdf6b-113e-4d93-919a-3f637db751e8" ] }, { "id" : "ITEM-5", "itemData" : { "DOI" : "10.1214/06-BA102", "ISBN" : "1931-6690", "ISSN" : "19316690", "PMID" : "20391121", "abstract" : "Understanding spatial patterns of species diversity and the distri- butions of individual species is a consuming problem in biogeography and con- servation. The Cape Floristic Region (CFR) of South Africa is a global hotspot of diversity and endemism, and the Protea Atlas Project, with some 60,000 site records across the region, provides an extraordinarily rich data set to analyze bio- diversity patterns. Analysis for the region is developed at the spatial scale of one minute grid-cells (\u223c 37, 000 cells total for the region). We report on results for 40 species of a flowering plant family Proteaceae (of about 330 in the CFR) for a defined subregion. Using a Bayesian framework, we develop a two stage, spatially explicit, hierar- chical logistic regression. Stage one models the suitability or potential presence for each species at each cell, given species attributes along with grid cell (site-level) climate, precipitation, topography and geology data using species-level coefficients, and a spatial random effect. The second level of the hierarchy models, for each species, observed presence/absence at a sampling site through a conditional speci- fication of the probability of presence at an arbitrary location in the grid cell given that the location is suitable. Because the atlas data are not evenly distributed across the landscape, grid cells contain variable numbers of sampling localities. Indeed, some grid cells are entirely unsampled; others have been transformed by human intervention (agriculture, urbanization) such that none of the species are there though some may have the potential to be present in the absence of distur- bance. Thus the modeling takes the sampling intensity at each site into account by assuming that the total number of times that a particular species was observed within a site follows a binomial distribution. In fact, a range of models can be examined incorporating different first and second stage specifications. This necessitates model comparison in a misaligned multilevel setting. All models are fitted using MCMC methods. A \u201cbest\u201d model is selected. Parameter summaries offer considerable insight. In addition, results are mapped as the model-estimated potential presence for each species across the domain. This probability surface provides an alternative to customary empiri- cal \u201crange of occupancy\u201d displays. Summing yields the predicted species richness over the region. Summaries of the posterior for each environmental coefficient \u2026", "author" : [ { "dropping-particle" : "", "family" : "Gelfand", "given" : "Alan E.", "non-dropping-particle" : "", "parse-names" : false, "suffix" : "" }, { "dropping-particle" : "", "family" : "Silander", "given" : "John A. Jr.", "non-dropping-particle" : "", "parse-names" : false, "suffix" : "" }, { "dropping-particle" : "", "family" : "Wu", "given" : "Shanshan", "non-dropping-particle" : "", "parse-names" : false, "suffix" : "" }, { "dropping-particle" : "", "family" : "Latimer", "given" : "Andrew", "non-dropping-particle" : "", "parse-names" : false, "suffix" : "" }, { "dropping-particle" : "", "family" : "Silander", "given" : "John a", "non-dropping-particle" : "", "parse-names" : false, "suffix" : "" }, { "dropping-particle" : "", "family" : "Wuz", "given" : "Shanshan", "non-dropping-particle" : "", "parse-names" : false, "suffix" : "" }, { "dropping-particle" : "", "family" : "Latimerx", "given" : "Andrew", "non-dropping-particle" : "", "parse-names" : false, "suffix" : "" }, { "dropping-particle" : "", "family" : "Lewis", "given" : "Paul O", "non-dropping-particle" : "", "parse-names" : false, "suffix" : "" }, { "dropping-particle" : "", "family" : "Rebelok", "given" : "Anthony G", "non-dropping-particle" : "", "parse-names" : false, "suffix" : "" }, { "dropping-particle" : "", "family" : "Holder", "given" : "Mark", "non-dropping-particle" : "", "parse-names" : false, "suffix" : "" } ], "container-title" : "Bayesian Analysis", "id" : "ITEM-5", "issue" : "1", "issued" : { "date-parts" : [ [ "2006" ] ] }, "page" : "41-92", "title" : "Explaining species distribution patterns through hierarchical modeling", "type" : "article-journal", "volume" : "1" }, "uris" : [ "http://www.mendeley.com/documents/?uuid=4d2e6948-90f8-4d28-92fc-79910f146369" ] } ], "mendeley" : { "formattedCitation" : "(Wikle 2003, Clark 2005, Gelfand et al. 2006, Latimer et al. 2006, Merow et al. 2014b)", "plainTextFormattedCitation" : "(Wikle 2003, Clark 2005, Gelfand et al. 2006, Latimer et al. 2006, Merow et al. 2014b)", "previouslyFormattedCitation" : "(Wikle 2003, Clark 2005, Gelfand et al. 2006, Latimer et al. 2006, Merow et al. 2014b)" }, "properties" : { "noteIndex" : 0 }, "schema" : "https://github.com/citation-style-language/schema/raw/master/csl-citation.json" }</w:instrText>
      </w:r>
      <w:r>
        <w:fldChar w:fldCharType="separate"/>
      </w:r>
      <w:r w:rsidRPr="001D45E3">
        <w:rPr>
          <w:noProof/>
        </w:rPr>
        <w:t>(Wikle 2003, Clark 2005, Gelfand et al. 2006, Latimer et al. 2006, Merow et al. 2014b)</w:t>
      </w:r>
      <w:r>
        <w:fldChar w:fldCharType="end"/>
      </w:r>
      <w:r>
        <w:t xml:space="preserve">. </w:t>
      </w:r>
      <w:r w:rsidR="00011E91">
        <w:t>In models predicting biological responses to future climate change, covariate uncertainty is often accounted for by incorporating multiple climatic projections</w:t>
      </w:r>
      <w:r>
        <w:t xml:space="preserve"> </w:t>
      </w:r>
      <w:r>
        <w:fldChar w:fldCharType="begin" w:fldLock="1"/>
      </w:r>
      <w:r w:rsidR="002C621E">
        <w:instrText>ADDIN CSL_CITATION { "citationItems" : [ { "id" : "ITEM-1", "itemData" : { "DOI" : "10.1162/REST_a_00478", "ISBN" : "1000142405274", "ISSN" : "0034-6535", "PMID" : "21860536", "abstract" : "Recent studies using long-run restrictions question the valid- ity of the technology-driven real business cycle hypothesis. We propose an alternative identification that maximizes the contribution of technology shockstotheforecast-errorvarianceoflaborproductivityatalongbutfinite horizon. In small-sample Monte Carlo experiments, our identification out- performs standard long-run restrictions by significantly reducing the bias in the short-run impulse responses and raising their estimation precision. Unlike its long-run restriction counterpart, when our Max Share identifica- tion technique is applied to U.S. data, it delivers the robust result that hours worked responds negatively to positive technology shocks.", "author" : [ { "dropping-particle" : "", "family" : "Burke", "given" : "Marshall", "non-dropping-particle" : "", "parse-names" : false, "suffix" : "" }, { "dropping-particle" : "", "family" : "Dykema", "given" : "John", "non-dropping-particle" : "", "parse-names" : false, "suffix" : "" }, { "dropping-particle" : "", "family" : "Lobell", "given" : "David B.", "non-dropping-particle" : "", "parse-names" : false, "suffix" : "" }, { "dropping-particle" : "", "family" : "Miguel", "given" : "Edward", "non-dropping-particle" : "", "parse-names" : false, "suffix" : "" }, { "dropping-particle" : "", "family" : "Satyanath", "given" : "Shanker", "non-dropping-particle" : "", "parse-names" : false, "suffix" : "" } ], "container-title" : "Review of Economics and Statistics", "id" : "ITEM-1", "issue" : "2", "issued" : { "date-parts" : [ [ "2015" ] ] }, "page" : "461-471", "title" : "Incorporating Climate Uncertainty into Estimates of Climate Change Impacts", "type" : "article-journal", "volume" : "97" }, "uris" : [ "http://www.mendeley.com/documents/?uuid=7f11ec70-6de0-4559-8964-3b3a95b40065" ] }, { "id" : "ITEM-2", "itemData" : { "DOI" : "10.1073/pnas.1609633114", "ISBN" : "0027-8424", "ISSN" : "0027-8424", "PMID" : "28348212", "abstract" : "Forecasting ecological responses to climate change, invasion, and their interaction must rely on understanding underlying mechanisms. However, such forecasts require extrapolation into new locations and environments. We linked demography and environment using experimental biogeography to forecast invasive and native species' potential ranges under present and future climate in New England, United States to overcome issues of extrapolation in novel environments. We studied two potentially nonequilibrium invasive plants' distributions, Alliaria petiolata (garlic mustard) and Berberis thunbergii (Japanese barberry), each paired with their native ecological analogs to better understand demographic drivers of invasions. Our models predict that climate change will considerably reduce establishment of a currently prolific invader (A. petiolata) throughout New England driven by poor demographic performance in warmer climates. In contrast, invasion of B. thunbergii will be facilitated because of higher growth and germination in warmer climates, with higher likelihood to establish farther north and in closed canopy habitats in the south. Invasion success is in high fecundity for both invasive species and demographic compensation for Apetiolata relative to native analogs. For A. petiolata, simulations suggest that eradication efforts would require unrealistic efficiency; hence, management should focus on inhibiting spread into colder, currently unoccupied areas, understanding source-sink dynamics, and understanding community dynamics should A. petiolata (which is allelopathic) decline. Our results-based on considerable differences with correlative occurrence models typically used for such biogeographic forecasts-suggest the urgency of incorporating mechanism into range forecasting and invasion management to understand how climate change may alter current invasion patterns.", "author" : [ { "dropping-particle" : "", "family" : "Merow", "given" : "Cory", "non-dropping-particle" : "", "parse-names" : false, "suffix" : "" }, { "dropping-particle" : "", "family" : "Bois", "given" : "Sarah Treanor", "non-dropping-particle" : "", "parse-names" : false, "suffix" : "" }, { "dropping-particle" : "", "family" : "Allen", "given" : "Jenica M.", "non-dropping-particle" : "", "parse-names" : false, "suffix" : "" }, { "dropping-particle" : "", "family" : "Xie", "given" : "Yingying", "non-dropping-particle" : "", "parse-names" : false, "suffix" : "" }, { "dropping-particle" : "", "family" : "Silander", "given" : "John A.", "non-dropping-particle" : "", "parse-names" : false, "suffix" : "" } ], "container-title" : "Proceedings of the National Academy of Sciences", "id" : "ITEM-2", "issue" : "16", "issued" : { "date-parts" : [ [ "2017" ] ] }, "note" : "document", "page" : "E3276-E3284", "title" : "Climate change both facilitates and inhibits invasive plant ranges in New England", "type" : "article-journal", "volume" : "114" }, "uris" : [ "http://www.mendeley.com/documents/?uuid=aece043d-d979-481d-b1ee-6507d57ea8a6" ] }, { "id" : "ITEM-3", "itemData" : { "DOI" : "10.1016/j.biocon.2016.09.015", "ISSN" : "00063207", "abstract" : "Identifying invasion risk is critical for regional prioritization of management and monitoring, however, we currently lack a comprehensive assessment of the invasion risk posed by plants for the United States. We aim to quantify geographic invasion risk for currently established terrestrial invasive plants in the continental U.S. under current and future climate. We assembled a comprehensive occurrence database for 896 terrestrial invasive plant species from 33 regional collections of field and museum data and projected species ranges using MaxEnt species distribution models based on current (1950\u20132000 average) and future (2040\u20132060 average) climate. We quantified geographic invasion risk as differences in species richness, invasion debt, range infilling, and identification of hotspots. Potential invasive plant richness was higher than observed richness, particularly in eastern temperate forests, where as many as 83% of species with suitable climate have not yet established. A small percentage (median = 0.22%) of species' potential ranges are currently occupied by them. With climate change, potential invasive plant richness declined by a median of 7.3% by 2050. About 80% of invasive plant hotspots were geographically stable with climate change, with the remaining 20% shifting northward. Invasion hotspots and current invasion debt reveal extensive, ongoing risk from existing invasive plants across the U.S., particularly in the Southeast. Climate change alters the spatial distributions of focal species for monitoring and is likely to reduce overall invasion risk in many areas. Early detection and rapid response programs could be most effective in stemming the spread of invasive plant species in areas with increased risk under climate change, while areas with persistent high risk are candidates for containment and control. The areas with reduced risk are prime locations for invasion of new imports from tropical and subtropical climates, highlighting the simultaneous need for prevention strategies.", "author" : [ { "dropping-particle" : "", "family" : "Allen", "given" : "Jenica M.", "non-dropping-particle" : "", "parse-names" : false, "suffix" : "" }, { "dropping-particle" : "", "family" : "Bradley", "given" : "Bethany A", "non-dropping-particle" : "", "parse-names" : false, "suffix" : "" } ], "container-title" : "Biological Conservation", "id" : "ITEM-3", "issue" : "November", "issued" : { "date-parts" : [ [ "2016" ] ] }, "page" : "306-312", "title" : "Out of the weeds? Reduced plant invasion risk with climate change in the continental United States", "type" : "article-journal", "volume" : "203" }, "uris" : [ "http://www.mendeley.com/documents/?uuid=56f55747-33e7-4f54-ad69-6511c96a93ad" ] } ], "mendeley" : { "formattedCitation" : "(Burke et al. 2015, Allen and Bradley 2016, Merow et al. 2017)", "plainTextFormattedCitation" : "(Burke et al. 2015, Allen and Bradley 2016, Merow et al. 2017)", "previouslyFormattedCitation" : "(Burke et al. 2015, Allen and Bradley 2016, Merow et al. 2017)" }, "properties" : { "noteIndex" : 0 }, "schema" : "https://github.com/citation-style-language/schema/raw/master/csl-citation.json" }</w:instrText>
      </w:r>
      <w:r>
        <w:fldChar w:fldCharType="separate"/>
      </w:r>
      <w:r w:rsidRPr="007E7BFB">
        <w:rPr>
          <w:noProof/>
        </w:rPr>
        <w:t>(Burke et al. 2015, Allen and Bradley 2016, Merow et al. 2017)</w:t>
      </w:r>
      <w:r>
        <w:fldChar w:fldCharType="end"/>
      </w:r>
      <w:r>
        <w:t xml:space="preserve">. However, data </w:t>
      </w:r>
      <w:r w:rsidR="00D94474">
        <w:t>for</w:t>
      </w:r>
      <w:r>
        <w:t xml:space="preserve"> current conditions</w:t>
      </w:r>
      <w:r w:rsidR="001B3BEF">
        <w:t xml:space="preserve"> </w:t>
      </w:r>
      <w:r>
        <w:t xml:space="preserve">also have uncertainty which may vary </w:t>
      </w:r>
      <w:r w:rsidR="00D03397">
        <w:t>geographically</w:t>
      </w:r>
      <w:r>
        <w:t xml:space="preserve">. </w:t>
      </w:r>
      <w:r w:rsidR="00104FDD">
        <w:t>Ecological</w:t>
      </w:r>
      <w:r>
        <w:t xml:space="preserve"> models and </w:t>
      </w:r>
      <w:r w:rsidR="00D94474">
        <w:t>subsequent</w:t>
      </w:r>
      <w:r w:rsidR="00B17915">
        <w:t xml:space="preserve"> </w:t>
      </w:r>
      <w:r>
        <w:t xml:space="preserve">management </w:t>
      </w:r>
      <w:r w:rsidR="00F50877">
        <w:t xml:space="preserve">decisions </w:t>
      </w:r>
      <w:r>
        <w:t xml:space="preserve">are more robust </w:t>
      </w:r>
      <w:r w:rsidR="00D94474">
        <w:t xml:space="preserve">when </w:t>
      </w:r>
      <w:r>
        <w:t xml:space="preserve">accounting for this uncertainty where possible </w:t>
      </w:r>
      <w:commentRangeStart w:id="0"/>
      <w:r>
        <w:fldChar w:fldCharType="begin" w:fldLock="1"/>
      </w:r>
      <w:r>
        <w:instrText>ADDIN CSL_CITATION { "citationItems" : [ { "id" : "ITEM-1", "itemData" : { "author" : [ { "dropping-particle" : "", "family" : "Lydakis", "given" : "Andreas", "non-dropping-particle" : "", "parse-names" : false, "suffix" : "" }, { "dropping-particle" : "", "family" : "Allen", "given" : "Jenica M.", "non-dropping-particle" : "", "parse-names" : false, "suffix" : "" }, { "dropping-particle" : "", "family" : "Petrik", "given" : "Marek", "non-dropping-particle" : "", "parse-names" : false, "suffix" : "" }, { "dropping-particle" : "", "family" : "Szewczyk", "given" : "Tim M.", "non-dropping-particle" : "", "parse-names" : false, "suffix" : "" } ], "container-title" : "IJCAI Artificial Intelligence for Wildlife Conservation", "id" : "ITEM-1", "issued" : { "date-parts" : [ [ "2018" ] ] }, "title" : "Robust strategies for managing invasive plants", "type" : "paper-conference" }, "uris" : [ "http://www.mendeley.com/documents/?uuid=57ada1e7-0c6d-4cd9-9e22-60109c62ccc5" ] } ], "mendeley" : { "formattedCitation" : "(Lydakis et al. 2018)", "plainTextFormattedCitation" : "(Lydakis et al. 2018)", "previouslyFormattedCitation" : "(Lydakis et al. 2018)" }, "properties" : { "noteIndex" : 0 }, "schema" : "https://github.com/citation-style-language/schema/raw/master/csl-citation.json" }</w:instrText>
      </w:r>
      <w:r>
        <w:fldChar w:fldCharType="separate"/>
      </w:r>
      <w:r w:rsidRPr="00A16030">
        <w:rPr>
          <w:noProof/>
        </w:rPr>
        <w:t>(Lydakis et al. 2018)</w:t>
      </w:r>
      <w:r>
        <w:fldChar w:fldCharType="end"/>
      </w:r>
      <w:commentRangeEnd w:id="0"/>
      <w:r>
        <w:rPr>
          <w:rStyle w:val="CommentReference"/>
        </w:rPr>
        <w:commentReference w:id="0"/>
      </w:r>
      <w:r>
        <w:t xml:space="preserve">. </w:t>
      </w:r>
    </w:p>
    <w:p w14:paraId="2873ACC4" w14:textId="174D6B60" w:rsidR="00C51536" w:rsidRDefault="00B574AB" w:rsidP="00C51536">
      <w:pPr>
        <w:spacing w:line="480" w:lineRule="auto"/>
      </w:pPr>
      <w:r>
        <w:tab/>
        <w:t xml:space="preserve">Spatially varying quantities often exhibit spatial autocorrelation, where correlation among observations is dependent upon spatial proximity </w:t>
      </w:r>
      <w:r>
        <w:fldChar w:fldCharType="begin" w:fldLock="1"/>
      </w:r>
      <w:r>
        <w:instrText>ADDIN CSL_CITATION { "citationItems" : [ { "id" : "ITEM-1", "itemData" : { "DOI" : "10.2307/1939924", "ISBN" : "0012-9658", "ISSN" : "00129658", "PMID" : "217", "abstract" : "Justifica la consideraci\u00f3n de la autocorrelaci\u00f3n como parte integrante de los an\u00e1lisis. Define autocorrelaci\u00f3n como \"property of random variables taking values, at pairs of locations a certain distance apart, that are more similar (possitive autocorrelation) than expected for randomly associated pairs of observation\". Explica varios m\u00e9todos de descripci\u00f3n de la autocorrelaci\u00f3n a trav\u00e9s de correlogamas, variogramas y semi-variogramas. Puede ser mapeada con interpolaciones (kriging, delaunay, voronoid), an\u00e1lisi can\u00f3nico, o an\u00e1lisis de redundancia. Propone un nuevo m\u00e9todo: the Raw data approach.", "author" : [ { "dropping-particle" : "", "family" : "Legendre", "given" : "Pierre", "non-dropping-particle" : "", "parse-names" : false, "suffix" : "" } ], "container-title" : "Ecology", "id" : "ITEM-1", "issue" : "6", "issued" : { "date-parts" : [ [ "1993" ] ] }, "page" : "1659-1673", "title" : "Spatial Autocorralation: Trouble or New Paradigm?", "type" : "article-journal", "volume" : "74" }, "uris" : [ "http://www.mendeley.com/documents/?uuid=904d6b11-cc1c-40fd-9bf4-f3dd5240c753" ] }, { "id" : "ITEM-2", "itemData" : { "DOI" : "10.1046/j.1466-822X.2003.00322.x", "ISSN" : "1466-8238", "abstract" : "Aim Spatial autocorrelation in ecological data can inflate Type I errors in statistical analyses. There has also been a recent claim that spatial autocorrelation generates \u2018red herrings\u2019, such that virtually all past analyses are flawed. We consider the origins of this phenomenon, the implications of spatial autocorrelation for macro-scale patterns of species diversity and set out a clarification of the statistical problems generated by its presence.Location To illustrate the issues involved, we analyse the species richness of the birds of western/central Europe, north Africa and the Middle East.Methods Spatial correlograms for richness and five environmental variables were generated using Moran's I coefficients. Multiple regression, using both ordinary least-squares (OLS) and generalized least squares (GLS) assuming a spatial structure in the residuals, were used to identify the strongest predictors of richness. Autocorrelation analyses of the residuals obtained after stepwise OLS regression were undertaken, and the ranks of variables in the full OLS and GLS models were compared.Results Bird richness is characterized by a quadratic north\u2013south gradient. Spatial correlograms usually had positive autocorrelation up to c. 1600 km. Including the environmental variables successively in the OLS model reduced spatial autocorrelation in the residuals to non-detectable levels, indicating that the variables explained all spatial structure in the data. In principle, if residuals are not autocorrelated then OLS is a special case of GLS. However, our comparison between OLS and GLS models including all environmental variables revealed that GLS de-emphasized predictors with strong autocorrelation and long-distance clinal structures, giving more importance to variables acting at smaller geographical scales.Conclusion Although spatial autocorrelation should always be investigated, it does not necessarily generate bias. Rather, it can be a useful tool to investigate mechanisms operating on richness at different spatial scales. Claims that analyses that do not take into account spatial autocorrelation are flawed are without foundation.", "author" : [ { "dropping-particle" : "", "family" : "Diniz-Filho", "given" : "JAF Jos\u00e9 Alexandre Felizola", "non-dropping-particle" : "", "parse-names" : false, "suffix" : "" }, { "dropping-particle" : "", "family" : "Mauricio Bini", "given" : "Luis", "non-dropping-particle" : "", "parse-names" : false, "suffix" : "" }, { "dropping-particle" : "", "family" : "Hawkins", "given" : "Bradford A.", "non-dropping-particle" : "", "parse-names" : false, "suffix" : "" }, { "dropping-particle" : "", "family" : "Bini", "given" : "Luis Mauricio", "non-dropping-particle" : "", "parse-names" : false, "suffix" : "" } ], "container-title" : "Global Ecology and Biogeography", "id" : "ITEM-2", "issue" : "1", "issued" : { "date-parts" : [ [ "2003" ] ] }, "language" : "en", "page" : "53-64", "title" : "Spatial Autocorrelation and red herrings in geographical ecology", "type" : "article-journal", "volume" : "12" }, "uris" : [ "http://www.mendeley.com/documents/?uuid=58e75f32-1f0e-4b38-85ab-6745bdfede3e" ] }, { "id" : "ITEM-3", "itemData" : { "DOI" : "10.1016/j.tree.2014.08.003", "ISBN" : "1872-8383 (Electronic)\\r0169-5347 (Linking)", "ISSN" : "01695347", "PMID" : "25172405", "abstract" : "Over the past few decades, there has been a rapid proliferation of statistical methods that infer evolutionary and ecological processes from data on species distributions. These methods have led to considerable new insights, but they often fail to account for the effects of historical biogeography on present-day species distributions. Because the geography of speciation can lead to patterns of spatial and temporal autocorrelation in the distributions of species within a clade, this can result in misleading inferences about the importance of deterministic processes in generating spatial patterns of biodiversity. In this opinion article, we discuss ways in which patterns of species distributions driven by historical biogeography are often interpreted as evidence of particular evolutionary or ecological processes. We focus on three areas that are especially prone to such misinterpretations: community phylogenetics, environmental niche modelling, and analyses of beta diversity (compositional turnover of biodiversity).", "author" : [ { "dropping-particle" : "", "family" : "Warren", "given" : "Dan. L.", "non-dropping-particle" : "", "parse-names" : false, "suffix" : "" }, { "dropping-particle" : "", "family" : "Cardillo", "given" : "Marcel", "non-dropping-particle" : "", "parse-names" : false, "suffix" : "" }, { "dropping-particle" : "", "family" : "Rosauer", "given" : "Dan F.", "non-dropping-particle" : "", "parse-names" : false, "suffix" : "" }, { "dropping-particle" : "", "family" : "Bolnick", "given" : "Daniel I.", "non-dropping-particle" : "", "parse-names" : false, "suffix" : "" } ], "container-title" : "Trends in Ecology and Evolution", "id" : "ITEM-3", "issue" : "10", "issued" : { "date-parts" : [ [ "2014", "8" ] ] }, "page" : "572-580", "publisher" : "Elsevier Ltd", "title" : "Mistaking geography for biology: inferring processes from species distributions", "type" : "article-journal", "volume" : "29" }, "uris" : [ "http://www.mendeley.com/documents/?uuid=528dbe33-cac2-4b71-bf06-57e2ac1f30a2" ] }, { "id" : "ITEM-4", "itemData" : { "DOI" : "10.1890/04-0609", "ISBN" : "1051-0761", "ISSN" : "1051-0761", "PMID" : "16705959", "abstract" : "Models of the geographic distributions of species have wide application in ecology. But the nonspatial, single-level, regression models that ecologists have often employed do not deal with problems of irregular sampling intensity or spatial dependence, and do not adequately quantify uncertainty. We show here how to build statistical models that can handle these features of spatial prediction and provide richer, more powerful inference about species niche relations, distributions, and the effects of human disturbance. We begin with a familiar generalized linear model and build in additional features, including spatial random effects and hierarchical levels. Since these models are fully specified statistical models, we show that it is possible to add complexity without sacrificing interpretability. This step-by-step approach, together with attached code that implements a simple, spatially explicit, regression model, is structured to facilitate self-teaching. All models are developed in a Bayesian framework. We assess the performance of the models by using them to predict the distributions of two plant species (Proteaceae) from South Africa's Cape Floristic Region. We demonstrate that making distribution models spatially explicit can be essential for accurately characterizing the environmental response of species, predicting their probability of occurrence, and assessing uncertainty in the model results. Adding hierarchical levels to the models has further advantages in allowing human transformation of the landscape to be taken into account, as well as additional features of the sampling process.", "author" : [ { "dropping-particle" : "", "family" : "Latimer", "given" : "Andrew M.", "non-dropping-particle" : "", "parse-names" : false, "suffix" : "" }, { "dropping-particle" : "", "family" : "Wu", "given" : "Shanshan", "non-dropping-particle" : "", "parse-names" : false, "suffix" : "" }, { "dropping-particle" : "", "family" : "Gelfand", "given" : "Alan E.", "non-dropping-particle" : "", "parse-names" : false, "suffix" : "" }, { "dropping-particle" : "", "family" : "Silander", "given" : "John A.", "non-dropping-particle" : "", "parse-names" : false, "suffix" : "" } ], "container-title" : "Ecological Applications", "id" : "ITEM-4", "issue" : "1", "issued" : { "date-parts" : [ [ "2006", "2" ] ] }, "page" : "33-50", "title" : "Building statistical models to analyze species distributions", "type" : "article-journal", "volume" : "16" }, "uris" : [ "http://www.mendeley.com/documents/?uuid=67bcdf6b-113e-4d93-919a-3f637db751e8" ] } ], "mendeley" : { "formattedCitation" : "(Legendre 1993, Diniz-Filho et al. 2003, Latimer et al. 2006, Warren et al. 2014)", "plainTextFormattedCitation" : "(Legendre 1993, Diniz-Filho et al. 2003, Latimer et al. 2006, Warren et al. 2014)", "previouslyFormattedCitation" : "(Legendre 1993, Diniz-Filho et al. 2003, Latimer et al. 2006, Warren et al. 2014)" }, "properties" : { "noteIndex" : 0 }, "schema" : "https://github.com/citation-style-language/schema/raw/master/csl-citation.json" }</w:instrText>
      </w:r>
      <w:r>
        <w:fldChar w:fldCharType="separate"/>
      </w:r>
      <w:r w:rsidRPr="00BB6C4E">
        <w:rPr>
          <w:noProof/>
        </w:rPr>
        <w:t>(Legendre 1993, Diniz-Filho et al. 2003, Latimer et al. 2006, Warren et al. 2014)</w:t>
      </w:r>
      <w:r>
        <w:fldChar w:fldCharType="end"/>
      </w:r>
      <w:r>
        <w:t xml:space="preserve">. </w:t>
      </w:r>
      <w:r w:rsidR="0062423C">
        <w:t>Autocorrelation</w:t>
      </w:r>
      <w:r>
        <w:t xml:space="preserve"> in covariates may account for much of the spatial </w:t>
      </w:r>
      <w:r w:rsidR="00A0677F">
        <w:t>distribution</w:t>
      </w:r>
      <w:r>
        <w:t xml:space="preserve"> in </w:t>
      </w:r>
      <w:r w:rsidR="00AB2CF0">
        <w:t>the response variable</w:t>
      </w:r>
      <w:r>
        <w:t xml:space="preserve">. </w:t>
      </w:r>
      <w:r w:rsidR="0062423C">
        <w:t xml:space="preserve">However, </w:t>
      </w:r>
      <w:r w:rsidR="00CC5276">
        <w:t>patterning in residual error</w:t>
      </w:r>
      <w:r>
        <w:t xml:space="preserve"> may indicate that an important predictor is missing or that geography itself impacts the distribution</w:t>
      </w:r>
      <w:r w:rsidR="00824733">
        <w:t>,</w:t>
      </w:r>
      <w:r>
        <w:t xml:space="preserve"> as when</w:t>
      </w:r>
      <w:r w:rsidR="00824733">
        <w:t xml:space="preserve"> </w:t>
      </w:r>
      <w:r>
        <w:t xml:space="preserve">a species’ range is limited by dispersal </w:t>
      </w:r>
      <w:r>
        <w:fldChar w:fldCharType="begin" w:fldLock="1"/>
      </w:r>
      <w:r>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id" : "ITEM-2", "itemData" : { "DOI" : "10.2307/1939924", "ISBN" : "0012-9658", "ISSN" : "00129658", "PMID" : "217", "abstract" : "Justifica la consideraci\u00f3n de la autocorrelaci\u00f3n como parte integrante de los an\u00e1lisis. Define autocorrelaci\u00f3n como \"property of random variables taking values, at pairs of locations a certain distance apart, that are more similar (possitive autocorrelation) than expected for randomly associated pairs of observation\". Explica varios m\u00e9todos de descripci\u00f3n de la autocorrelaci\u00f3n a trav\u00e9s de correlogamas, variogramas y semi-variogramas. Puede ser mapeada con interpolaciones (kriging, delaunay, voronoid), an\u00e1lisi can\u00f3nico, o an\u00e1lisis de redundancia. Propone un nuevo m\u00e9todo: the Raw data approach.", "author" : [ { "dropping-particle" : "", "family" : "Legendre", "given" : "Pierre", "non-dropping-particle" : "", "parse-names" : false, "suffix" : "" } ], "container-title" : "Ecology", "id" : "ITEM-2", "issue" : "6", "issued" : { "date-parts" : [ [ "1993" ] ] }, "page" : "1659-1673", "title" : "Spatial Autocorralation: Trouble or New Paradigm?", "type" : "article-journal", "volume" : "74" }, "uris" : [ "http://www.mendeley.com/documents/?uuid=904d6b11-cc1c-40fd-9bf4-f3dd5240c753" ] } ], "mendeley" : { "formattedCitation" : "(Legendre 1993, Elith and Leathwick 2009)", "plainTextFormattedCitation" : "(Legendre 1993, Elith and Leathwick 2009)", "previouslyFormattedCitation" : "(Legendre 1993, Elith and Leathwick 2009)" }, "properties" : { "noteIndex" : 0 }, "schema" : "https://github.com/citation-style-language/schema/raw/master/csl-citation.json" }</w:instrText>
      </w:r>
      <w:r>
        <w:fldChar w:fldCharType="separate"/>
      </w:r>
      <w:r w:rsidRPr="002153BA">
        <w:rPr>
          <w:noProof/>
        </w:rPr>
        <w:t>(Legendre 1993, Elith and Leathwick 2009)</w:t>
      </w:r>
      <w:r>
        <w:fldChar w:fldCharType="end"/>
      </w:r>
      <w:r>
        <w:t>. Statistically accounting for spatial autocorrelation may be difficult at high resolutions</w:t>
      </w:r>
      <w:r w:rsidR="00CC5276">
        <w:t xml:space="preserve"> across large areas</w:t>
      </w:r>
      <w:r>
        <w:t xml:space="preserve"> due to computational limitations </w:t>
      </w:r>
      <w:r>
        <w:fldChar w:fldCharType="begin" w:fldLock="1"/>
      </w:r>
      <w:r>
        <w:instrText>ADDIN CSL_CITATION { "citationItems" : [ { "id" : "ITEM-1",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1", "issue" : "514", "issued" : { "date-parts" : [ [ "2016" ] ] }, "page" : "800-812", "title" : "Hierarchical Nearest-Neighbor Gaussian Process Models for Large Geostatistical Datasets", "type" : "article-journal", "volume" : "111" }, "uris" : [ "http://www.mendeley.com/documents/?uuid=64e167ff-69da-4a09-8329-14945e88b52c" ] }, { "id" : "ITEM-2", "itemData" : { "DOI" : "10.1080/01621459.2015.1044091&gt;", "abstract" : "Light detection and ranging (LiDAR) data provide critical information on the three-dimensional structure of forests. However, collecting wall-to-wall LiDAR data at regional and global scales is cost prohibitive. As a result, studies employing LiDAR data from airborne platforms typically collect data via strip sampling; leaving large swaths of the forest domain unmeasured by the instrument. Frameworks to accommodate incomplete coverage information from LiDAR instruments are essential to advance our understanding of forest structure and begin effectively monitoring forest resource dynamics over time. Here, we define and assess several spatial regression models capable of delivering complete coverage forest canopy height prediction maps with associated uncertainty estimates using sparsely sampled LiDAR data. Despite the sparsity of the LiDAR data considered, the number of observations is large, e.g., n=5x10^6. Computational hurdles associated with developing the desired data products is overcome by using highly scalable hierarchical Nearest Neighbor Gaussian Process (NNGP) models. We outline new Markov chain Monte Carlo (MCMC) algorithms that provide improved convergence and run time over existing algorithms. We also propose a MCMC free hybrid implementation of NNGP. We assess the computational and inferential benefits of these alternate NNGP specifications using simulated data sets and LiDAR data collected over the US Forest Service Tanana Inventory Unit (TIU) in a remote portion of Interior Alaska. The resulting data product is the first statistically robust map of forest canopy for the TIU.", "author" : [ { "dropping-particle" : "", "family" : "Finley", "given" : "Andrew O.", "non-dropping-particle" : "", "parse-names" : false, "suffix" : "" }, { "dropping-particle" : "", "family" : "Datta", "given" : "Abhirup", "non-dropping-particle" : "", "parse-names" : false, "suffix" : "" }, { "dropping-particle" : "", "family" : "Cook", "given" : "Bruce C.", "non-dropping-particle" : "", "parse-names" : false, "suffix" : "" }, { "dropping-particle" : "", "family" : "Morton", "given" : "Douglas C.", "non-dropping-particle" : "", "parse-names" : false, "suffix" : "" }, { "dropping-particle" : "", "family" : "Andersen", "given" : "Hans E.", "non-dropping-particle" : "", "parse-names" : false, "suffix" : "" }, { "dropping-particle" : "", "family" : "Banerjee", "given" : "Sudipto", "non-dropping-particle" : "", "parse-names" : false, "suffix" : "" }, { "dropping-particle" : "", "family" : "States", "given" : "United", "non-dropping-particle" : "", "parse-names" : false, "suffix" : "" }, { "dropping-particle" : "", "family" : "Service", "given" : "Forest", "non-dropping-particle" : "", "parse-names" : false, "suffix" : "" } ], "container-title" : "arXiv preprint", "id" : "ITEM-2", "issued" : { "date-parts" : [ [ "2017" ] ] }, "page" : "arXiv:1702.00434", "title" : "Applying Nearest Neighbor Gaussian Processes to Massive Spatial Data Sets: Forest Canopy Height Prediction Across Tanana Valley Alaska", "type" : "article-journal" }, "uris" : [ "http://www.mendeley.com/documents/?uuid=e3207c59-9d63-43a6-ba4c-b0ddb3bffe9d" ] } ], "mendeley" : { "formattedCitation" : "(Datta et al. 2016a, Finley et al. 2017)", "plainTextFormattedCitation" : "(Datta et al. 2016a, Finley et al. 2017)", "previouslyFormattedCitation" : "(Datta et al. 2016a, Finley et al. 2017)" }, "properties" : { "noteIndex" : 0 }, "schema" : "https://github.com/citation-style-language/schema/raw/master/csl-citation.json" }</w:instrText>
      </w:r>
      <w:r>
        <w:fldChar w:fldCharType="separate"/>
      </w:r>
      <w:r w:rsidRPr="001D1704">
        <w:rPr>
          <w:noProof/>
        </w:rPr>
        <w:t>(Datta et al. 2016a, Finley et al. 2017)</w:t>
      </w:r>
      <w:r>
        <w:fldChar w:fldCharType="end"/>
      </w:r>
      <w:r>
        <w:t>.</w:t>
      </w:r>
      <w:r w:rsidR="009916BD">
        <w:t xml:space="preserve"> </w:t>
      </w:r>
      <w:r w:rsidR="00523C2A">
        <w:t xml:space="preserve"> </w:t>
      </w:r>
    </w:p>
    <w:p w14:paraId="78B7B411" w14:textId="0059E94F" w:rsidR="00C51536" w:rsidRDefault="00C51536" w:rsidP="00C51536">
      <w:pPr>
        <w:spacing w:line="480" w:lineRule="auto"/>
      </w:pPr>
      <w:r>
        <w:tab/>
        <w:t xml:space="preserve">Land cover is a key driver of ecological patterns and processes, and is commonly incorporated into species distribution models </w:t>
      </w:r>
      <w:r>
        <w:fldChar w:fldCharType="begin" w:fldLock="1"/>
      </w:r>
      <w:r>
        <w:instrText>ADDIN CSL_CITATION { "citationItems" : [ { "id" : "ITEM-1", "itemData" : { "DOI" : "10.1086/660295", "ISBN" : "1537-5323 (Electronic)\\n0003-0147 (Linking)", "ISSN" : "0003-0147", "PMID" : "21670575", "abstract" : "Species distribution models are a fundamental tool in ecology, conservation biology, and biogeography and typically identify potential species distributions using static phenomenological models. We demonstrate the importance of complementing these popular models with spatially explicit, dynamic mechanistic models that link potential and realized distributions. We develop general grid-based, pattern-oriented spread models incorporating three mechanisms--plant population growth, local dispersal, and long-distance dispersal--to predict broadscale spread patterns in heterogeneous landscapes. We use the model to examine the spread of the invasive Celastrus orbiculatus (Oriental bittersweet) by Sturnus vulgaris (European starling) across northeastern North America. We find excellent quantitative agreement with historical spread records over the last century that are critically linked to the geometry of heterogeneous landscapes and each of the explanatory mechanisms considered. Spread of bittersweet before 1960 was primarily driven by high growth rates in developed and agricultural landscapes, while subsequent spread was mediated by expansion into deciduous and coniferous forests. Large, continuous patches of coniferous forests may substantially impede invasion. The success of C. orbiculatus and its potential mutualism with S. vulgaris suggest troubling predictions for the spread of other invasive, fleshy-fruited plant species across northeastern North America.",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title" : "Developing Dynamic Mechanistic Species Distribution Models: Predicting Bird-Mediated Spread of Invasive Plants across Northeastern North America", "type" : "article-journal", "volume" : "178" }, "uris" : [ "http://www.mendeley.com/documents/?uuid=aa01e49d-c743-4a10-9f5c-c0816cf615f1" ] }, { "id" : "ITEM-2",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2", "issue" : "9", "issued" : { "date-parts" : [ [ "2013" ] ] }, "page" : "1671-1686", "title" : "Socioeconomics drive woody invasive plant richness in New England, USA through forest fragmentation", "type" : "article-journal", "volume" : "28" }, "uris" : [ "http://www.mendeley.com/documents/?uuid=cfee020a-8b3a-4209-becf-5463b961a7f2" ] }, { "id" : "ITEM-3", "itemData" : { "DOI" : "10.1111/gcb.13935", "ISSN" : "13652486", "abstract" : "Criticism has been levelled at climate-change-induced forecasts of species range shifts that do not account explicitly for complex population dynamics. The relative importance of such dynamics under climate change is, however, undetermined because direct tests comparing the performance of demographic models vs. simpler ecological niche models are still lacking owing to difficulties in evaluating forecasts using real-world data. We provide the first comparison of the skill of coupled eco- logical-niche-population models and ecological niche models in predicting docu- mented shifts in the ranges of 20 British breeding bird species across a 40-year period. Forecasts from models calibrated with data centred on 1970 were evaluated using data centred on 2010. We found that more complex coupled ecological-niche- population models (that account for dispersal and metapopulation dynamics) tend to have higher predictive accuracy in forecasting species range shifts than structurally simpler models that only account for variation in climate. However, these better forecasts are achieved only if ecological responses to climate change are simulated without static snapshots of historic land use, taken at a single point in time. In con- trast, including both static land use and dynamic climate variables in simpler ecologi- cal niche models improve forecasts of observed range shifts. Despite being less skilful at predicting range changes at the grid-cell level, ecological niche models do as well, or better, than more complex models at predicting the magnitude of relative change in range size. Therefore, ecological niche models can provide a reasonable first approximation of the magnitude of species\u2019 potential range shifts, especially when more detailed data are lacking on dispersal dynamics, demographic processes underpinning population performance, and change in land cover.", "author" : [ { "dropping-particle" : "", "family" : "Fordham", "given" : "Damien A.", "non-dropping-particle" : "", "parse-names" : false, "suffix" : "" }, { "dropping-particle" : "", "family" : "Bertelsmeier", "given" : "Cleo", "non-dropping-particle" : "", "parse-names" : false, "suffix" : "" }, { "dropping-particle" : "", "family" : "Brook", "given" : "Barry W.", "non-dropping-particle" : "", "parse-names" : false, "suffix" : "" }, { "dropping-particle" : "", "family" : "Early", "given" : "Regan", "non-dropping-particle" : "", "parse-names" : false, "suffix" : "" }, { "dropping-particle" : "", "family" : "Neto", "given" : "Dora", "non-dropping-particle" : "", "parse-names" : false, "suffix" : "" }, { "dropping-particle" : "", "family" : "Brown", "given" : "Stuart C.", "non-dropping-particle" : "", "parse-names" : false, "suffix" : "" }, { "dropping-particle" : "", "family" : "Ollier", "given" : "S\u00e9bastien", "non-dropping-particle" : "", "parse-names" : false, "suffix" : "" }, { "dropping-particle" : "", "family" : "Ara\u00fajo", "given" : "Miguel B.", "non-dropping-particle" : "", "parse-names" : false, "suffix" : "" } ], "container-title" : "Global Change Biology", "id" : "ITEM-3", "issue" : "3", "issued" : { "date-parts" : [ [ "2018" ] ] }, "note" : "My takeaways:\n- None of the models did a very good job at predicting the actual range changes\n- Metapop, Dispersal did better than ENM, but only without land use included (landuse = % suitable habitat)\n- They mostly did ok in the % change and the direction of the change\n- UD was always worse than ND\n\nMetapop vs Dispersal was slightly confusing\n- metapop has stochastic growth (random walk or ricker)\n- both include stochastic dispersal\n\nModels:\n1. ENM_UD\n2. ENM_UD_LU\n3. ENM_ND\n4. ENM_ND_LU\n5. DISPERSAL\n6. DISPERSAL_LU\n7. METAPOP\n8. METAPOP_LU\n\nAll include climate effects. Each category \u00b1 land use (static -- NOT change). 4 categories: ENM unlimited dispersal, ENM no dispersal, species-specific dispersal, metapop dynamics", "page" : "1357-1370", "title" : "How complex should models be? Comparing correlative and mechanistic range dynamics models", "type" : "article-journal", "volume" : "24" }, "uris" : [ "http://www.mendeley.com/documents/?uuid=445ff448-c7fb-498d-ab27-f7ea512119a3" ] } ], "mendeley" : { "formattedCitation" : "(Merow et al. 2011, Allen et al. 2013, Fordham et al. 2018)", "plainTextFormattedCitation" : "(Merow et al. 2011, Allen et al. 2013, Fordham et al. 2018)", "previouslyFormattedCitation" : "(Merow et al. 2011, Allen et al. 2013, Fordham et al. 2018)" }, "properties" : { "noteIndex" : 0 }, "schema" : "https://github.com/citation-style-language/schema/raw/master/csl-citation.json" }</w:instrText>
      </w:r>
      <w:r>
        <w:fldChar w:fldCharType="separate"/>
      </w:r>
      <w:r w:rsidRPr="008D44EB">
        <w:rPr>
          <w:noProof/>
        </w:rPr>
        <w:t>(Merow et al. 2011, Allen et al. 2013, Fordham et al. 2018)</w:t>
      </w:r>
      <w:r>
        <w:fldChar w:fldCharType="end"/>
      </w:r>
      <w:r>
        <w:t xml:space="preserve">. </w:t>
      </w:r>
      <w:r w:rsidR="00130BE8">
        <w:t xml:space="preserve">Currently available datasets must balance geographic extent against precision and accuracy. For example, the </w:t>
      </w:r>
      <w:r>
        <w:t xml:space="preserve">National Land Cover Database extends across the contiguous United States with a consistent set of categories </w:t>
      </w:r>
      <w:r>
        <w:fldChar w:fldCharType="begin" w:fldLock="1"/>
      </w:r>
      <w:r w:rsidR="002C621E">
        <w:instrText>ADDIN CSL_CITATION { "citationItems" : [ { "id" : "ITEM-1",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D.", "non-dropping-particle" : "", "parse-names" : false, "suffix" : "" } ], "container-title" : "Photogrammetric Engineering &amp; Remote Sensing", "id" : "ITEM-1",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Homer et al. 2007)", "plainTextFormattedCitation" : "(Homer et al. 2007)", "previouslyFormattedCitation" : "(Homer et al. 2007)" }, "properties" : { "noteIndex" : 0 }, "schema" : "https://github.com/citation-style-language/schema/raw/master/csl-citation.json" }</w:instrText>
      </w:r>
      <w:r>
        <w:fldChar w:fldCharType="separate"/>
      </w:r>
      <w:r w:rsidRPr="003E03C9">
        <w:rPr>
          <w:noProof/>
        </w:rPr>
        <w:t>(Homer et al. 2007)</w:t>
      </w:r>
      <w:r>
        <w:fldChar w:fldCharType="end"/>
      </w:r>
      <w:r w:rsidR="00130BE8">
        <w:t xml:space="preserve">, but the categories are </w:t>
      </w:r>
      <w:r w:rsidR="005527FC">
        <w:t>general</w:t>
      </w:r>
      <w:r w:rsidR="00130BE8">
        <w:t xml:space="preserve"> (e.g., </w:t>
      </w:r>
      <w:r w:rsidR="00130BE8" w:rsidRPr="00130BE8">
        <w:rPr>
          <w:i/>
        </w:rPr>
        <w:t>Deciduous Forest</w:t>
      </w:r>
      <w:r w:rsidR="00130BE8">
        <w:t xml:space="preserve">) </w:t>
      </w:r>
      <w:r w:rsidR="00B01E06">
        <w:t xml:space="preserve">and </w:t>
      </w:r>
      <w:r w:rsidR="00325A86">
        <w:t>accuracy is regionally variable</w:t>
      </w:r>
      <w:r>
        <w:t xml:space="preserve"> </w:t>
      </w:r>
      <w:r>
        <w:fldChar w:fldCharType="begin" w:fldLock="1"/>
      </w:r>
      <w:r>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mendeley" : { "formattedCitation" : "(Wickham et al. 2010)", "plainTextFormattedCitation" : "(Wickham et al. 2010)", "previouslyFormattedCitation" : "(Wickham et al. 2010)" }, "properties" : { "noteIndex" : 0 }, "schema" : "https://github.com/citation-style-language/schema/raw/master/csl-citation.json" }</w:instrText>
      </w:r>
      <w:r>
        <w:fldChar w:fldCharType="separate"/>
      </w:r>
      <w:r w:rsidRPr="007971D4">
        <w:rPr>
          <w:noProof/>
        </w:rPr>
        <w:t>(Wickham et al. 2010)</w:t>
      </w:r>
      <w:r>
        <w:fldChar w:fldCharType="end"/>
      </w:r>
      <w:r>
        <w:t xml:space="preserve">. </w:t>
      </w:r>
      <w:r w:rsidR="00B41535">
        <w:t xml:space="preserve">Some states or </w:t>
      </w:r>
      <w:r w:rsidR="00B41535">
        <w:lastRenderedPageBreak/>
        <w:t xml:space="preserve">subregions have produced datasets with greater specificity (e.g., </w:t>
      </w:r>
      <w:r w:rsidR="00B41535">
        <w:rPr>
          <w:i/>
        </w:rPr>
        <w:t>Oak-Hickory Forest</w:t>
      </w:r>
      <w:r w:rsidR="00B41535">
        <w:t xml:space="preserve">) and a higher density of verified locations to improve accuracy </w:t>
      </w:r>
      <w:r w:rsidR="00B41535">
        <w:fldChar w:fldCharType="begin" w:fldLock="1"/>
      </w:r>
      <w:r w:rsidR="00B41535">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prefix" : "e.g., ", "uris" : [ "http://www.mendeley.com/documents/?uuid=fdc19980-62a3-4d39-a499-5281e967e00d" ] } ], "mendeley" : { "formattedCitation" : "(e.g., Justice et al. 2002)", "plainTextFormattedCitation" : "(e.g., Justice et al. 2002)", "previouslyFormattedCitation" : "(e.g., Justice et al. 2002)" }, "properties" : { "noteIndex" : 0 }, "schema" : "https://github.com/citation-style-language/schema/raw/master/csl-citation.json" }</w:instrText>
      </w:r>
      <w:r w:rsidR="00B41535">
        <w:fldChar w:fldCharType="separate"/>
      </w:r>
      <w:r w:rsidR="00B41535" w:rsidRPr="00C26DE0">
        <w:rPr>
          <w:noProof/>
        </w:rPr>
        <w:t>(e.g., Justice et al. 2002)</w:t>
      </w:r>
      <w:r w:rsidR="00B41535">
        <w:fldChar w:fldCharType="end"/>
      </w:r>
      <w:r w:rsidR="00B41535">
        <w:t>, but with reduced geographic extent, potentially restricting applications to artificial political boundaries.</w:t>
      </w:r>
    </w:p>
    <w:p w14:paraId="2D32E26A" w14:textId="25DD557C" w:rsidR="00180217" w:rsidRDefault="00C51536" w:rsidP="00021291">
      <w:pPr>
        <w:spacing w:line="480" w:lineRule="auto"/>
      </w:pPr>
      <w:r>
        <w:tab/>
        <w:t xml:space="preserve">The form of land use/land cover data further complicates its use. Detailed categories must either be dichotomized into suitable and unsuitable habitat </w:t>
      </w:r>
      <w:r>
        <w:fldChar w:fldCharType="begin" w:fldLock="1"/>
      </w:r>
      <w:r>
        <w:instrText>ADDIN CSL_CITATION { "citationItems" : [ { "id" : "ITEM-1", "itemData" : { "DOI" : "10.1111/gcb.13935", "ISSN" : "13652486", "abstract" : "Criticism has been levelled at climate-change-induced forecasts of species range shifts that do not account explicitly for complex population dynamics. The relative importance of such dynamics under climate change is, however, undetermined because direct tests comparing the performance of demographic models vs. simpler ecological niche models are still lacking owing to difficulties in evaluating forecasts using real-world data. We provide the first comparison of the skill of coupled eco- logical-niche-population models and ecological niche models in predicting docu- mented shifts in the ranges of 20 British breeding bird species across a 40-year period. Forecasts from models calibrated with data centred on 1970 were evaluated using data centred on 2010. We found that more complex coupled ecological-niche- population models (that account for dispersal and metapopulation dynamics) tend to have higher predictive accuracy in forecasting species range shifts than structurally simpler models that only account for variation in climate. However, these better forecasts are achieved only if ecological responses to climate change are simulated without static snapshots of historic land use, taken at a single point in time. In con- trast, including both static land use and dynamic climate variables in simpler ecologi- cal niche models improve forecasts of observed range shifts. Despite being less skilful at predicting range changes at the grid-cell level, ecological niche models do as well, or better, than more complex models at predicting the magnitude of relative change in range size. Therefore, ecological niche models can provide a reasonable first approximation of the magnitude of species\u2019 potential range shifts, especially when more detailed data are lacking on dispersal dynamics, demographic processes underpinning population performance, and change in land cover.", "author" : [ { "dropping-particle" : "", "family" : "Fordham", "given" : "Damien A.", "non-dropping-particle" : "", "parse-names" : false, "suffix" : "" }, { "dropping-particle" : "", "family" : "Bertelsmeier", "given" : "Cleo", "non-dropping-particle" : "", "parse-names" : false, "suffix" : "" }, { "dropping-particle" : "", "family" : "Brook", "given" : "Barry W.", "non-dropping-particle" : "", "parse-names" : false, "suffix" : "" }, { "dropping-particle" : "", "family" : "Early", "given" : "Regan", "non-dropping-particle" : "", "parse-names" : false, "suffix" : "" }, { "dropping-particle" : "", "family" : "Neto", "given" : "Dora", "non-dropping-particle" : "", "parse-names" : false, "suffix" : "" }, { "dropping-particle" : "", "family" : "Brown", "given" : "Stuart C.", "non-dropping-particle" : "", "parse-names" : false, "suffix" : "" }, { "dropping-particle" : "", "family" : "Ollier", "given" : "S\u00e9bastien", "non-dropping-particle" : "", "parse-names" : false, "suffix" : "" }, { "dropping-particle" : "", "family" : "Ara\u00fajo", "given" : "Miguel B.", "non-dropping-particle" : "", "parse-names" : false, "suffix" : "" } ], "container-title" : "Global Change Biology", "id" : "ITEM-1", "issue" : "3", "issued" : { "date-parts" : [ [ "2018" ] ] }, "note" : "My takeaways:\n- None of the models did a very good job at predicting the actual range changes\n- Metapop, Dispersal did better than ENM, but only without land use included (landuse = % suitable habitat)\n- They mostly did ok in the % change and the direction of the change\n- UD was always worse than ND\n\nMetapop vs Dispersal was slightly confusing\n- metapop has stochastic growth (random walk or ricker)\n- both include stochastic dispersal\n\nModels:\n1. ENM_UD\n2. ENM_UD_LU\n3. ENM_ND\n4. ENM_ND_LU\n5. DISPERSAL\n6. DISPERSAL_LU\n7. METAPOP\n8. METAPOP_LU\n\nAll include climate effects. Each category \u00b1 land use (static -- NOT change). 4 categories: ENM unlimited dispersal, ENM no dispersal, species-specific dispersal, metapop dynamics", "page" : "1357-1370", "title" : "How complex should models be? Comparing correlative and mechanistic range dynamics models", "type" : "article-journal", "volume" : "24" }, "uris" : [ "http://www.mendeley.com/documents/?uuid=445ff448-c7fb-498d-ab27-f7ea512119a3" ] }, { "id" : "ITEM-2", "itemData" : { "DOI" : "10.1111/ele.12189", "ISBN" : "1461-023x", "ISSN" : "1461023X", "PMID" : "24134332", "abstract" : "Species distribution models (SDMs) are increasingly proposed to support conservation decision making. However, evidence of SDMs supporting solutions for on-ground conservation problems is still scarce in the scientific literature. Here, we show that successful examples exist but are still largely hidden in the grey literature, and thus less accessible for analysis and learning. Furthermore, the decision framework within which SDMs are used is rarely made explicit. Using case studies from biological invasions, identification of critical habitats, reserve selection and translocation of endangered species, we propose that SDMs may be tailored to suit a range of decision-making contexts when used within a structured and transparent decision-making process. To construct appropriate SDMs to more effectively guide conservation actions, modellers need to better understand the decision process, and decision makers need to provide feedback to modellers regarding the actual use of SDMs to support conservation decisions. This could be facilitated by individuals or institutions playing the role of 'translators' between modellers and decision makers. We encourage species distribution modellers to get involved in real decision-making processes that will benefit from their technical input; this strategy has the potential to better bridge theory and practice, and contribute to improve both scientific knowledge and conservation outcomes.",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id" : "ITEM-2", "issue" : "12", "issued" : { "date-parts" : [ [ "2013" ] ] }, "page" : "1424-1435", "title" : "Predicting species distributions for conservation decisions", "type" : "article-journal", "volume" : "16" }, "uris" : [ "http://www.mendeley.com/documents/?uuid=4bdf3017-d6c8-41a2-a61f-b296e74cffe9" ] } ], "mendeley" : { "formattedCitation" : "(Guisan et al. 2013, Fordham et al. 2018)", "plainTextFormattedCitation" : "(Guisan et al. 2013, Fordham et al. 2018)", "previouslyFormattedCitation" : "(Guisan et al. 2013, Fordham et al. 2018)" }, "properties" : { "noteIndex" : 0 }, "schema" : "https://github.com/citation-style-language/schema/raw/master/csl-citation.json" }</w:instrText>
      </w:r>
      <w:r>
        <w:fldChar w:fldCharType="separate"/>
      </w:r>
      <w:r w:rsidRPr="004B604D">
        <w:rPr>
          <w:noProof/>
        </w:rPr>
        <w:t>(Guisan et al. 2013, Fordham et al. 2018)</w:t>
      </w:r>
      <w:r>
        <w:fldChar w:fldCharType="end"/>
      </w:r>
      <w:r>
        <w:t xml:space="preserve">, or aggregated into a smaller number of the most biologically relevant categories </w:t>
      </w:r>
      <w:r>
        <w:fldChar w:fldCharType="begin" w:fldLock="1"/>
      </w:r>
      <w:r w:rsidR="002C621E">
        <w:instrText>ADDIN CSL_CITATION { "citationItems" : [ { "id" : "ITEM-1", "itemData" : { "DOI" : "10.1073/pnas.1609633114", "ISBN" : "0027-8424", "ISSN" : "0027-8424", "PMID" : "28348212", "abstract" : "Forecasting ecological responses to climate change, invasion, and their interaction must rely on understanding underlying mechanisms. However, such forecasts require extrapolation into new locations and environments. We linked demography and environment using experimental biogeography to forecast invasive and native species' potential ranges under present and future climate in New England, United States to overcome issues of extrapolation in novel environments. We studied two potentially nonequilibrium invasive plants' distributions, Alliaria petiolata (garlic mustard) and Berberis thunbergii (Japanese barberry), each paired with their native ecological analogs to better understand demographic drivers of invasions. Our models predict that climate change will considerably reduce establishment of a currently prolific invader (A. petiolata) throughout New England driven by poor demographic performance in warmer climates. In contrast, invasion of B. thunbergii will be facilitated because of higher growth and germination in warmer climates, with higher likelihood to establish farther north and in closed canopy habitats in the south. Invasion success is in high fecundity for both invasive species and demographic compensation for Apetiolata relative to native analogs. For A. petiolata, simulations suggest that eradication efforts would require unrealistic efficiency; hence, management should focus on inhibiting spread into colder, currently unoccupied areas, understanding source-sink dynamics, and understanding community dynamics should A. petiolata (which is allelopathic) decline. Our results-based on considerable differences with correlative occurrence models typically used for such biogeographic forecasts-suggest the urgency of incorporating mechanism into range forecasting and invasion management to understand how climate change may alter current invasion patterns.", "author" : [ { "dropping-particle" : "", "family" : "Merow", "given" : "Cory", "non-dropping-particle" : "", "parse-names" : false, "suffix" : "" }, { "dropping-particle" : "", "family" : "Bois", "given" : "Sarah Treanor", "non-dropping-particle" : "", "parse-names" : false, "suffix" : "" }, { "dropping-particle" : "", "family" : "Allen", "given" : "Jenica M.", "non-dropping-particle" : "", "parse-names" : false, "suffix" : "" }, { "dropping-particle" : "", "family" : "Xie", "given" : "Yingying", "non-dropping-particle" : "", "parse-names" : false, "suffix" : "" }, { "dropping-particle" : "", "family" : "Silander", "given" : "John A.", "non-dropping-particle" : "", "parse-names" : false, "suffix" : "" } ], "container-title" : "Proceedings of the National Academy of Sciences", "id" : "ITEM-1", "issue" : "16", "issued" : { "date-parts" : [ [ "2017" ] ] }, "note" : "document", "page" : "E3276-E3284", "title" : "Climate change both facilitates and inhibits invasive plant ranges in New England", "type" : "article-journal", "volume" : "114" }, "uris" : [ "http://www.mendeley.com/documents/?uuid=aece043d-d979-481d-b1ee-6507d57ea8a6" ] }, { "id" : "ITEM-2", "itemData" : { "DOI" : "10.1086/660295", "ISBN" : "1537-5323 (Electronic)\\n0003-0147 (Linking)", "ISSN" : "0003-0147", "PMID" : "21670575", "abstract" : "Species distribution models are a fundamental tool in ecology, conservation biology, and biogeography and typically identify potential species distributions using static phenomenological models. We demonstrate the importance of complementing these popular models with spatially explicit, dynamic mechanistic models that link potential and realized distributions. We develop general grid-based, pattern-oriented spread models incorporating three mechanisms--plant population growth, local dispersal, and long-distance dispersal--to predict broadscale spread patterns in heterogeneous landscapes. We use the model to examine the spread of the invasive Celastrus orbiculatus (Oriental bittersweet) by Sturnus vulgaris (European starling) across northeastern North America. We find excellent quantitative agreement with historical spread records over the last century that are critically linked to the geometry of heterogeneous landscapes and each of the explanatory mechanisms considered. Spread of bittersweet before 1960 was primarily driven by high growth rates in developed and agricultural landscapes, while subsequent spread was mediated by expansion into deciduous and coniferous forests. Large, continuous patches of coniferous forests may substantially impede invasion. The success of C. orbiculatus and its potential mutualism with S. vulgaris suggest troubling predictions for the spread of other invasive, fleshy-fruited plant species across northeastern North America.",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 ] }, "page" : "30-43", "title" : "Developing Dynamic Mechanistic Species Distribution Models: Predicting Bird-Mediated Spread of Invasive Plants across Northeastern North America", "type" : "article-journal", "volume" : "178" }, "uris" : [ "http://www.mendeley.com/documents/?uuid=aa01e49d-c743-4a10-9f5c-c0816cf615f1" ] }, { "id" : "ITEM-3",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3", "issue" : "9", "issued" : { "date-parts" : [ [ "2013" ] ] }, "page" : "1671-1686", "title" : "Socioeconomics drive woody invasive plant richness in New England, USA through forest fragmentation", "type" : "article-journal", "volume" : "28" }, "uris" : [ "http://www.mendeley.com/documents/?uuid=cfee020a-8b3a-4209-becf-5463b961a7f2" ] }, { "id" : "ITEM-4", "itemData" : { "DOI" : "10.1111/j.1365-2664.2009.01736.x", "ISBN" : "0021-8901", "ISSN" : "00218901", "PMID" : "793", "abstract" : "P&gt;1. To ensure the successful detection, control and eradication of invasive plant species, we need information that can identify areas prone to invasions and criteria that can point out which particular populations may become foci of further spread. Specifically, our work aimed to develop statistical models that identify hotspots of invasive plant species and evaluate the conditions that give rise to successful populations of invasive species. 2. We combined extensive data sets on invasive species richness and on species per cent ground cover, together with climate, local habitat and land cover data. We then estimated invasive species richness as a function of those environmental variables by developing a spatially explicit generalized linear model within a hierarchical Bayesian framework. In a second analysis, we used an ordinal logistic regression model to quantify invasive species abundance as a function of the same set of predictor variables. 3. Our results show which locations in the studied region, north-eastern USA, are prone to plant species invasions given the combination of climatic and land cover conditions particular to the sites. Predictions were also generated under a range of climate scenarios forecasted for the region, which pointed out at an increase in invasive species incidence under the most moderate forecast. Predicted abundance for some of the most common invasive plant species, Berberis thumbergii, Celastrus orbiculatus, Euonymus alata, Elaeagnus umbellata and Rosa multiflora, allowed us to identify the specific conditions that promote successful population growth of these species, populations that could become foci of further spread. 4.Synthesis and applications. Reliable predictions of plants' invasive potential are crucial for the successful implementation of control and eradication management plans. By following a multivariate approach the parameters estimated in this study can now be used on targeted locations to evaluate the risk of invasions given the local climate and landscape structure; they can also be applied under different climate scenarios and changing landscapes providing an array of possible outcomes. In addition, this modelling approach can be easily used in other regions and for other species.", "author" : [ { "dropping-particle" : "", "family" : "Ib\u00e1\u00f1ez", "given" : "In\u00e9s", "non-dropping-particle" : "", "parse-names" : false, "suffix" : "" }, { "dropping-particle" : "", "family" : "Silander", "given" : "John A.", "non-dropping-particle" : "", "parse-names" : false, "suffix" : "" }, { "dropping-particle" : "", "family" : "Allen", "given" : "Jenica M.", "non-dropping-particle" : "", "parse-names" : false, "suffix" : "" }, { "dropping-particle" : "", "family" : "Treanor", "given" : "Sarah A.", "non-dropping-particle" : "", "parse-names" : false, "suffix" : "" }, { "dropping-particle" : "", "family" : "Wilson", "given" : "Adam", "non-dropping-particle" : "", "parse-names" : false, "suffix" : "" } ], "container-title" : "Journal of Applied Ecology", "id" : "ITEM-4", "issue" : "6", "issued" : { "date-parts" : [ [ "2009" ] ] }, "page" : "1219-1228", "title" : "Identifying hotspots for plant invasions and forecasting focal points of further spread", "type" : "article-journal", "volume" : "46" }, "uris" : [ "http://www.mendeley.com/documents/?uuid=bb4ab3cd-a679-40ae-b515-6191d3ece793" ] } ], "mendeley" : { "formattedCitation" : "(Ib\u00e1\u00f1ez et al. 2009, Merow et al. 2011, 2017, Allen et al. 2013)", "plainTextFormattedCitation" : "(Ib\u00e1\u00f1ez et al. 2009, Merow et al. 2011, 2017, Allen et al. 2013)", "previouslyFormattedCitation" : "(Ib\u00e1\u00f1ez et al. 2009, Merow et al. 2011, 2017, Allen et al. 2013)" }, "properties" : { "noteIndex" : 0 }, "schema" : "https://github.com/citation-style-language/schema/raw/master/csl-citation.json" }</w:instrText>
      </w:r>
      <w:r>
        <w:fldChar w:fldCharType="separate"/>
      </w:r>
      <w:r w:rsidRPr="0070673A">
        <w:rPr>
          <w:noProof/>
        </w:rPr>
        <w:t>(Ibáñez et al. 2009, Merow et al. 2011, 2017, Allen et al. 2013)</w:t>
      </w:r>
      <w:r>
        <w:fldChar w:fldCharType="end"/>
      </w:r>
      <w:r>
        <w:t xml:space="preserve">. </w:t>
      </w:r>
      <w:r w:rsidR="00B32FDF">
        <w:t>Biogeographical models typically operate at a coarser resolution than land cover data</w:t>
      </w:r>
      <w:r>
        <w:t>,</w:t>
      </w:r>
      <w:r w:rsidR="00B32FDF">
        <w:t xml:space="preserve"> and</w:t>
      </w:r>
      <w:r>
        <w:t xml:space="preserve"> each grid cell </w:t>
      </w:r>
      <w:r w:rsidR="0061152F">
        <w:t xml:space="preserve">is </w:t>
      </w:r>
      <w:r w:rsidR="00B32FDF">
        <w:t xml:space="preserve">consequently </w:t>
      </w:r>
      <w:r>
        <w:t>described by</w:t>
      </w:r>
      <w:r w:rsidR="00B32FDF">
        <w:t xml:space="preserve"> the</w:t>
      </w:r>
      <w:r>
        <w:t xml:space="preserve"> proportional cover </w:t>
      </w:r>
      <w:r w:rsidR="00B32FDF">
        <w:t xml:space="preserve">across </w:t>
      </w:r>
      <w:r w:rsidR="00515607">
        <w:t xml:space="preserve">land cover </w:t>
      </w:r>
      <w:r>
        <w:t xml:space="preserve">categories </w:t>
      </w:r>
      <w:r>
        <w:fldChar w:fldCharType="begin" w:fldLock="1"/>
      </w:r>
      <w:r>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id" : "ITEM-2", "itemData" : { "DOI" : "10.1086/660295", "ISBN" : "1537-5323 (Electronic)\\n0003-0147 (Linking)", "ISSN" : "0003-0147", "PMID" : "21670575", "abstract" : "Species distribution models are a fundamental tool in ecology, conservation biology, and biogeography and typically identify potential species distributions using static phenomenological models. We demonstrate the importance of complementing these popular models with spatially explicit, dynamic mechanistic models that link potential and realized distributions. We develop general grid-based, pattern-oriented spread models incorporating three mechanisms--plant population growth, local dispersal, and long-distance dispersal--to predict broadscale spread patterns in heterogeneous landscapes. We use the model to examine the spread of the invasive Celastrus orbiculatus (Oriental bittersweet) by Sturnus vulgaris (European starling) across northeastern North America. We find excellent quantitative agreement with historical spread records over the last century that are critically linked to the geometry of heterogeneous landscapes and each of the explanatory mechanisms considered. Spread of bittersweet before 1960 was primarily driven by high growth rates in developed and agricultural landscapes, while subsequent spread was mediated by expansion into deciduous and coniferous forests. Large, continuous patches of coniferous forests may substantially impede invasion. The success of C. orbiculatus and its potential mutualism with S. vulgaris suggest troubling predictions for the spread of other invasive, fleshy-fruited plant species across northeastern North America.",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2", "issue" : "1", "issued" : { "date-parts" : [ [ "2011" ] ] }, "page" : "30-43", "title" : "Developing Dynamic Mechanistic Species Distribution Models: Predicting Bird-Mediated Spread of Invasive Plants across Northeastern North America", "type" : "article-journal", "volume" : "178" }, "uris" : [ "http://www.mendeley.com/documents/?uuid=aa01e49d-c743-4a10-9f5c-c0816cf615f1" ] }, { "id" : "ITEM-3",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3", "issue" : "9", "issued" : { "date-parts" : [ [ "2013" ] ] }, "page" : "1671-1686", "title" : "Socioeconomics drive woody invasive plant richness in New England, USA through forest fragmentation", "type" : "article-journal", "volume" : "28" }, "uris" : [ "http://www.mendeley.com/documents/?uuid=cfee020a-8b3a-4209-becf-5463b961a7f2" ] }, { "id" : "ITEM-4", "itemData" : { "DOI" : "10.1111/j.1365-2664.2009.01736.x", "ISBN" : "0021-8901", "ISSN" : "00218901", "PMID" : "793", "abstract" : "P&gt;1. To ensure the successful detection, control and eradication of invasive plant species, we need information that can identify areas prone to invasions and criteria that can point out which particular populations may become foci of further spread. Specifically, our work aimed to develop statistical models that identify hotspots of invasive plant species and evaluate the conditions that give rise to successful populations of invasive species. 2. We combined extensive data sets on invasive species richness and on species per cent ground cover, together with climate, local habitat and land cover data. We then estimated invasive species richness as a function of those environmental variables by developing a spatially explicit generalized linear model within a hierarchical Bayesian framework. In a second analysis, we used an ordinal logistic regression model to quantify invasive species abundance as a function of the same set of predictor variables. 3. Our results show which locations in the studied region, north-eastern USA, are prone to plant species invasions given the combination of climatic and land cover conditions particular to the sites. Predictions were also generated under a range of climate scenarios forecasted for the region, which pointed out at an increase in invasive species incidence under the most moderate forecast. Predicted abundance for some of the most common invasive plant species, Berberis thumbergii, Celastrus orbiculatus, Euonymus alata, Elaeagnus umbellata and Rosa multiflora, allowed us to identify the specific conditions that promote successful population growth of these species, populations that could become foci of further spread. 4.Synthesis and applications. Reliable predictions of plants' invasive potential are crucial for the successful implementation of control and eradication management plans. By following a multivariate approach the parameters estimated in this study can now be used on targeted locations to evaluate the risk of invasions given the local climate and landscape structure; they can also be applied under different climate scenarios and changing landscapes providing an array of possible outcomes. In addition, this modelling approach can be easily used in other regions and for other species.", "author" : [ { "dropping-particle" : "", "family" : "Ib\u00e1\u00f1ez", "given" : "In\u00e9s", "non-dropping-particle" : "", "parse-names" : false, "suffix" : "" }, { "dropping-particle" : "", "family" : "Silander", "given" : "John A.", "non-dropping-particle" : "", "parse-names" : false, "suffix" : "" }, { "dropping-particle" : "", "family" : "Allen", "given" : "Jenica M.", "non-dropping-particle" : "", "parse-names" : false, "suffix" : "" }, { "dropping-particle" : "", "family" : "Treanor", "given" : "Sarah A.", "non-dropping-particle" : "", "parse-names" : false, "suffix" : "" }, { "dropping-particle" : "", "family" : "Wilson", "given" : "Adam", "non-dropping-particle" : "", "parse-names" : false, "suffix" : "" } ], "container-title" : "Journal of Applied Ecology", "id" : "ITEM-4", "issue" : "6", "issued" : { "date-parts" : [ [ "2009" ] ] }, "page" : "1219-1228", "title" : "Identifying hotspots for plant invasions and forecasting focal points of further spread", "type" : "article-journal", "volume" : "46" }, "uris" : [ "http://www.mendeley.com/documents/?uuid=bb4ab3cd-a679-40ae-b515-6191d3ece793" ] }, { "id" : "ITEM-5", "itemData" : { "DOI" : "10.1111/gcb.12344.Will", "author" : [ { "dropping-particle" : "", "family" : "Bellard", "given" : "C\u00e9line", "non-dropping-particle" : "", "parse-names" : false, "suffix" : "" }, { "dropping-particle" : "", "family" : "Thuiller", "given" : "Wilfried", "non-dropping-particle" : "", "parse-names" : false, "suffix" : "" }, { "dropping-particle" : "", "family" : "Leroy", "given" : "Boris", "non-dropping-particle" : "", "parse-names" : false, "suffix" : "" }, { "dropping-particle" : "", "family" : "Genovesi", "given" : "P.", "non-dropping-particle" : "", "parse-names" : false, "suffix" : "" }, { "dropping-particle" : "", "family" : "Bakkenes", "given" : "Michel", "non-dropping-particle" : "", "parse-names" : false, "suffix" : "" }, { "dropping-particle" : "", "family" : "Courchamp", "given" : "Franck", "non-dropping-particle" : "", "parse-names" : false, "suffix" : "" } ], "container-title" : "Global Change Biology", "id" : "ITEM-5", "issue" : "12", "issued" : { "date-parts" : [ [ "2013" ] ] }, "page" : "3740-3748", "title" : "Will climate change promote future invasions?", "type" : "article-journal", "volume" : "19" }, "uris" : [ "http://www.mendeley.com/documents/?uuid=2a26bdb8-995b-4ba1-8693-a7cea10baf7b" ] } ], "mendeley" : { "formattedCitation" : "(Elith and Leathwick 2009, Ib\u00e1\u00f1ez et al. 2009, Merow et al. 2011, Allen et al. 2013, Bellard et al. 2013)", "plainTextFormattedCitation" : "(Elith and Leathwick 2009, Ib\u00e1\u00f1ez et al. 2009, Merow et al. 2011, Allen et al. 2013, Bellard et al. 2013)", "previouslyFormattedCitation" : "(Elith and Leathwick 2009, Ib\u00e1\u00f1ez et al. 2009, Merow et al. 2011, Allen et al. 2013, Bellard et al. 2013)" }, "properties" : { "noteIndex" : 0 }, "schema" : "https://github.com/citation-style-language/schema/raw/master/csl-citation.json" }</w:instrText>
      </w:r>
      <w:r>
        <w:fldChar w:fldCharType="separate"/>
      </w:r>
      <w:r w:rsidRPr="0050587E">
        <w:rPr>
          <w:noProof/>
        </w:rPr>
        <w:t>(Elith and Leathwick 2009, Ibáñez et al. 2009, Merow et al. 2011, Allen et al. 2013, Bellard et al. 2013)</w:t>
      </w:r>
      <w:r>
        <w:fldChar w:fldCharType="end"/>
      </w:r>
      <w:r>
        <w:t xml:space="preserve">. </w:t>
      </w:r>
      <w:r w:rsidR="0092616F">
        <w:t>C</w:t>
      </w:r>
      <w:r w:rsidR="007179A7">
        <w:t xml:space="preserve">ompositional data, including </w:t>
      </w:r>
      <w:r w:rsidR="0092616F">
        <w:t>proportional cover</w:t>
      </w:r>
      <w:r w:rsidR="007179A7">
        <w:t>,</w:t>
      </w:r>
      <w:r w:rsidR="0092616F">
        <w:t xml:space="preserve"> </w:t>
      </w:r>
      <w:r>
        <w:t xml:space="preserve">present statistical complications </w:t>
      </w:r>
      <w:r w:rsidR="000A1E0D">
        <w:t>arising from</w:t>
      </w:r>
      <w:r>
        <w:t xml:space="preserve"> the constraints that each value </w:t>
      </w:r>
      <w:r w:rsidR="00297BDB">
        <w:t>is bounded by [0,1]</w:t>
      </w:r>
      <w:r>
        <w:t xml:space="preserve"> and that, for a given area, the proportions must sum to one across categories. Further, the proportions </w:t>
      </w:r>
      <w:r w:rsidR="004D54D6">
        <w:t xml:space="preserve">are </w:t>
      </w:r>
      <w:r>
        <w:t>often zero-inflated due to the natural</w:t>
      </w:r>
      <w:r w:rsidR="00A90A83">
        <w:t>ly</w:t>
      </w:r>
      <w:r>
        <w:t xml:space="preserve"> </w:t>
      </w:r>
      <w:r w:rsidR="00A90A83">
        <w:t xml:space="preserve">patchy </w:t>
      </w:r>
      <w:r>
        <w:t xml:space="preserve">distribution of land cover types </w:t>
      </w:r>
      <w:r>
        <w:fldChar w:fldCharType="begin" w:fldLock="1"/>
      </w:r>
      <w:r>
        <w:instrText>ADDIN CSL_CITATION { "citationItems" : [ { "id" : "ITEM-1", "itemData" : { "DOI" : "10.1007/s13253-013-0145-y", "ISSN" : "10857117", "abstract" : "Compositional data analysis considers vectors of nonnegative-valued variables sub-ject to a unit-sum constraint. Our interest lies in spatial compositional data, in par-ticular, land use/land cover (LULC) data in the northeastern United States. Here, the observations are vectors providing the proportions of LULC types observed in each 3 km \u00d7 3 km grid cell, yielding order 10 4 cells. On the same grid cells, we have an ad-ditional compositional dataset supplying forest fragmentation proportions. Potentially useful and available covariates include elevation range, road length, population, median household income, and housing levels. We propose a spatial regression model that is also able to capture flexible depen-dence among the components of the observation vectors at each location as well as spatial dependence across the locations of the simplex-restricted measurements. A key issue is the high incidence of observed zero proportions for the LULC dataset, re-quiring incorporation of local point masses at 0. We build a hierarchical model pre-scribing a power scaling first stage and using latent variables at the second stage with spatial structure for these variables supplied through a multivariate CAR speci-fication. Analyses for the LULC and forest fragmentation data illustrate the interpre-tation of the regression coefficients and the benefit of incorporating spatial smooth-ing.", "author" : [ { "dropping-particle" : "", "family" : "Leininger", "given" : "Thomas J.", "non-dropping-particle" : "", "parse-names" : false, "suffix" : "" }, { "dropping-particle" : "", "family" : "Gelfand", "given" : "Alan E.", "non-dropping-particle" : "", "parse-names" : false, "suffix" : "" }, { "dropping-particle" : "", "family" : "Allen", "given" : "Jenica M.", "non-dropping-particle" : "", "parse-names" : false, "suffix" : "" }, { "dropping-particle" : "", "family" : "Silander", "given" : "John A.", "non-dropping-particle" : "", "parse-names" : false, "suffix" : "" } ], "container-title" : "Journal of Agricultural, Biological, and Environmental Statistics", "id" : "ITEM-1", "issue" : "3", "issued" : { "date-parts" : [ [ "2013" ] ] }, "page" : "314-334", "title" : "Spatial Regression Modeling for Compositional Data With Many Zeros", "type" : "article-journal", "volume" : "18" }, "uris" : [ "http://www.mendeley.com/documents/?uuid=466f22d6-bc42-42e5-bc1d-8878e1179565" ] } ], "mendeley" : { "formattedCitation" : "(Leininger et al. 2013)", "plainTextFormattedCitation" : "(Leininger et al. 2013)", "previouslyFormattedCitation" : "(Leininger et al. 2013)" }, "properties" : { "noteIndex" : 0 }, "schema" : "https://github.com/citation-style-language/schema/raw/master/csl-citation.json" }</w:instrText>
      </w:r>
      <w:r>
        <w:fldChar w:fldCharType="separate"/>
      </w:r>
      <w:r w:rsidRPr="00051906">
        <w:rPr>
          <w:noProof/>
        </w:rPr>
        <w:t>(Leininger et al. 2013)</w:t>
      </w:r>
      <w:r>
        <w:fldChar w:fldCharType="end"/>
      </w:r>
      <w:r>
        <w:t xml:space="preserve">. Various methods have been developed to account for these issues, typically relying on a baseline category to enforce the sum-to-one constraint, and a transformation on the remaining categories </w:t>
      </w:r>
      <w:r>
        <w:fldChar w:fldCharType="begin" w:fldLock="1"/>
      </w:r>
      <w:r>
        <w:instrText>ADDIN CSL_CITATION { "citationItems" : [ { "id" : "ITEM-1", "itemData" : { "ISBN" : "9789401083249", "author" : [ { "dropping-particle" : "", "family" : "Aitchison", "given" : "J.", "non-dropping-particle" : "", "parse-names" : false, "suffix" : "" } ], "container-title" : "Journal of the Royal Statistical Society Series B (Statistical Methodology)", "id" : "ITEM-1", "issue" : "2", "issued" : { "date-parts" : [ [ "1982" ] ] }, "page" : "139-177", "title" : "The Statistical Analysis of Compositional data", "type" : "article-journal", "volume" : "44" }, "uris" : [ "http://www.mendeley.com/documents/?uuid=4b3d24e3-4ffb-4a86-88ec-3677f318e619" ] }, { "id" : "ITEM-2", "itemData" : { "DOI" : "10.1007/s13253-013-0145-y", "ISSN" : "10857117", "abstract" : "Compositional data analysis considers vectors of nonnegative-valued variables sub-ject to a unit-sum constraint. Our interest lies in spatial compositional data, in par-ticular, land use/land cover (LULC) data in the northeastern United States. Here, the observations are vectors providing the proportions of LULC types observed in each 3 km \u00d7 3 km grid cell, yielding order 10 4 cells. On the same grid cells, we have an ad-ditional compositional dataset supplying forest fragmentation proportions. Potentially useful and available covariates include elevation range, road length, population, median household income, and housing levels. We propose a spatial regression model that is also able to capture flexible depen-dence among the components of the observation vectors at each location as well as spatial dependence across the locations of the simplex-restricted measurements. A key issue is the high incidence of observed zero proportions for the LULC dataset, re-quiring incorporation of local point masses at 0. We build a hierarchical model pre-scribing a power scaling first stage and using latent variables at the second stage with spatial structure for these variables supplied through a multivariate CAR speci-fication. Analyses for the LULC and forest fragmentation data illustrate the interpre-tation of the regression coefficients and the benefit of incorporating spatial smooth-ing.", "author" : [ { "dropping-particle" : "", "family" : "Leininger", "given" : "Thomas J.", "non-dropping-particle" : "", "parse-names" : false, "suffix" : "" }, { "dropping-particle" : "", "family" : "Gelfand", "given" : "Alan E.", "non-dropping-particle" : "", "parse-names" : false, "suffix" : "" }, { "dropping-particle" : "", "family" : "Allen", "given" : "Jenica M.", "non-dropping-particle" : "", "parse-names" : false, "suffix" : "" }, { "dropping-particle" : "", "family" : "Silander", "given" : "John A.", "non-dropping-particle" : "", "parse-names" : false, "suffix" : "" } ], "container-title" : "Journal of Agricultural, Biological, and Environmental Statistics", "id" : "ITEM-2", "issue" : "3", "issued" : { "date-parts" : [ [ "2013" ] ] }, "page" : "314-334", "title" : "Spatial Regression Modeling for Compositional Data With Many Zeros", "type" : "article-journal", "volume" : "18" }, "uris" : [ "http://www.mendeley.com/documents/?uuid=466f22d6-bc42-42e5-bc1d-8878e1179565" ] }, { "id" : "ITEM-3", "itemData" : { "DOI" : "10.1007/s11004-005-7383-7", "ISBN" : "0882-8121", "ISSN" : "0882-8121", "PMID" : "25246403", "abstract" : "We take stock of the present position of compositional data analysis, of what has been achieved in the last 20 years, and then make suggestions as to what may be sensible avenues of future research. We take an uncompromisingly applied mathematical view, that the challenge of solving practical problems should motivate our theoretical research; and that any new theory should be thoroughly investigated to see if it may provide answers to previously abandoned practical considerations.", "author" : [ { "dropping-particle" : "", "family" : "Aitchison", "given" : "John", "non-dropping-particle" : "", "parse-names" : false, "suffix" : "" }, { "dropping-particle" : "", "family" : "Egozcue", "given" : "J J", "non-dropping-particle" : "", "parse-names" : false, "suffix" : "" } ], "container-title" : "Mathematical Geology", "id" : "ITEM-3", "issue" : "7", "issued" : { "date-parts" : [ [ "2005" ] ] }, "page" : "829-850", "title" : "Compositional Data Analysis: Where Are We and Where Should We Be Heading?", "type" : "article-journal", "volume" : "37" }, "uris" : [ "http://www.mendeley.com/documents/?uuid=8d8646be-5ce1-316d-89a8-fe513018ff21" ] } ], "mendeley" : { "formattedCitation" : "(Aitchison 1982, Aitchison and Egozcue 2005, Leininger et al. 2013)", "plainTextFormattedCitation" : "(Aitchison 1982, Aitchison and Egozcue 2005, Leininger et al. 2013)", "previouslyFormattedCitation" : "(Aitchison 1982, Aitchison and Egozcue 2005, Leininger et al. 2013)" }, "properties" : { "noteIndex" : 0 }, "schema" : "https://github.com/citation-style-language/schema/raw/master/csl-citation.json" }</w:instrText>
      </w:r>
      <w:r>
        <w:fldChar w:fldCharType="separate"/>
      </w:r>
      <w:r w:rsidRPr="009D7913">
        <w:rPr>
          <w:noProof/>
        </w:rPr>
        <w:t>(Aitchison 1982, Aitchison and Egozcue 2005, Leininger et al. 2013)</w:t>
      </w:r>
      <w:r>
        <w:fldChar w:fldCharType="end"/>
      </w:r>
      <w:r>
        <w:t xml:space="preserve">. A recently proposed approach employs an unobserved, or latent, representation of the proportions in an unconstrained space </w:t>
      </w:r>
      <w:r>
        <w:fldChar w:fldCharType="begin" w:fldLock="1"/>
      </w:r>
      <w:r>
        <w:instrText>ADDIN CSL_CITATION { "citationItems" : [ { "id" : "ITEM-1", "itemData" : { "DOI" : "10.1002/ecm.1241", "ISSN" : "15577015", "abstract" : "mation may be found in the online version of this article at http://onlinelibrary.wiley.com/ doi/10.1002/ecm.1241/ful", "author" : [ { "dropping-particle" : "", "family" : "Clark", "given" : "James S.", "non-dropping-particle" : "", "parse-names" : false, "suffix" : "" }, { "dropping-particle" : "", "family" : "Nemergut", "given" : "Diana", "non-dropping-particle" : "", "parse-names" : false, "suffix" : "" }, { "dropping-particle" : "", "family" : "Seyednasrollah", "given" : "Bijan", "non-dropping-particle" : "", "parse-names" : false, "suffix" : "" }, { "dropping-particle" : "", "family" : "Turner", "given" : "Phillip J.", "non-dropping-particle" : "", "parse-names" : false, "suffix" : "" }, { "dropping-particle" : "", "family" : "Zhang", "given" : "Stacy", "non-dropping-particle" : "", "parse-names" : false, "suffix" : "" } ], "container-title" : "Ecological Monographs", "id" : "ITEM-1", "issue" : "1", "issued" : { "date-parts" : [ [ "2017" ] ] }, "page" : "34-56", "title" : "Generalized joint attribute modeling for biodiversity analysis: Median-zero, multivariate, multifarious data", "type" : "article-journal", "volume" : "87" }, "uris" : [ "http://www.mendeley.com/documents/?uuid=4890873f-9290-4fd6-9e7c-2e793f3c7404"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A3316A">
        <w:rPr>
          <w:noProof/>
        </w:rPr>
        <w:t>(Clark et al. 2017)</w:t>
      </w:r>
      <w:r>
        <w:fldChar w:fldCharType="end"/>
      </w:r>
      <w:r>
        <w:t>. This latent variable is then used in the model with a link function that enforces the necessary constrain</w:t>
      </w:r>
      <w:r w:rsidR="00B155DF">
        <w:t>ts, allows for zero- and one-</w:t>
      </w:r>
      <w:r>
        <w:t xml:space="preserve">inflation, and </w:t>
      </w:r>
      <w:r w:rsidR="00B155DF">
        <w:t xml:space="preserve">keeps </w:t>
      </w:r>
      <w:r>
        <w:t xml:space="preserve">the latent values on the same scale as the proportional data to improve interpretability </w:t>
      </w:r>
      <w:r>
        <w:fldChar w:fldCharType="begin" w:fldLock="1"/>
      </w:r>
      <w:r>
        <w:instrText>ADDIN CSL_CITATION { "citationItems" : [ { "id" : "ITEM-1", "itemData" : { "DOI" : "10.1002/ecm.1241", "ISSN" : "15577015", "abstract" : "mation may be found in the online version of this article at http://onlinelibrary.wiley.com/ doi/10.1002/ecm.1241/ful", "author" : [ { "dropping-particle" : "", "family" : "Clark", "given" : "James S.", "non-dropping-particle" : "", "parse-names" : false, "suffix" : "" }, { "dropping-particle" : "", "family" : "Nemergut", "given" : "Diana", "non-dropping-particle" : "", "parse-names" : false, "suffix" : "" }, { "dropping-particle" : "", "family" : "Seyednasrollah", "given" : "Bijan", "non-dropping-particle" : "", "parse-names" : false, "suffix" : "" }, { "dropping-particle" : "", "family" : "Turner", "given" : "Phillip J.", "non-dropping-particle" : "", "parse-names" : false, "suffix" : "" }, { "dropping-particle" : "", "family" : "Zhang", "given" : "Stacy", "non-dropping-particle" : "", "parse-names" : false, "suffix" : "" } ], "container-title" : "Ecological Monographs", "id" : "ITEM-1", "issue" : "1", "issued" : { "date-parts" : [ [ "2017" ] ] }, "page" : "34-56", "title" : "Generalized joint attribute modeling for biodiversity analysis: Median-zero, multivariate, multifarious data", "type" : "article-journal", "volume" : "87" }, "uris" : [ "http://www.mendeley.com/documents/?uuid=4890873f-9290-4fd6-9e7c-2e793f3c7404"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7E1765">
        <w:rPr>
          <w:noProof/>
        </w:rPr>
        <w:t>(Clark et al. 2017)</w:t>
      </w:r>
      <w:r>
        <w:fldChar w:fldCharType="end"/>
      </w:r>
      <w:r>
        <w:t>.</w:t>
      </w:r>
    </w:p>
    <w:p w14:paraId="4440FC72" w14:textId="5C7BD0C4" w:rsidR="00020B35" w:rsidRPr="001320C0" w:rsidRDefault="00020B35" w:rsidP="00AD11D1">
      <w:pPr>
        <w:spacing w:line="480" w:lineRule="auto"/>
      </w:pPr>
      <w:r>
        <w:tab/>
      </w:r>
      <w:r w:rsidR="009A760B">
        <w:t>R</w:t>
      </w:r>
      <w:r w:rsidR="00ED53A9">
        <w:t xml:space="preserve">egional </w:t>
      </w:r>
      <w:r w:rsidR="00221034">
        <w:t>ecological models incorporating specific land cover types</w:t>
      </w:r>
      <w:r w:rsidR="009A760B">
        <w:t xml:space="preserve"> therefore</w:t>
      </w:r>
      <w:r w:rsidR="00221034">
        <w:t xml:space="preserve"> face several challenges. </w:t>
      </w:r>
      <w:r w:rsidR="00A6733D">
        <w:t>Here, we use the</w:t>
      </w:r>
      <w:r w:rsidR="00AE0006">
        <w:t xml:space="preserve"> example</w:t>
      </w:r>
      <w:r w:rsidR="00A6733D">
        <w:t xml:space="preserve"> of</w:t>
      </w:r>
      <w:r w:rsidR="00AE0006">
        <w:t xml:space="preserve"> g</w:t>
      </w:r>
      <w:r>
        <w:t>lossy buckthorn</w:t>
      </w:r>
      <w:r w:rsidR="00B52B1A">
        <w:t xml:space="preserve"> (</w:t>
      </w:r>
      <w:r w:rsidR="00B52B1A" w:rsidRPr="00B52B1A">
        <w:rPr>
          <w:i/>
        </w:rPr>
        <w:t>Frangula alnus</w:t>
      </w:r>
      <w:r w:rsidR="00B52B1A">
        <w:t>)</w:t>
      </w:r>
      <w:r w:rsidR="002977AF">
        <w:t>,</w:t>
      </w:r>
      <w:r>
        <w:t xml:space="preserve"> an invasive shrub </w:t>
      </w:r>
      <w:r>
        <w:lastRenderedPageBreak/>
        <w:t>throughout the northeast</w:t>
      </w:r>
      <w:r w:rsidR="0054030D">
        <w:t>ern United States</w:t>
      </w:r>
      <w:r w:rsidR="003B10A1">
        <w:t xml:space="preserve"> </w:t>
      </w:r>
      <w:r w:rsidR="00412C9B">
        <w:fldChar w:fldCharType="begin" w:fldLock="1"/>
      </w:r>
      <w:r w:rsidR="00A2627A">
        <w:instrText>ADDIN CSL_CITATION { "citationItems" : [ { "id" : "ITEM-1", "itemData" : { "DOI" : "10.1016/j.foreco.2006.02.033", "ISBN" : "0378-1127", "ISSN" : "03781127", "abstract" : "Early successional habitats are becoming increasingly scarce in the northeastern United States and may require additional management to support the diverse groups of plants and animals that are dependent on them. Because these habitats require some form of disturbance to maintain them, they may be especially vulnerable to exotic plant invasions. We examined the vulnerability to invasion of 44 early successional sites in southeastern New Hampshire using a two-tiered approach. Colonization (Tier 1, based on presence/absence) and establishment and spread (Tier 2, based on percent coverage of an occupied site) of invasive shrubs among patches of early successional habitat were related to landscape and local habitat features. Landscape elements (e.g., amount of disturbed lands within 1 km of the invaded patch) and features described at a local scale (e.g., soil pH and clay content) were associated with colonization, whereas spread of invasive shrubs at a patch of early successional habitat was described exclusively by local features. Prevalence of agricultural fields (historic and present day) was the most influential feature affecting both colonization and spread of invasive shrubs. Results of this study provided an approach for identifying early successional habitats that may be especially prone to exotic shrub invasions. Although our models explained only a portion of the vulnerability of a site to invasion, we suggest that an evaluation of factors that operate at different spatial scales provided new insight on the habitat characteristics that influence the range expansion of invasive plants. ?? 2006 Elsevier B.V. All rights reserved.", "author" : [ { "dropping-particle" : "", "family" : "Johnson", "given" : "Vanessa S.", "non-dropping-particle" : "", "parse-names" : false, "suffix" : "" }, { "dropping-particle" : "", "family" : "Litvaitis", "given" : "John A.", "non-dropping-particle" : "", "parse-names" : false, "suffix" : "" }, { "dropping-particle" : "", "family" : "Lee", "given" : "Thomas D.", "non-dropping-particle" : "", "parse-names" : false, "suffix" : "" }, { "dropping-particle" : "", "family" : "Frey", "given" : "Serita D.", "non-dropping-particle" : "", "parse-names" : false, "suffix" : "" } ], "container-title" : "Forest Ecology and Management", "id" : "ITEM-1", "issue" : "1-3", "issued" : { "date-parts" : [ [ "2006" ] ] }, "page" : "124-134", "title" : "The role of spatial and temporal scale in colonization and spread of invasive shrubs in early successional habitats", "type" : "article-journal", "volume" : "228" }, "uris" : [ "http://www.mendeley.com/documents/?uuid=4fca9e8d-c150-479d-91a7-a03282482648" ] }, { "id" : "ITEM-2", "itemData" : { "ISBN" : "0022-1201", "ISSN" : "00221201", "abstract" : "Invasive exotic species pose significant challenges for natural resource managers charged with the maintenance of biological diversity and the sustainable production of forest resources. In this article, we review what is known about the biology and control of some of the most serious woody invaders of eastern forests. Based on the parallels between these invasions, we propose a working framework for integrating invasive control into forestry practices. In general, early detection and rapid response to invasions are essential. However, given that consistently effective control strategies that are broadly applicable simply do not exist for many species, adaptive management strategies will be necessary.", "author" : [ { "dropping-particle" : "", "family" : "Webster", "given" : "Christopher R.", "non-dropping-particle" : "", "parse-names" : false, "suffix" : "" }, { "dropping-particle" : "", "family" : "Jenkins", "given" : "Michael A.", "non-dropping-particle" : "", "parse-names" : false, "suffix" : "" }, { "dropping-particle" : "", "family" : "Jose", "given" : "Shibu", "non-dropping-particle" : "", "parse-names" : false, "suffix" : "" } ], "container-title" : "Journal of Forestry", "id" : "ITEM-2", "issue" : "7", "issued" : { "date-parts" : [ [ "2006" ] ] }, "page" : "366-374", "title" : "Woody invaders and the challenges they pose to forest ecosystems in the eastern United States", "type" : "article-journal", "volume" : "104" }, "uris" : [ "http://www.mendeley.com/documents/?uuid=a520138e-3967-48f9-bce5-afae7d705b74" ] }, { "id" : "ITEM-3", "itemData" : { "DOI" : "10.1017/CBO9781107415324.004", "ISBN" : "0065994001068", "ISSN" : "00083550", "PMID" : "25246403", "abstract" : "In southern Ontario Glossy Buckthorn, Rhamnus frangula, became established in three urban centres, London, Ottawa and Guelph, at the turn of the century. By 1930, it had still only been found in these three urban centres, and by 1950 it had not extended beyond 40 km from any of them. By 1970, it had spread to sites up to 150 km distant but still appeared to have a sparse and largely urban distribution in the southern part of the province. Currently Rhamnus frangula occurs throughout much of southern Ontario and is locally common. In some sites it comprises more than 90% of the green biomass over areas of several acres and it has become a major component of regionally and provincially significant plant communities. Berries of Rhamnus frangula are eaten by American Robins, Bohemian Waxwings, Cedar Waxwings, Rose-breasted Grosbeaks and Starlings. The shrub probably has a number of different avian and mammalian dispersal agents. Over the next 10-20 years, it is expected that R. frangula will become abundant and dominant in open and semi-open wetlands over most of the southern part of the province. While small scale management technology is available, the problem is one that requires a consideration of management on a large scale.", "author" : [ { "dropping-particle" : "", "family" : "Catling", "given" : "P. M.", "non-dropping-particle" : "", "parse-names" : false, "suffix" : "" }, { "dropping-particle" : "", "family" : "Porebski", "given" : "Z. S.", "non-dropping-particle" : "", "parse-names" : false, "suffix" : "" } ], "container-title" : "Canadian Field-Naturalist", "id" : "ITEM-3", "issue" : "3", "issued" : { "date-parts" : [ [ "1994" ] ] }, "page" : "305-310", "title" : "The history of invasion and current status of glossy buckthorn, Rhamnus frangula, in southern Ontario", "type" : "article-journal", "volume" : "108" }, "uris" : [ "http://www.mendeley.com/documents/?uuid=82718dc0-9007-36b4-a475-cbff9203ccab" ] } ], "mendeley" : { "formattedCitation" : "(Catling and Porebski 1994, Johnson et al. 2006, Webster et al. 2006)", "plainTextFormattedCitation" : "(Catling and Porebski 1994, Johnson et al. 2006, Webster et al. 2006)", "previouslyFormattedCitation" : "(Catling and Porebski 1994, Johnson et al. 2006, Webster et al. 2006)" }, "properties" : { "noteIndex" : 0 }, "schema" : "https://github.com/citation-style-language/schema/raw/master/csl-citation.json" }</w:instrText>
      </w:r>
      <w:r w:rsidR="00412C9B">
        <w:fldChar w:fldCharType="separate"/>
      </w:r>
      <w:r w:rsidR="00D65601" w:rsidRPr="00D65601">
        <w:rPr>
          <w:noProof/>
        </w:rPr>
        <w:t>(Catling and Porebski 1994, Johnson et al. 2006, Webster et al. 2006)</w:t>
      </w:r>
      <w:r w:rsidR="00412C9B">
        <w:fldChar w:fldCharType="end"/>
      </w:r>
      <w:r>
        <w:t xml:space="preserve">. </w:t>
      </w:r>
      <w:r w:rsidR="002977AF">
        <w:t>Glossy buckthorn</w:t>
      </w:r>
      <w:r>
        <w:t xml:space="preserve"> show</w:t>
      </w:r>
      <w:r w:rsidR="00774E9E">
        <w:t>s particular associations with e</w:t>
      </w:r>
      <w:r>
        <w:t>astern white pine</w:t>
      </w:r>
      <w:r w:rsidR="000C1E48">
        <w:t xml:space="preserve"> (</w:t>
      </w:r>
      <w:r w:rsidR="000C1E48" w:rsidRPr="000C1E48">
        <w:rPr>
          <w:i/>
        </w:rPr>
        <w:t>Pinus strobus</w:t>
      </w:r>
      <w:r w:rsidR="000C1E48">
        <w:t>)</w:t>
      </w:r>
      <w:r>
        <w:t xml:space="preserve"> in New England, and there are economic incentives</w:t>
      </w:r>
      <w:r w:rsidR="005D7EF4">
        <w:t xml:space="preserve"> </w:t>
      </w:r>
      <w:r>
        <w:t xml:space="preserve">to </w:t>
      </w:r>
      <w:r w:rsidR="005D7EF4">
        <w:t>manage buckthorn populations</w:t>
      </w:r>
      <w:r>
        <w:t xml:space="preserve"> </w:t>
      </w:r>
      <w:r w:rsidR="00437600">
        <w:t xml:space="preserve">in </w:t>
      </w:r>
      <w:r w:rsidR="00AD11D1">
        <w:t xml:space="preserve">commercial </w:t>
      </w:r>
      <w:r w:rsidR="00437600">
        <w:t xml:space="preserve">white pine forests </w:t>
      </w:r>
      <w:r w:rsidR="000C4419">
        <w:t>in New Hampshire and Maine</w:t>
      </w:r>
      <w:r w:rsidR="0054030D">
        <w:t xml:space="preserve"> </w:t>
      </w:r>
      <w:r w:rsidR="00BE5F15">
        <w:fldChar w:fldCharType="begin" w:fldLock="1"/>
      </w:r>
      <w:r w:rsidR="00D554C4">
        <w:instrText>ADDIN CSL_CITATION { "citationItems" : [ { "id" : "ITEM-1", "itemData" : { "DOI" : "10.1016/j.foreco.2011.10.035", "ISBN" : "0378-1127", "ISSN" : "03781127", "abstract" : "The extent to which forests can be invaded by exotic plants and the role of tree harvest in facilitating such invasions are important issues in invasion biology. Our objective was to determine: (a) whether a widespread exotic shrub, glossy buckthorn (Frangula alnus), can invade a common northeastern US forest type, (b) the extent to which logging facilitates buckthorn invasion, (c) whether buckthorn invades gaps through pre-disturbance ('advance') regeneration, (d) whether or not it forms uneven-aged populations in invaded stands. We selected nine eastern white pine - hardwoods stands in Durham, NH. Three were undisturbed, three were clear-cut, and three were partially cut. Cutting occurred \u22656. years prior to sampling. Glossy buckthorn (\u22650.5. m tall) was present in all stands at the time of sampling and most buckthorn populations were all-aged, suggesting that recruitment by seed continued after initial establishment and that long-term persistence in these stands is possible. Buckthorn was present in four of six cut stands prior to cutting, indicating some advance regeneration. The results support the view that forests are not inherently resistant to invasion by exotic plants. Compared to uncut stands, however, buckthorn had higher densities in clear-cut and partially cut stands. In partially cut stands, buckthorn density was greater in canopy gaps than in adjacent uncut areas. Thus, logging facilitated buckthorn invasion. Given this result and the known negative effects of buckthorn on tree regeneration, control measures should be considered when logging stands where buckthorn invasion is likely. \u00a9 2011 Elsevier B.V.",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 ] }, "page" : "201-210", "publisher" : "Elsevier B.V.", "title" : "Effects of logging history on invasion of eastern white pine forests by exotic glossy buckthorn (Frangula alnus P. Mill.)", "type" : "article-journal", "volume" : "265" }, "uris" : [ "http://www.mendeley.com/documents/?uuid=26cd152e-dbe5-490c-a9cb-3550c1091d0d" ] }, { "id" : "ITEM-2",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2",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3", "itemData" : { "DOI" : "10.1656/1092-6194(2003)010[0277:PIOTIE]2.0.CO;2", "ISBN" : "1092-6194", "ISSN" : "1092-6194", "abstract" : "This paper investigated the potential for the exotic shrub Rhamnus frangula L. (glossy buckthorn) to alter native plant community composition in southeastern New Hampshire. Stratified random sampling was performed with 2 m \u00d7 2 m plots randomly located in 5 m intervals along three 50 m transects in four even-aged Pinus-mixed hardwood forests, three of which were managed stands. The associations between R. frangula and the measured species abundances and environmental variables were investigated using linear, least-squares multiple regression and Non-metric Multidimensional Scaling Ordination. Plot basal area of R. frangula was inversely related to woody seedling density (p &lt; 0.001), herb cover (p &lt; 0.05), and species richness (p &lt; 0.01). The relative contribution of R. frangula to explaining variance in seedling density was greater than canopy openness, soil pH, soil clay, or soil sand. Abundance of R. frangula was a statistically significant predictor (p &lt; 0.05) of individual herb species abundances for all study sites. This evidence supports the hypothesis that R. frangula causes a decline in seedling density and alters native ground level plant species abundances. Furthermore, the patterns agree with the suppression of ground level plant species abundances by R. frangula found in removal experiments.",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3", "issue" : "3", "issued" : { "date-parts" : [ [ "2003" ] ] }, "page" : "277-296", "title" : "Potential Impacts of the Invasive Exotic Shrub Rhamnus Frangula L. (Glossy Buckthorn) on Forests of Southern New Hampshire", "type" : "article-journal", "volume" : "10" }, "uris" : [ "http://www.mendeley.com/documents/?uuid=54027fa9-ba59-4f1f-93c1-ead9f8b0fbb3" ] }, { "id" : "ITEM-4", "itemData" : { "DOI" : "10.1656/1092-6194(2004)011[0333:EROTNS]2.0.CO;2", "ISSN" : "1092-6194", "abstract" : "Abstract Effects of the non-indigenous shrub Rhamnus frangula L. (glossy buckthorn) on tree recruitment, herb cover, forest floor plant species richness, and R. frangula recruitment were tested in two southeastern New Hampshire Pinus forests using a randomized complete-block field experiment. The treatment, applied in January of 2000, was the presence of well-established R. frangula populations with three levels: R. frangula absent prior to experiment (\u201cuninvaded\u201d), &gt; 90% R. frangula cover (\u201cRhamnus present\u201d), and removal of &gt; 90% R. frangula cover (\u201cRhamnus removed\u201d). After 2 years of measurements, Rhamnus present had significantly lower first-year native tree seedling density than Rhamnus removed and uninvaded plots (0.11, 0.40, and 0.40 seedlings/m2 respectively). First-year native tree seedling density in the Rhamnus removed and uninvaded treatments were similar. Neither percent herb cover nor plant species richness were significantly affected by the removal of R. frangula in the two years following t...",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4", "issue" : "3", "issued" : { "date-parts" : [ [ "2004" ] ] }, "page" : "333-342", "title" : "Experimental Removal of the Non-indigenous Shrub Rhamnus frangula (Glossy Buckthorn): Effects on Native Herbs and Woody Seedlings", "type" : "article-journal", "volume" : "11" }, "uris" : [ "http://www.mendeley.com/documents/?uuid=128a80cd-bb95-4f36-8367-3ddabfaa99ee" ] } ], "mendeley" : { "formattedCitation" : "(Frappier et al. 2003, 2004, Burnham and Lee 2010, Lee and Thompson 2012)", "plainTextFormattedCitation" : "(Frappier et al. 2003, 2004, Burnham and Lee 2010, Lee and Thompson 2012)", "previouslyFormattedCitation" : "(Frappier et al. 2003, 2004, Burnham and Lee 2010, Lee and Thompson 2012)" }, "properties" : { "noteIndex" : 0 }, "schema" : "https://github.com/citation-style-language/schema/raw/master/csl-citation.json" }</w:instrText>
      </w:r>
      <w:r w:rsidR="00BE5F15">
        <w:fldChar w:fldCharType="separate"/>
      </w:r>
      <w:r w:rsidR="00774E9E" w:rsidRPr="00774E9E">
        <w:rPr>
          <w:noProof/>
        </w:rPr>
        <w:t>(Frappier et al. 2003, 2004, Burnham and Lee 2010, Lee and Thompson 2012)</w:t>
      </w:r>
      <w:r w:rsidR="00BE5F15">
        <w:fldChar w:fldCharType="end"/>
      </w:r>
      <w:r w:rsidR="00437600">
        <w:t>.</w:t>
      </w:r>
      <w:r>
        <w:t xml:space="preserve"> </w:t>
      </w:r>
      <w:r w:rsidR="00AD11D1">
        <w:t xml:space="preserve">A model evaluating regional management strategies for glossy buckthorn would consequently be more ecologically realistic and </w:t>
      </w:r>
      <w:r w:rsidR="00DB63F0">
        <w:t xml:space="preserve">more </w:t>
      </w:r>
      <w:r w:rsidR="00AD11D1">
        <w:t>practically applicable by including white pine forests as a component of the landscape.</w:t>
      </w:r>
      <w:r>
        <w:t xml:space="preserve"> </w:t>
      </w:r>
      <w:r w:rsidR="0062288B">
        <w:t>Currently, there</w:t>
      </w:r>
      <w:r w:rsidR="00526DB8">
        <w:t xml:space="preserve"> </w:t>
      </w:r>
      <w:r>
        <w:t xml:space="preserve">is no land cover map </w:t>
      </w:r>
      <w:r w:rsidR="00DA5364">
        <w:t>distinguishing</w:t>
      </w:r>
      <w:r>
        <w:t xml:space="preserve"> </w:t>
      </w:r>
      <w:r w:rsidR="00562C31">
        <w:t xml:space="preserve">eastern </w:t>
      </w:r>
      <w:r>
        <w:t xml:space="preserve">white pine forest from other evergreen forests that </w:t>
      </w:r>
      <w:r w:rsidR="00B83703">
        <w:t>extends</w:t>
      </w:r>
      <w:r>
        <w:t xml:space="preserve"> beyond a single state</w:t>
      </w:r>
      <w:r w:rsidR="007A4ED9">
        <w:t xml:space="preserve"> in the region</w:t>
      </w:r>
      <w:r>
        <w:t>.</w:t>
      </w:r>
      <w:r w:rsidR="000C4419">
        <w:t xml:space="preserve"> </w:t>
      </w:r>
      <w:r w:rsidR="00BF4F65">
        <w:t xml:space="preserve">Instead, </w:t>
      </w:r>
      <w:r w:rsidR="00A8567B">
        <w:t>ecologists</w:t>
      </w:r>
      <w:r w:rsidR="00BF4F65">
        <w:t xml:space="preserve"> </w:t>
      </w:r>
      <w:r w:rsidR="007B5BF2">
        <w:t xml:space="preserve">must </w:t>
      </w:r>
      <w:r w:rsidR="009F0623">
        <w:t>restrict</w:t>
      </w:r>
      <w:r w:rsidR="00BF4F65">
        <w:t xml:space="preserve"> </w:t>
      </w:r>
      <w:r w:rsidR="00552C4F">
        <w:t xml:space="preserve">models to </w:t>
      </w:r>
      <w:r w:rsidR="007B5BF2">
        <w:t xml:space="preserve">areas where </w:t>
      </w:r>
      <w:r w:rsidR="00552C4F">
        <w:t xml:space="preserve">such a dataset is </w:t>
      </w:r>
      <w:r w:rsidR="007B5BF2">
        <w:t xml:space="preserve">available </w:t>
      </w:r>
      <w:r w:rsidR="00BF4F65">
        <w:fldChar w:fldCharType="begin" w:fldLock="1"/>
      </w:r>
      <w:r w:rsidR="00D554C4">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noteIndex" : 0 }, "schema" : "https://github.com/citation-style-language/schema/raw/master/csl-citation.json" }</w:instrText>
      </w:r>
      <w:r w:rsidR="00BF4F65">
        <w:fldChar w:fldCharType="separate"/>
      </w:r>
      <w:r w:rsidR="00BF4F65" w:rsidRPr="00437E25">
        <w:rPr>
          <w:noProof/>
        </w:rPr>
        <w:t>(Justice et al. 2002)</w:t>
      </w:r>
      <w:r w:rsidR="00BF4F65">
        <w:fldChar w:fldCharType="end"/>
      </w:r>
      <w:r w:rsidR="000C4419">
        <w:t>,</w:t>
      </w:r>
      <w:r w:rsidR="00BF4F65">
        <w:t xml:space="preserve"> or </w:t>
      </w:r>
      <w:r w:rsidR="009F0623">
        <w:t>ignore</w:t>
      </w:r>
      <w:r w:rsidR="00FB296A">
        <w:t xml:space="preserve"> the association w</w:t>
      </w:r>
      <w:r w:rsidR="009F0623">
        <w:t>ith white pine forests and use</w:t>
      </w:r>
      <w:r w:rsidR="00FB296A">
        <w:t xml:space="preserve"> a less accurate, less precise, but </w:t>
      </w:r>
      <w:r w:rsidR="00BE2422">
        <w:t xml:space="preserve">more </w:t>
      </w:r>
      <w:r w:rsidR="00FB296A">
        <w:t xml:space="preserve">geographically extensive land cover dataset </w:t>
      </w:r>
      <w:r w:rsidR="00FB296A">
        <w:fldChar w:fldCharType="begin" w:fldLock="1"/>
      </w:r>
      <w:r w:rsidR="002C621E">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id" : "ITEM-2",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D.", "non-dropping-particle" : "", "parse-names" : false, "suffix" : "" } ], "container-title" : "Photogrammetric Engineering &amp; Remote Sensing", "id" : "ITEM-2",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Homer et al. 2007, Wickham et al. 2010)", "plainTextFormattedCitation" : "(Homer et al. 2007, Wickham et al. 2010)", "previouslyFormattedCitation" : "(Homer et al. 2007, Wickham et al. 2010)" }, "properties" : { "noteIndex" : 0 }, "schema" : "https://github.com/citation-style-language/schema/raw/master/csl-citation.json" }</w:instrText>
      </w:r>
      <w:r w:rsidR="00FB296A">
        <w:fldChar w:fldCharType="separate"/>
      </w:r>
      <w:r w:rsidR="00FB296A" w:rsidRPr="00245E42">
        <w:rPr>
          <w:noProof/>
        </w:rPr>
        <w:t>(Homer et al. 2007, Wickham et al. 2010)</w:t>
      </w:r>
      <w:r w:rsidR="00FB296A">
        <w:fldChar w:fldCharType="end"/>
      </w:r>
      <w:r w:rsidR="00FB296A">
        <w:t xml:space="preserve">. </w:t>
      </w:r>
    </w:p>
    <w:p w14:paraId="12ACA2C7" w14:textId="505F9FF4" w:rsidR="00993304" w:rsidRDefault="00993304" w:rsidP="00021291">
      <w:pPr>
        <w:spacing w:line="480" w:lineRule="auto"/>
      </w:pPr>
      <w:r>
        <w:tab/>
      </w:r>
      <w:r w:rsidR="007C2BA9">
        <w:t xml:space="preserve">We introduce a statistical model </w:t>
      </w:r>
      <w:r w:rsidR="007B5BF2">
        <w:t>to</w:t>
      </w:r>
      <w:r w:rsidR="007E128A">
        <w:t xml:space="preserve"> </w:t>
      </w:r>
      <w:r w:rsidR="007B5BF2">
        <w:t>reconcile</w:t>
      </w:r>
      <w:r w:rsidR="001920C3">
        <w:t xml:space="preserve"> two </w:t>
      </w:r>
      <w:r w:rsidR="00D42429">
        <w:t xml:space="preserve">compositional </w:t>
      </w:r>
      <w:r w:rsidR="001920C3">
        <w:t xml:space="preserve">land cover datasets that are individually </w:t>
      </w:r>
      <w:r w:rsidR="00D37DA2">
        <w:t>incomplete</w:t>
      </w:r>
      <w:r w:rsidR="001920C3">
        <w:t xml:space="preserve"> for the desired application.</w:t>
      </w:r>
      <w:r w:rsidR="007C2BA9">
        <w:t xml:space="preserve"> </w:t>
      </w:r>
      <w:r w:rsidR="00A531E0">
        <w:t xml:space="preserve">In a hierarchical Bayesian framework, </w:t>
      </w:r>
      <w:r w:rsidR="003D4E35">
        <w:t xml:space="preserve">our </w:t>
      </w:r>
      <w:r w:rsidR="00124836">
        <w:t>model rectifies two partly overlapping</w:t>
      </w:r>
      <w:r w:rsidR="000C4419">
        <w:t xml:space="preserve"> land cover</w:t>
      </w:r>
      <w:r w:rsidR="00124836">
        <w:t xml:space="preserve"> datasets</w:t>
      </w:r>
      <w:r w:rsidR="00CC4B2B">
        <w:t xml:space="preserve">, where one dataset contains all necessary categories but is less extensive, and the other dataset covers the full extent but with two categories aggregated into one. </w:t>
      </w:r>
      <w:r w:rsidR="00F25EFB">
        <w:t xml:space="preserve">Using </w:t>
      </w:r>
      <w:r w:rsidR="00CC4B2B">
        <w:t xml:space="preserve">climatic, </w:t>
      </w:r>
      <w:r w:rsidR="002C0225">
        <w:t xml:space="preserve">topographic, </w:t>
      </w:r>
      <w:r w:rsidR="00CC4B2B">
        <w:t xml:space="preserve">and </w:t>
      </w:r>
      <w:r w:rsidR="002C0225">
        <w:t>anthropocentric</w:t>
      </w:r>
      <w:r w:rsidR="00CC4B2B">
        <w:t xml:space="preserve"> covariates</w:t>
      </w:r>
      <w:r w:rsidR="00F25EFB">
        <w:t xml:space="preserve">, we estimate </w:t>
      </w:r>
      <w:r w:rsidR="00000D06">
        <w:t>systematic discrepancies</w:t>
      </w:r>
      <w:r w:rsidR="00F25EFB">
        <w:t xml:space="preserve"> between the mutual categories and split the aggregated category into the two more specific categories </w:t>
      </w:r>
      <w:r w:rsidR="00820A15">
        <w:t xml:space="preserve">across the </w:t>
      </w:r>
      <w:r w:rsidR="00CC4B2B">
        <w:t>full extent</w:t>
      </w:r>
      <w:r w:rsidR="00F25EFB">
        <w:t xml:space="preserve">. With the option </w:t>
      </w:r>
      <w:r w:rsidR="00CC4B2B">
        <w:t>to account for spatial autocorrelation</w:t>
      </w:r>
      <w:r w:rsidR="00F25EFB">
        <w:t>, the model produces a cohesive map of compositional land cover</w:t>
      </w:r>
      <w:r w:rsidR="005A57FA">
        <w:t xml:space="preserve"> for all required categories, providing estimates of the expected value </w:t>
      </w:r>
      <w:r w:rsidR="002D7362">
        <w:t xml:space="preserve">and uncertainty </w:t>
      </w:r>
      <w:r w:rsidR="005A57FA">
        <w:t>for ea</w:t>
      </w:r>
      <w:r w:rsidR="00B40E78">
        <w:t xml:space="preserve">ch category </w:t>
      </w:r>
      <w:r w:rsidR="0067263E">
        <w:t>across</w:t>
      </w:r>
      <w:r w:rsidR="00B40E78">
        <w:t xml:space="preserve"> the</w:t>
      </w:r>
      <w:r w:rsidR="005A57FA">
        <w:t xml:space="preserve"> full </w:t>
      </w:r>
      <w:r w:rsidR="001A491E">
        <w:t xml:space="preserve">geographic </w:t>
      </w:r>
      <w:r w:rsidR="005A57FA">
        <w:t>extent.</w:t>
      </w:r>
      <w:r w:rsidR="00B747A7">
        <w:t xml:space="preserve"> </w:t>
      </w:r>
      <w:r w:rsidR="002D76C7">
        <w:t xml:space="preserve"> </w:t>
      </w:r>
    </w:p>
    <w:p w14:paraId="6A719E85" w14:textId="77777777" w:rsidR="005F6377" w:rsidRDefault="005F6377" w:rsidP="00021291">
      <w:pPr>
        <w:spacing w:line="480" w:lineRule="auto"/>
        <w:ind w:left="720" w:hanging="720"/>
      </w:pPr>
    </w:p>
    <w:p w14:paraId="23DB43A9" w14:textId="77777777" w:rsidR="00897835" w:rsidRPr="00F837A6" w:rsidRDefault="005F6377" w:rsidP="00021291">
      <w:pPr>
        <w:pStyle w:val="Heading1"/>
        <w:rPr>
          <w:b/>
        </w:rPr>
      </w:pPr>
      <w:r w:rsidRPr="00F837A6">
        <w:rPr>
          <w:b/>
        </w:rPr>
        <w:lastRenderedPageBreak/>
        <w:t>METHODS</w:t>
      </w:r>
    </w:p>
    <w:p w14:paraId="7E59D4E8" w14:textId="77777777" w:rsidR="00371876" w:rsidRPr="00F837A6" w:rsidRDefault="00371876" w:rsidP="00021291">
      <w:pPr>
        <w:pStyle w:val="Heading2"/>
        <w:rPr>
          <w:b/>
          <w:i w:val="0"/>
        </w:rPr>
      </w:pPr>
      <w:r w:rsidRPr="00F837A6">
        <w:rPr>
          <w:b/>
          <w:i w:val="0"/>
        </w:rPr>
        <w:t>Study System</w:t>
      </w:r>
    </w:p>
    <w:p w14:paraId="6539FB74" w14:textId="7BAE5E83" w:rsidR="00371876" w:rsidRPr="00371876" w:rsidRDefault="00371876" w:rsidP="00021291">
      <w:pPr>
        <w:spacing w:line="480" w:lineRule="auto"/>
      </w:pPr>
      <w:r>
        <w:tab/>
      </w:r>
      <w:r w:rsidRPr="00371876">
        <w:t xml:space="preserve">The motivating </w:t>
      </w:r>
      <w:r w:rsidR="00B16F9F">
        <w:t>species</w:t>
      </w:r>
      <w:r w:rsidRPr="00371876">
        <w:t xml:space="preserve"> is glossy buckthorn (</w:t>
      </w:r>
      <w:r w:rsidRPr="00882274">
        <w:rPr>
          <w:i/>
        </w:rPr>
        <w:t>Frangula alnus</w:t>
      </w:r>
      <w:r w:rsidRPr="00371876">
        <w:t xml:space="preserve">), a shrub native to Eurasia and invasive throughout the northeastern United States </w:t>
      </w:r>
      <w:r w:rsidRPr="00371876">
        <w:fldChar w:fldCharType="begin" w:fldLock="1"/>
      </w:r>
      <w:r w:rsidR="00A2627A">
        <w:instrText>ADDIN CSL_CITATION { "citationItems" : [ { "id" : "ITEM-1", "itemData" : { "DOI" : "10.1016/j.foreco.2006.02.033", "ISBN" : "0378-1127", "ISSN" : "03781127", "abstract" : "Early successional habitats are becoming increasingly scarce in the northeastern United States and may require additional management to support the diverse groups of plants and animals that are dependent on them. Because these habitats require some form of disturbance to maintain them, they may be especially vulnerable to exotic plant invasions. We examined the vulnerability to invasion of 44 early successional sites in southeastern New Hampshire using a two-tiered approach. Colonization (Tier 1, based on presence/absence) and establishment and spread (Tier 2, based on percent coverage of an occupied site) of invasive shrubs among patches of early successional habitat were related to landscape and local habitat features. Landscape elements (e.g., amount of disturbed lands within 1 km of the invaded patch) and features described at a local scale (e.g., soil pH and clay content) were associated with colonization, whereas spread of invasive shrubs at a patch of early successional habitat was described exclusively by local features. Prevalence of agricultural fields (historic and present day) was the most influential feature affecting both colonization and spread of invasive shrubs. Results of this study provided an approach for identifying early successional habitats that may be especially prone to exotic shrub invasions. Although our models explained only a portion of the vulnerability of a site to invasion, we suggest that an evaluation of factors that operate at different spatial scales provided new insight on the habitat characteristics that influence the range expansion of invasive plants. ?? 2006 Elsevier B.V. All rights reserved.", "author" : [ { "dropping-particle" : "", "family" : "Johnson", "given" : "Vanessa S.", "non-dropping-particle" : "", "parse-names" : false, "suffix" : "" }, { "dropping-particle" : "", "family" : "Litvaitis", "given" : "John A.", "non-dropping-particle" : "", "parse-names" : false, "suffix" : "" }, { "dropping-particle" : "", "family" : "Lee", "given" : "Thomas D.", "non-dropping-particle" : "", "parse-names" : false, "suffix" : "" }, { "dropping-particle" : "", "family" : "Frey", "given" : "Serita D.", "non-dropping-particle" : "", "parse-names" : false, "suffix" : "" } ], "container-title" : "Forest Ecology and Management", "id" : "ITEM-1", "issue" : "1-3", "issued" : { "date-parts" : [ [ "2006" ] ] }, "page" : "124-134", "title" : "The role of spatial and temporal scale in colonization and spread of invasive shrubs in early successional habitats", "type" : "article-journal", "volume" : "228" }, "uris" : [ "http://www.mendeley.com/documents/?uuid=4fca9e8d-c150-479d-91a7-a03282482648" ] }, { "id" : "ITEM-2", "itemData" : { "ISBN" : "0022-1201", "ISSN" : "00221201", "abstract" : "Invasive exotic species pose significant challenges for natural resource managers charged with the maintenance of biological diversity and the sustainable production of forest resources. In this article, we review what is known about the biology and control of some of the most serious woody invaders of eastern forests. Based on the parallels between these invasions, we propose a working framework for integrating invasive control into forestry practices. In general, early detection and rapid response to invasions are essential. However, given that consistently effective control strategies that are broadly applicable simply do not exist for many species, adaptive management strategies will be necessary.", "author" : [ { "dropping-particle" : "", "family" : "Webster", "given" : "Christopher R.", "non-dropping-particle" : "", "parse-names" : false, "suffix" : "" }, { "dropping-particle" : "", "family" : "Jenkins", "given" : "Michael A.", "non-dropping-particle" : "", "parse-names" : false, "suffix" : "" }, { "dropping-particle" : "", "family" : "Jose", "given" : "Shibu", "non-dropping-particle" : "", "parse-names" : false, "suffix" : "" } ], "container-title" : "Journal of Forestry", "id" : "ITEM-2", "issue" : "7", "issued" : { "date-parts" : [ [ "2006" ] ] }, "page" : "366-374", "title" : "Woody invaders and the challenges they pose to forest ecosystems in the eastern United States", "type" : "article-journal", "volume" : "104" }, "uris" : [ "http://www.mendeley.com/documents/?uuid=a520138e-3967-48f9-bce5-afae7d705b74" ] }, { "id" : "ITEM-3", "itemData" : { "DOI" : "10.1017/CBO9781107415324.004", "ISBN" : "0065994001068", "ISSN" : "00083550", "PMID" : "25246403", "abstract" : "In southern Ontario Glossy Buckthorn, Rhamnus frangula, became established in three urban centres, London, Ottawa and Guelph, at the turn of the century. By 1930, it had still only been found in these three urban centres, and by 1950 it had not extended beyond 40 km from any of them. By 1970, it had spread to sites up to 150 km distant but still appeared to have a sparse and largely urban distribution in the southern part of the province. Currently Rhamnus frangula occurs throughout much of southern Ontario and is locally common. In some sites it comprises more than 90% of the green biomass over areas of several acres and it has become a major component of regionally and provincially significant plant communities. Berries of Rhamnus frangula are eaten by American Robins, Bohemian Waxwings, Cedar Waxwings, Rose-breasted Grosbeaks and Starlings. The shrub probably has a number of different avian and mammalian dispersal agents. Over the next 10-20 years, it is expected that R. frangula will become abundant and dominant in open and semi-open wetlands over most of the southern part of the province. While small scale management technology is available, the problem is one that requires a consideration of management on a large scale.", "author" : [ { "dropping-particle" : "", "family" : "Catling", "given" : "P. M.", "non-dropping-particle" : "", "parse-names" : false, "suffix" : "" }, { "dropping-particle" : "", "family" : "Porebski", "given" : "Z. S.", "non-dropping-particle" : "", "parse-names" : false, "suffix" : "" } ], "container-title" : "Canadian Field-Naturalist", "id" : "ITEM-3", "issue" : "3", "issued" : { "date-parts" : [ [ "1994" ] ] }, "page" : "305-310", "title" : "The history of invasion and current status of glossy buckthorn, Rhamnus frangula, in southern Ontario", "type" : "article-journal", "volume" : "108" }, "uris" : [ "http://www.mendeley.com/documents/?uuid=82718dc0-9007-36b4-a475-cbff9203ccab" ] } ], "mendeley" : { "formattedCitation" : "(Catling and Porebski 1994, Johnson et al. 2006, Webster et al. 2006)", "plainTextFormattedCitation" : "(Catling and Porebski 1994, Johnson et al. 2006, Webster et al. 2006)", "previouslyFormattedCitation" : "(Catling and Porebski 1994, Johnson et al. 2006, Webster et al. 2006)" }, "properties" : { "noteIndex" : 0 }, "schema" : "https://github.com/citation-style-language/schema/raw/master/csl-citation.json" }</w:instrText>
      </w:r>
      <w:r w:rsidRPr="00371876">
        <w:fldChar w:fldCharType="separate"/>
      </w:r>
      <w:r w:rsidRPr="00371876">
        <w:rPr>
          <w:noProof/>
        </w:rPr>
        <w:t>(Catling and Porebski 1994, Johnson et al. 2006, Webster et al. 2006)</w:t>
      </w:r>
      <w:r w:rsidRPr="00371876">
        <w:fldChar w:fldCharType="end"/>
      </w:r>
      <w:r w:rsidRPr="00371876">
        <w:t>. Glossy buckthorn reduces regeneration of eastern white pine</w:t>
      </w:r>
      <w:r w:rsidR="00882274">
        <w:t xml:space="preserve"> (</w:t>
      </w:r>
      <w:r w:rsidR="00882274">
        <w:rPr>
          <w:i/>
        </w:rPr>
        <w:t>Pinus strobus</w:t>
      </w:r>
      <w:r w:rsidR="00882274">
        <w:t>)</w:t>
      </w:r>
      <w:r w:rsidRPr="00371876">
        <w:t xml:space="preserve">, an important timber species in New Hampshire and Maine </w:t>
      </w:r>
      <w:r w:rsidRPr="00371876">
        <w:fldChar w:fldCharType="begin" w:fldLock="1"/>
      </w:r>
      <w:r w:rsidR="001C0092">
        <w:instrText>ADDIN CSL_CITATION { "citationItems" : [ { "id" : "ITEM-1", "itemData" : { "DOI" : "10.1016/j.foreco.2011.10.035", "ISBN" : "0378-1127", "ISSN" : "03781127", "abstract" : "The extent to which forests can be invaded by exotic plants and the role of tree harvest in facilitating such invasions are important issues in invasion biology. Our objective was to determine: (a) whether a widespread exotic shrub, glossy buckthorn (Frangula alnus), can invade a common northeastern US forest type, (b) the extent to which logging facilitates buckthorn invasion, (c) whether buckthorn invades gaps through pre-disturbance ('advance') regeneration, (d) whether or not it forms uneven-aged populations in invaded stands. We selected nine eastern white pine - hardwoods stands in Durham, NH. Three were undisturbed, three were clear-cut, and three were partially cut. Cutting occurred \u22656. years prior to sampling. Glossy buckthorn (\u22650.5. m tall) was present in all stands at the time of sampling and most buckthorn populations were all-aged, suggesting that recruitment by seed continued after initial establishment and that long-term persistence in these stands is possible. Buckthorn was present in four of six cut stands prior to cutting, indicating some advance regeneration. The results support the view that forests are not inherently resistant to invasion by exotic plants. Compared to uncut stands, however, buckthorn had higher densities in clear-cut and partially cut stands. In partially cut stands, buckthorn density was greater in canopy gaps than in adjacent uncut areas. Thus, logging facilitated buckthorn invasion. Given this result and the known negative effects of buckthorn on tree regeneration, control measures should be considered when logging stands where buckthorn invasion is likely. \u00a9 2011 Elsevier B.V.", "author" : [ { "dropping-particle" : "", "family" : "Lee", "given" : "Thomas D.", "non-dropping-particle" : "", "parse-names" : false, "suffix" : "" }, { "dropping-particle" : "", "family" : "Thompson", "given" : "Jennifer H.", "non-dropping-particle" : "", "parse-names" : false, "suffix" : "" } ], "container-title" : "Forest Ecology and Management", "id" : "ITEM-1", "issued" : { "date-parts" : [ [ "2012" ] ] }, "page" : "201-210", "publisher" : "Elsevier B.V.", "title" : "Effects of logging history on invasion of eastern white pine forests by exotic glossy buckthorn (Frangula alnus P. Mill.)", "type" : "article-journal", "volume" : "265" }, "uris" : [ "http://www.mendeley.com/documents/?uuid=26cd152e-dbe5-490c-a9cb-3550c1091d0d" ] }, { "id" : "ITEM-2", "itemData" : { "DOI" : "10.1007/s10530-009-9563-8", "ISBN" : "1387-3547", "ISSN" : "13873547", "abstract" : "The primary objective of this study was to determine whether the exotic, invasive shrub, glossy buckthorn (Frangula alnus), is more abundant in canopy gaps created by logging than in uncut forests. Secondary objectives were to determine whether buck-thorn abundance in gaps is related to gap size, and whether or not buckthorn exhibits advanced regenera-tion. The abundance of glossy buckthorn was estimated in five patch cuts and three single-tree cuts in a 90 year old eastern hemlock\u2013eastern white pine\u2013sweet birch forest at the Woodman Horticultural Farm in Durham, NH, USA. Glossy buckthorn was 96 times more abundant in logged areas than in uncut control plots. The three largest but youngest gaps ([0.08 ha; 5 years old) had the greatest proportion of tall ([2 m), repro-ductively mature glossy buckthorn individuals, with 18.4% fruiting. The older, medium-sized gaps (ca. 0.03 ha; 10 years old) contained the highest overall densities of glossy buckthorn, but few stems were flowering (*2%) and none were fruiting at the time of sampling. Small gaps (\\0.01 ha; 10 years old) appeared to be sinks for glossy buckthorn, as all individuals were \\0.5 m tall and none were [4 years old. As age and size of gaps were correlated, it was difficult to determine which factor played a larger role in the establishment and persistence of glossy buckthorn. However, the greater proportion of individuals[2 m tall and greater reproductive vigor of glossy buckthorn in large gaps relative to small gaps\u2014despite fewer years available for growth\u2014suggest that larger disturbances lead to more resources available for buckthorn growth, survival, and reproduction. Individuals \\0.5 m tall were observed in uncut control plots at low density (\\30 stems/ha) and 5% of stems in large gaps were older than the gaps themselves, suggesting that gap formation released previously established glossy buck-thorn individuals (i.e., advanced regeneration).", "author" : [ { "dropping-particle" : "", "family" : "Burnham", "given" : "Katharine M.", "non-dropping-particle" : "", "parse-names" : false, "suffix" : "" }, { "dropping-particle" : "", "family" : "Lee", "given" : "Thomas D.", "non-dropping-particle" : "", "parse-names" : false, "suffix" : "" } ], "container-title" : "Biological Invasions", "id" : "ITEM-2", "issue" : "6", "issued" : { "date-parts" : [ [ "2010" ] ] }, "page" : "1509-1520", "title" : "Canopy gaps facilitate establishment, growth, and reproduction of invasive Frangula alnus in a Tsuga canadensis dominated forest", "type" : "article-journal", "volume" : "12" }, "uris" : [ "http://www.mendeley.com/documents/?uuid=cd8fdddb-ae67-4580-a77b-f19a54723a96" ] }, { "id" : "ITEM-3", "itemData" : { "DOI" : "10.1656/1092-6194(2003)010[0277:PIOTIE]2.0.CO;2", "ISBN" : "1092-6194", "ISSN" : "1092-6194", "abstract" : "This paper investigated the potential for the exotic shrub Rhamnus frangula L. (glossy buckthorn) to alter native plant community composition in southeastern New Hampshire. Stratified random sampling was performed with 2 m \u00d7 2 m plots randomly located in 5 m intervals along three 50 m transects in four even-aged Pinus-mixed hardwood forests, three of which were managed stands. The associations between R. frangula and the measured species abundances and environmental variables were investigated using linear, least-squares multiple regression and Non-metric Multidimensional Scaling Ordination. Plot basal area of R. frangula was inversely related to woody seedling density (p &lt; 0.001), herb cover (p &lt; 0.05), and species richness (p &lt; 0.01). The relative contribution of R. frangula to explaining variance in seedling density was greater than canopy openness, soil pH, soil clay, or soil sand. Abundance of R. frangula was a statistically significant predictor (p &lt; 0.05) of individual herb species abundances for all study sites. This evidence supports the hypothesis that R. frangula causes a decline in seedling density and alters native ground level plant species abundances. Furthermore, the patterns agree with the suppression of ground level plant species abundances by R. frangula found in removal experiments.",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3", "issue" : "3", "issued" : { "date-parts" : [ [ "2003" ] ] }, "page" : "277-296", "title" : "Potential Impacts of the Invasive Exotic Shrub Rhamnus Frangula L. (Glossy Buckthorn) on Forests of Southern New Hampshire", "type" : "article-journal", "volume" : "10" }, "uris" : [ "http://www.mendeley.com/documents/?uuid=54027fa9-ba59-4f1f-93c1-ead9f8b0fbb3" ] }, { "id" : "ITEM-4", "itemData" : { "DOI" : "10.1656/1092-6194(2004)011[0333:EROTNS]2.0.CO;2", "ISSN" : "1092-6194", "abstract" : "Abstract Effects of the non-indigenous shrub Rhamnus frangula L. (glossy buckthorn) on tree recruitment, herb cover, forest floor plant species richness, and R. frangula recruitment were tested in two southeastern New Hampshire Pinus forests using a randomized complete-block field experiment. The treatment, applied in January of 2000, was the presence of well-established R. frangula populations with three levels: R. frangula absent prior to experiment (\u201cuninvaded\u201d), &gt; 90% R. frangula cover (\u201cRhamnus present\u201d), and removal of &gt; 90% R. frangula cover (\u201cRhamnus removed\u201d). After 2 years of measurements, Rhamnus present had significantly lower first-year native tree seedling density than Rhamnus removed and uninvaded plots (0.11, 0.40, and 0.40 seedlings/m2 respectively). First-year native tree seedling density in the Rhamnus removed and uninvaded treatments were similar. Neither percent herb cover nor plant species richness were significantly affected by the removal of R. frangula in the two years following t...", "author" : [ { "dropping-particle" : "", "family" : "Frappier", "given" : "Brian", "non-dropping-particle" : "", "parse-names" : false, "suffix" : "" }, { "dropping-particle" : "", "family" : "Eckert", "given" : "Robert T.", "non-dropping-particle" : "", "parse-names" : false, "suffix" : "" }, { "dropping-particle" : "", "family" : "Lee", "given" : "Thomas D.", "non-dropping-particle" : "", "parse-names" : false, "suffix" : "" } ], "container-title" : "Northeastern Naturalist", "id" : "ITEM-4", "issue" : "3", "issued" : { "date-parts" : [ [ "2004" ] ] }, "page" : "333-342", "title" : "Experimental Removal of the Non-indigenous Shrub Rhamnus frangula (Glossy Buckthorn): Effects on Native Herbs and Woody Seedlings", "type" : "article-journal", "volume" : "11" }, "uris" : [ "http://www.mendeley.com/documents/?uuid=128a80cd-bb95-4f36-8367-3ddabfaa99ee" ] }, { "id" : "ITEM-5", "itemData" : { "DOI" : "10.1016/j.foreco.2017.08.049", "ISSN" : "03781127", "abstract" : "Invasive glossy buckthorn (Frangula alnus) hampers management of white pine (Pinus strobus) in the northeastern USA, especially when these species co-establish following harvest activities. Our objective was to test the effects on pine sapling growth of a simple, quick, and novel silvicultural procedure involving local buckthorn stem removal. We identified 75 five-year-old pine saplings in a Durham, NH, forest regeneration area that was clear-cut in 2009 and which was heavily invaded by buckthorn. All selected pine saplings were surrounded primarily by glossy buckthorn. Around each of 50 of these pine saplings, a 1 m radius was cleared (\u2018cut only\u2019 treatment) and for half of these there was a follow-up herbicide application (\u2018cut + herbicide\u2019 treatment). Remaining saplings were untreated controls. After one growing season, pines responded to treatment with increased terminal leader biomass (+75%), basal stem diameter (+12%) and bark starch (+140%). Treated pines displayed even greater diameter increase (+29%) after two growing seasons. None of these variables differed across the two treatments. Height of treated pines did not differ from controls, even after the second growing season. When herbicide was used, there were 86% fewer buckthorn sprouts in treated areas, but pine mortality was five times greater (n = 5) than in the cut only treatment (n = 1). Our results show that, regardless of herbicide use, those pines cleared of surrounding vegetation and not subject to post-treatment mortality exhibited increased vigor and growth, suggesting a greater potential to eventually outgrow competing buckthorn and thus more rapidly reach commercial size.", "author" : [ { "dropping-particle" : "", "family" : "Lanzer", "given" : "Nicholas B.", "non-dropping-particle" : "", "parse-names" : false, "suffix" : "" }, { "dropping-particle" : "", "family" : "Lee", "given" : "Thomas D.", "non-dropping-particle" : "", "parse-names" : false, "suffix" : "" }, { "dropping-particle" : "", "family" : "Ducey", "given" : "Mark J.", "non-dropping-particle" : "", "parse-names" : false, "suffix" : "" }, { "dropping-particle" : "", "family" : "Eisenhaure", "given" : "Stephen E.", "non-dropping-particle" : "", "parse-names" : false, "suffix" : "" } ], "container-title" : "Forest Ecology and Management", "id" : "ITEM-5", "issue" : "August", "issued" : { "date-parts" : [ [ "2017" ] ] }, "page" : "280-288", "publisher" : "Elsevier", "title" : "Sapling white pine (Pinus strobus L.) exhibits growth response following selective release from competition with glossy buckthorn (Frangula alnus P. Mill) and associated vegetation", "type" : "article-journal", "volume" : "404" }, "uris" : [ "http://www.mendeley.com/documents/?uuid=2ceb408b-27ef-4ff5-aeb7-dd375a65b06f" ] } ], "mendeley" : { "formattedCitation" : "(Frappier et al. 2003, 2004, Burnham and Lee 2010, Lee and Thompson 2012, Lanzer et al. 2017)", "plainTextFormattedCitation" : "(Frappier et al. 2003, 2004, Burnham and Lee 2010, Lee and Thompson 2012, Lanzer et al. 2017)", "previouslyFormattedCitation" : "(Frappier et al. 2003, 2004, Burnham and Lee 2010, Lee and Thompson 2012, Lanzer et al. 2017)" }, "properties" : { "noteIndex" : 0 }, "schema" : "https://github.com/citation-style-language/schema/raw/master/csl-citation.json" }</w:instrText>
      </w:r>
      <w:r w:rsidRPr="00371876">
        <w:fldChar w:fldCharType="separate"/>
      </w:r>
      <w:r w:rsidR="005B20FD" w:rsidRPr="005B20FD">
        <w:rPr>
          <w:noProof/>
        </w:rPr>
        <w:t>(Frappier et al. 2003, 2004, Burnham and Lee 2010, Lee and Thompson 2012, Lanzer et al. 2017)</w:t>
      </w:r>
      <w:r w:rsidRPr="00371876">
        <w:fldChar w:fldCharType="end"/>
      </w:r>
      <w:r w:rsidRPr="00371876">
        <w:t xml:space="preserve">. We focus our example on the southern portions of New Hampshire and Maine where glossy buckthorn is most abundant and eastern white pine is relatively common </w:t>
      </w:r>
      <w:r w:rsidRPr="00371876">
        <w:fldChar w:fldCharType="begin" w:fldLock="1"/>
      </w:r>
      <w:r w:rsidR="00CB04CC">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noteIndex" : 0 }, "schema" : "https://github.com/citation-style-language/schema/raw/master/csl-citation.json" }</w:instrText>
      </w:r>
      <w:r w:rsidRPr="00371876">
        <w:fldChar w:fldCharType="separate"/>
      </w:r>
      <w:r w:rsidRPr="00371876">
        <w:rPr>
          <w:noProof/>
        </w:rPr>
        <w:t>(Justice et al. 2002)</w:t>
      </w:r>
      <w:r w:rsidRPr="00371876">
        <w:fldChar w:fldCharType="end"/>
      </w:r>
      <w:r w:rsidRPr="00371876">
        <w:t xml:space="preserve">. </w:t>
      </w:r>
      <w:r w:rsidR="005C1905">
        <w:t>A</w:t>
      </w:r>
      <w:r w:rsidR="00C00291">
        <w:t xml:space="preserve"> land</w:t>
      </w:r>
      <w:r w:rsidR="000E2E2D">
        <w:t xml:space="preserve"> </w:t>
      </w:r>
      <w:r w:rsidR="00C00291">
        <w:t xml:space="preserve">cover </w:t>
      </w:r>
      <w:r w:rsidR="005C1905">
        <w:t>dataset</w:t>
      </w:r>
      <w:r w:rsidR="00C00291">
        <w:t xml:space="preserve"> that partitions eastern white pine is available </w:t>
      </w:r>
      <w:r w:rsidR="00D13FC0">
        <w:t xml:space="preserve">only </w:t>
      </w:r>
      <w:r w:rsidR="00C00291">
        <w:t xml:space="preserve">for the state of New Hampshire </w:t>
      </w:r>
      <w:r w:rsidR="00CB04CC">
        <w:fldChar w:fldCharType="begin" w:fldLock="1"/>
      </w:r>
      <w:r w:rsidR="005B20FD">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noteIndex" : 0 }, "schema" : "https://github.com/citation-style-language/schema/raw/master/csl-citation.json" }</w:instrText>
      </w:r>
      <w:r w:rsidR="00CB04CC">
        <w:fldChar w:fldCharType="separate"/>
      </w:r>
      <w:r w:rsidR="00CB04CC" w:rsidRPr="00CB04CC">
        <w:rPr>
          <w:noProof/>
        </w:rPr>
        <w:t>(Justice et al. 2002)</w:t>
      </w:r>
      <w:r w:rsidR="00CB04CC">
        <w:fldChar w:fldCharType="end"/>
      </w:r>
      <w:r w:rsidR="00743F5E">
        <w:t xml:space="preserve"> rather than for the full extent</w:t>
      </w:r>
      <w:r w:rsidR="000E2E2D">
        <w:t xml:space="preserve">. </w:t>
      </w:r>
    </w:p>
    <w:p w14:paraId="1D288842" w14:textId="5749B47A" w:rsidR="005F6377" w:rsidRPr="00F837A6" w:rsidRDefault="005F6377" w:rsidP="00021291">
      <w:pPr>
        <w:pStyle w:val="Heading2"/>
        <w:rPr>
          <w:b/>
          <w:i w:val="0"/>
        </w:rPr>
      </w:pPr>
      <w:r w:rsidRPr="00F837A6">
        <w:rPr>
          <w:b/>
          <w:i w:val="0"/>
        </w:rPr>
        <w:t>Model</w:t>
      </w:r>
      <w:r w:rsidR="00B021D9" w:rsidRPr="00F837A6">
        <w:rPr>
          <w:b/>
          <w:i w:val="0"/>
        </w:rPr>
        <w:t xml:space="preserve"> structure </w:t>
      </w:r>
    </w:p>
    <w:p w14:paraId="3700122F" w14:textId="3DC4D30F" w:rsidR="005F6377" w:rsidRDefault="00882CC1" w:rsidP="00021291">
      <w:pPr>
        <w:spacing w:line="480" w:lineRule="auto"/>
      </w:pPr>
      <w:r>
        <w:tab/>
        <w:t xml:space="preserve">The </w:t>
      </w:r>
      <w:r w:rsidR="0077249C">
        <w:t xml:space="preserve">model predicts the </w:t>
      </w:r>
      <w:r w:rsidR="00376314">
        <w:t>land cover</w:t>
      </w:r>
      <w:r>
        <w:t xml:space="preserve"> composition across </w:t>
      </w:r>
      <w:r>
        <w:rPr>
          <w:i/>
        </w:rPr>
        <w:t>D</w:t>
      </w:r>
      <w:r>
        <w:t xml:space="preserve"> categories within each cell </w:t>
      </w:r>
      <w:r>
        <w:rPr>
          <w:i/>
        </w:rPr>
        <w:t>i</w:t>
      </w:r>
      <w:r>
        <w:t xml:space="preserve"> of </w:t>
      </w:r>
      <w:r w:rsidR="00316E85">
        <w:t xml:space="preserve">a grid for </w:t>
      </w:r>
      <w:r>
        <w:t xml:space="preserve">the </w:t>
      </w:r>
      <w:r w:rsidR="00376314">
        <w:t xml:space="preserve">full </w:t>
      </w:r>
      <w:r w:rsidR="005C1905">
        <w:t>extent</w:t>
      </w:r>
      <w:r w:rsidR="005F6377">
        <w:t>.</w:t>
      </w:r>
      <w:r>
        <w:t xml:space="preserve"> </w:t>
      </w:r>
      <w:r w:rsidR="00F05450">
        <w:t xml:space="preserve">We employ </w:t>
      </w:r>
      <w:r w:rsidR="00E0157F">
        <w:t>t</w:t>
      </w:r>
      <w:r>
        <w:t>wo</w:t>
      </w:r>
      <w:r w:rsidR="00376314">
        <w:t xml:space="preserve"> </w:t>
      </w:r>
      <w:r>
        <w:t>datasets</w:t>
      </w:r>
      <w:r w:rsidR="0001409F">
        <w:t xml:space="preserve">, </w:t>
      </w:r>
      <w:r w:rsidR="00D7736A">
        <w:rPr>
          <w:b/>
        </w:rPr>
        <w:t>Y</w:t>
      </w:r>
      <w:r w:rsidR="0001409F">
        <w:t xml:space="preserve"> and </w:t>
      </w:r>
      <w:r w:rsidR="00D7736A">
        <w:rPr>
          <w:b/>
        </w:rPr>
        <w:t>Z</w:t>
      </w:r>
      <w:r w:rsidR="0001409F">
        <w:t xml:space="preserve">, </w:t>
      </w:r>
      <w:r w:rsidR="00E0157F">
        <w:t xml:space="preserve">to </w:t>
      </w:r>
      <w:r w:rsidR="0001409F">
        <w:t xml:space="preserve">describe the </w:t>
      </w:r>
      <w:r w:rsidR="007F7457">
        <w:t xml:space="preserve">land cover </w:t>
      </w:r>
      <w:r w:rsidR="0001409F">
        <w:t>composition within cell</w:t>
      </w:r>
      <w:r w:rsidR="00F05450">
        <w:t>s</w:t>
      </w:r>
      <w:r w:rsidR="00C669D4">
        <w:t xml:space="preserve"> (Table 1)</w:t>
      </w:r>
      <w:r w:rsidR="0001409F">
        <w:t xml:space="preserve">. </w:t>
      </w:r>
      <w:r w:rsidR="0001409F" w:rsidRPr="00DA1D28">
        <w:rPr>
          <w:b/>
        </w:rPr>
        <w:t>Y</w:t>
      </w:r>
      <w:r w:rsidR="0001409F">
        <w:t xml:space="preserve"> has high accuracy and all </w:t>
      </w:r>
      <w:r w:rsidR="0001409F">
        <w:rPr>
          <w:i/>
        </w:rPr>
        <w:t>D</w:t>
      </w:r>
      <w:r w:rsidR="0001409F">
        <w:t xml:space="preserve"> categories, but </w:t>
      </w:r>
      <w:r w:rsidR="009364C0">
        <w:t xml:space="preserve">only </w:t>
      </w:r>
      <w:r w:rsidR="00563365">
        <w:t xml:space="preserve">exists </w:t>
      </w:r>
      <w:r w:rsidR="009364C0">
        <w:t>for a subset of cells</w:t>
      </w:r>
      <w:r w:rsidR="0001409F">
        <w:t xml:space="preserve">. </w:t>
      </w:r>
      <w:r w:rsidR="00D7736A">
        <w:rPr>
          <w:b/>
        </w:rPr>
        <w:t>Z</w:t>
      </w:r>
      <w:r w:rsidR="0001409F">
        <w:t xml:space="preserve"> covers the full extent, but with lower accuracy and only</w:t>
      </w:r>
      <w:r w:rsidR="00563365">
        <w:t xml:space="preserve"> details</w:t>
      </w:r>
      <w:r w:rsidR="0001409F">
        <w:t xml:space="preserve"> </w:t>
      </w:r>
      <w:r w:rsidR="0001409F" w:rsidRPr="0001409F">
        <w:rPr>
          <w:i/>
        </w:rPr>
        <w:t>d</w:t>
      </w:r>
      <w:r w:rsidR="00184F78">
        <w:t>=</w:t>
      </w:r>
      <w:r w:rsidR="0001409F" w:rsidRPr="0001409F">
        <w:rPr>
          <w:i/>
        </w:rPr>
        <w:t>D</w:t>
      </w:r>
      <w:r w:rsidR="00184F78">
        <w:t>–</w:t>
      </w:r>
      <w:r w:rsidR="0001409F">
        <w:t xml:space="preserve">1 categories, </w:t>
      </w:r>
      <w:r w:rsidR="001F6C27">
        <w:t>where</w:t>
      </w:r>
      <w:r w:rsidR="0001409F">
        <w:t xml:space="preserve"> two of the </w:t>
      </w:r>
      <w:r w:rsidR="00C21E08" w:rsidRPr="00C21E08">
        <w:rPr>
          <w:i/>
        </w:rPr>
        <w:t>D</w:t>
      </w:r>
      <w:r w:rsidR="00C21E08">
        <w:t xml:space="preserve"> </w:t>
      </w:r>
      <w:r w:rsidR="0001409F">
        <w:t xml:space="preserve">categories </w:t>
      </w:r>
      <w:r w:rsidR="00D161CE">
        <w:t xml:space="preserve">are </w:t>
      </w:r>
      <w:r w:rsidR="0001409F">
        <w:t xml:space="preserve">aggregated into one. In the example </w:t>
      </w:r>
      <w:r w:rsidR="00411AEE">
        <w:t>illustrated here</w:t>
      </w:r>
      <w:r w:rsidR="0001409F">
        <w:t xml:space="preserve">, </w:t>
      </w:r>
      <w:r w:rsidR="00EA737C" w:rsidRPr="00DA1D28">
        <w:rPr>
          <w:b/>
        </w:rPr>
        <w:t>Y</w:t>
      </w:r>
      <w:r w:rsidR="00EA737C">
        <w:t xml:space="preserve"> differentiates ecologically important </w:t>
      </w:r>
      <w:r w:rsidR="00EA737C">
        <w:rPr>
          <w:i/>
        </w:rPr>
        <w:t>W</w:t>
      </w:r>
      <w:r w:rsidR="00EA737C" w:rsidRPr="00EA737C">
        <w:rPr>
          <w:i/>
        </w:rPr>
        <w:t xml:space="preserve">hite </w:t>
      </w:r>
      <w:r w:rsidR="00EA737C">
        <w:rPr>
          <w:i/>
        </w:rPr>
        <w:t>P</w:t>
      </w:r>
      <w:r w:rsidR="00EA737C" w:rsidRPr="00EA737C">
        <w:rPr>
          <w:i/>
        </w:rPr>
        <w:t xml:space="preserve">ine </w:t>
      </w:r>
      <w:r w:rsidR="00EA737C">
        <w:rPr>
          <w:i/>
        </w:rPr>
        <w:t>F</w:t>
      </w:r>
      <w:r w:rsidR="00EA737C" w:rsidRPr="00EA737C">
        <w:rPr>
          <w:i/>
        </w:rPr>
        <w:t>orest</w:t>
      </w:r>
      <w:r w:rsidR="00EA737C">
        <w:t xml:space="preserve"> from </w:t>
      </w:r>
      <w:r w:rsidR="00023516">
        <w:rPr>
          <w:i/>
        </w:rPr>
        <w:t xml:space="preserve">Other </w:t>
      </w:r>
      <w:r w:rsidR="00EA737C">
        <w:rPr>
          <w:i/>
        </w:rPr>
        <w:t>Evergreen Forest</w:t>
      </w:r>
      <w:r w:rsidR="003C3F3F">
        <w:t>.</w:t>
      </w:r>
      <w:r w:rsidR="00EA737C">
        <w:t xml:space="preserve"> </w:t>
      </w:r>
      <w:r w:rsidR="003C3F3F">
        <w:t>I</w:t>
      </w:r>
      <w:r w:rsidR="00EA737C">
        <w:t xml:space="preserve">n </w:t>
      </w:r>
      <w:r w:rsidR="00D7736A">
        <w:rPr>
          <w:b/>
        </w:rPr>
        <w:t>Z</w:t>
      </w:r>
      <w:r w:rsidR="003C3F3F">
        <w:t xml:space="preserve">, </w:t>
      </w:r>
      <w:r w:rsidR="003C3F3F" w:rsidRPr="003C3F3F">
        <w:rPr>
          <w:i/>
        </w:rPr>
        <w:t>White Pine Forest</w:t>
      </w:r>
      <w:r w:rsidR="00EA737C">
        <w:t xml:space="preserve"> is aggregated within </w:t>
      </w:r>
      <w:r w:rsidR="00EA737C">
        <w:rPr>
          <w:i/>
        </w:rPr>
        <w:t>Evergreen Forest</w:t>
      </w:r>
      <w:r w:rsidR="00EA737C">
        <w:t xml:space="preserve">. </w:t>
      </w:r>
      <w:r w:rsidR="002517D4">
        <w:t>W</w:t>
      </w:r>
      <w:r w:rsidR="00EA737C">
        <w:t xml:space="preserve">e represent the raw observed composition as </w:t>
      </w:r>
      <w:r w:rsidR="00D7736A">
        <w:rPr>
          <w:b/>
        </w:rPr>
        <w:t>Z</w:t>
      </w:r>
      <w:r w:rsidR="00EA737C">
        <w:t xml:space="preserve">, with </w:t>
      </w:r>
      <w:r w:rsidR="00D7736A">
        <w:rPr>
          <w:b/>
        </w:rPr>
        <w:t>Z</w:t>
      </w:r>
      <w:r w:rsidR="00EA737C" w:rsidRPr="00DA1D28">
        <w:rPr>
          <w:b/>
        </w:rPr>
        <w:t>’</w:t>
      </w:r>
      <w:r w:rsidR="00EA737C">
        <w:t xml:space="preserve"> as the processed </w:t>
      </w:r>
      <w:r w:rsidR="002517D4">
        <w:t>composition</w:t>
      </w:r>
      <w:r w:rsidR="00EA737C">
        <w:t xml:space="preserve"> with improved accuracy and the aggregate category </w:t>
      </w:r>
      <w:r w:rsidR="002E3DFD">
        <w:t>partitioned</w:t>
      </w:r>
      <w:r w:rsidR="00EA737C">
        <w:t xml:space="preserve"> into</w:t>
      </w:r>
      <w:r w:rsidR="002E3DFD">
        <w:t xml:space="preserve"> the desired</w:t>
      </w:r>
      <w:r w:rsidR="00EA737C">
        <w:t xml:space="preserve"> two.</w:t>
      </w:r>
    </w:p>
    <w:p w14:paraId="18C6767C" w14:textId="787C4F4E" w:rsidR="00EA737C" w:rsidRPr="00F5528C" w:rsidRDefault="00EA737C" w:rsidP="00021291">
      <w:pPr>
        <w:spacing w:line="480" w:lineRule="auto"/>
      </w:pPr>
      <w:r>
        <w:tab/>
      </w:r>
      <w:r w:rsidR="000E5B3F">
        <w:t>Both</w:t>
      </w:r>
      <w:r>
        <w:t xml:space="preserve"> </w:t>
      </w:r>
      <w:r w:rsidRPr="00DA1D28">
        <w:rPr>
          <w:b/>
        </w:rPr>
        <w:t>Y</w:t>
      </w:r>
      <w:r>
        <w:t xml:space="preserve"> and </w:t>
      </w:r>
      <w:r w:rsidR="00D7736A">
        <w:rPr>
          <w:b/>
        </w:rPr>
        <w:t>Z</w:t>
      </w:r>
      <w:r>
        <w:t xml:space="preserve"> are </w:t>
      </w:r>
      <w:r w:rsidR="00DC4004">
        <w:t xml:space="preserve">represented as </w:t>
      </w:r>
      <w:r>
        <w:t xml:space="preserve">observations with error of the unconstrained latent variable </w:t>
      </w:r>
      <w:r w:rsidR="00D667D1" w:rsidRPr="00D7736A">
        <w:rPr>
          <w:b/>
        </w:rPr>
        <w:t>ν</w:t>
      </w:r>
      <w:r>
        <w:t xml:space="preserve">. To enforce compositional constraints, we model </w:t>
      </w:r>
      <w:r>
        <w:rPr>
          <w:i/>
        </w:rPr>
        <w:t>d</w:t>
      </w:r>
      <w:r>
        <w:t xml:space="preserve"> categories, with the </w:t>
      </w:r>
      <w:r>
        <w:rPr>
          <w:i/>
        </w:rPr>
        <w:t>D</w:t>
      </w:r>
      <w:r>
        <w:rPr>
          <w:i/>
          <w:vertAlign w:val="superscript"/>
        </w:rPr>
        <w:t>th</w:t>
      </w:r>
      <w:r>
        <w:t xml:space="preserve"> as a </w:t>
      </w:r>
      <w:r>
        <w:lastRenderedPageBreak/>
        <w:t xml:space="preserve">reference category calculated </w:t>
      </w:r>
      <w:r w:rsidR="004E0858">
        <w:t>by</w:t>
      </w:r>
      <w:r>
        <w:t xml:space="preserve"> the final </w:t>
      </w:r>
      <w:r w:rsidR="00900355">
        <w:t>link function</w:t>
      </w:r>
      <w:r>
        <w:t xml:space="preserve">. </w:t>
      </w:r>
      <w:r w:rsidR="00D667D1">
        <w:t>F</w:t>
      </w:r>
      <w:r>
        <w:t xml:space="preserve">or each cell </w:t>
      </w:r>
      <w:r>
        <w:rPr>
          <w:i/>
        </w:rPr>
        <w:t>i</w:t>
      </w:r>
      <w:r>
        <w:t>,</w:t>
      </w:r>
      <w:r w:rsidR="00D667D1">
        <w:t xml:space="preserve"> therefore,</w:t>
      </w:r>
      <w:r>
        <w:t xml:space="preserve"> </w:t>
      </w:r>
      <w:r w:rsidR="00B3195C">
        <w:rPr>
          <w:b/>
          <w:i/>
        </w:rPr>
        <w:t>Y</w:t>
      </w:r>
      <w:r w:rsidR="00B3195C" w:rsidRPr="00B3195C">
        <w:rPr>
          <w:b/>
          <w:i/>
          <w:vertAlign w:val="subscript"/>
        </w:rPr>
        <w:t>i</w:t>
      </w:r>
      <w:r w:rsidR="00B3195C" w:rsidRPr="00B3195C">
        <w:t>,</w:t>
      </w:r>
      <w:r w:rsidR="00B3195C">
        <w:t xml:space="preserve"> </w:t>
      </w:r>
      <w:r w:rsidR="00D7736A">
        <w:rPr>
          <w:b/>
          <w:i/>
        </w:rPr>
        <w:t>Z</w:t>
      </w:r>
      <w:r w:rsidR="00D667D1">
        <w:rPr>
          <w:b/>
          <w:i/>
        </w:rPr>
        <w:t>’</w:t>
      </w:r>
      <w:r w:rsidR="00B3195C" w:rsidRPr="00B3195C">
        <w:rPr>
          <w:b/>
          <w:i/>
          <w:vertAlign w:val="subscript"/>
        </w:rPr>
        <w:t>i</w:t>
      </w:r>
      <w:r w:rsidR="00B3195C" w:rsidRPr="00B3195C">
        <w:t>,</w:t>
      </w:r>
      <w:r w:rsidR="00D667D1">
        <w:t xml:space="preserve"> and </w:t>
      </w:r>
      <w:r w:rsidR="00D667D1" w:rsidRPr="00DA1D28">
        <w:rPr>
          <w:b/>
          <w:i/>
        </w:rPr>
        <w:t>ν</w:t>
      </w:r>
      <w:r w:rsidR="00D667D1" w:rsidRPr="00DA1D28">
        <w:rPr>
          <w:b/>
          <w:i/>
          <w:vertAlign w:val="subscript"/>
        </w:rPr>
        <w:t>i</w:t>
      </w:r>
      <w:r w:rsidR="00D667D1" w:rsidRPr="00B3195C">
        <w:t>,</w:t>
      </w:r>
      <w:r w:rsidR="00D667D1">
        <w:t xml:space="preserve"> are vectors of length </w:t>
      </w:r>
      <w:r w:rsidR="00D667D1">
        <w:rPr>
          <w:i/>
        </w:rPr>
        <w:t>d</w:t>
      </w:r>
      <w:r w:rsidR="00D667D1">
        <w:t xml:space="preserve">, </w:t>
      </w:r>
      <w:r w:rsidR="00773840">
        <w:t>and</w:t>
      </w:r>
      <w:r w:rsidR="00D667D1">
        <w:t xml:space="preserve"> </w:t>
      </w:r>
      <w:r w:rsidR="00D7736A">
        <w:rPr>
          <w:b/>
          <w:i/>
        </w:rPr>
        <w:t>Z</w:t>
      </w:r>
      <w:r w:rsidR="00D667D1" w:rsidRPr="00B3195C">
        <w:rPr>
          <w:b/>
          <w:i/>
          <w:vertAlign w:val="subscript"/>
        </w:rPr>
        <w:t>i</w:t>
      </w:r>
      <w:r w:rsidR="00D667D1">
        <w:t xml:space="preserve"> is a vector of length </w:t>
      </w:r>
      <w:r w:rsidR="00D667D1">
        <w:rPr>
          <w:i/>
        </w:rPr>
        <w:t>d</w:t>
      </w:r>
      <w:r w:rsidR="00D667D1" w:rsidRPr="00D667D1">
        <w:t>–1</w:t>
      </w:r>
      <w:r w:rsidR="00D667D1">
        <w:t xml:space="preserve"> </w:t>
      </w:r>
      <w:r w:rsidR="006C2763">
        <w:t>such that</w:t>
      </w:r>
      <w:r w:rsidR="00D667D1">
        <w:t xml:space="preserve"> </w:t>
      </w:r>
      <w:r w:rsidR="00D7736A">
        <w:rPr>
          <w:i/>
        </w:rPr>
        <w:t>Z</w:t>
      </w:r>
      <w:r w:rsidR="00D667D1">
        <w:rPr>
          <w:i/>
          <w:vertAlign w:val="subscript"/>
        </w:rPr>
        <w:t>d-1,i</w:t>
      </w:r>
      <w:r w:rsidR="00D667D1">
        <w:t xml:space="preserve"> = </w:t>
      </w:r>
      <w:r w:rsidR="00D7736A">
        <w:rPr>
          <w:i/>
        </w:rPr>
        <w:t>Z</w:t>
      </w:r>
      <w:r w:rsidR="00D667D1">
        <w:rPr>
          <w:i/>
        </w:rPr>
        <w:t>’</w:t>
      </w:r>
      <w:r w:rsidR="00D667D1">
        <w:rPr>
          <w:i/>
          <w:vertAlign w:val="subscript"/>
        </w:rPr>
        <w:t>d-1,i</w:t>
      </w:r>
      <w:r w:rsidR="00D667D1" w:rsidRPr="00D667D1">
        <w:t xml:space="preserve"> +</w:t>
      </w:r>
      <w:r w:rsidR="00D667D1" w:rsidRPr="00D667D1">
        <w:rPr>
          <w:i/>
        </w:rPr>
        <w:t xml:space="preserve"> </w:t>
      </w:r>
      <w:r w:rsidR="00D7736A">
        <w:rPr>
          <w:i/>
        </w:rPr>
        <w:t>Z</w:t>
      </w:r>
      <w:r w:rsidR="00D667D1">
        <w:rPr>
          <w:i/>
        </w:rPr>
        <w:t>’</w:t>
      </w:r>
      <w:r w:rsidR="00D667D1">
        <w:rPr>
          <w:i/>
          <w:vertAlign w:val="subscript"/>
        </w:rPr>
        <w:t>d,i</w:t>
      </w:r>
      <w:r w:rsidR="00D667D1">
        <w:t>.</w:t>
      </w:r>
      <w:r w:rsidR="00F5528C">
        <w:t xml:space="preserve"> Lastly, the compositionally constrained latent variable with </w:t>
      </w:r>
      <w:r w:rsidR="00F5528C">
        <w:rPr>
          <w:i/>
        </w:rPr>
        <w:t>D</w:t>
      </w:r>
      <w:r w:rsidR="00F5528C">
        <w:t xml:space="preserve"> categories is calculated as </w:t>
      </w:r>
      <w:r w:rsidR="00F5528C" w:rsidRPr="00E50F6E">
        <w:rPr>
          <w:b/>
          <w:i/>
          <w:lang w:val="el-GR"/>
        </w:rPr>
        <w:t>η</w:t>
      </w:r>
      <w:r w:rsidR="00E50F6E" w:rsidRPr="00E50F6E">
        <w:rPr>
          <w:b/>
          <w:i/>
          <w:vertAlign w:val="subscript"/>
          <w:lang w:val="el-GR"/>
        </w:rPr>
        <w:t>i</w:t>
      </w:r>
      <w:r w:rsidR="00F5528C">
        <w:rPr>
          <w:lang w:val="el-GR"/>
        </w:rPr>
        <w:t xml:space="preserve"> = </w:t>
      </w:r>
      <w:r w:rsidR="00F5528C" w:rsidRPr="00F5528C">
        <w:rPr>
          <w:i/>
          <w:lang w:val="el-GR"/>
        </w:rPr>
        <w:t>g</w:t>
      </w:r>
      <w:r w:rsidR="00F5528C">
        <w:rPr>
          <w:lang w:val="el-GR"/>
        </w:rPr>
        <w:t>(</w:t>
      </w:r>
      <w:r w:rsidR="00F5528C" w:rsidRPr="00E50F6E">
        <w:rPr>
          <w:b/>
          <w:i/>
        </w:rPr>
        <w:t>ν</w:t>
      </w:r>
      <w:r w:rsidR="00E50F6E" w:rsidRPr="00E50F6E">
        <w:rPr>
          <w:b/>
          <w:i/>
          <w:vertAlign w:val="subscript"/>
        </w:rPr>
        <w:t>i</w:t>
      </w:r>
      <w:r w:rsidR="00F5528C">
        <w:rPr>
          <w:lang w:val="el-GR"/>
        </w:rPr>
        <w:t>)</w:t>
      </w:r>
      <w:r w:rsidR="00410BDC">
        <w:rPr>
          <w:lang w:val="el-GR"/>
        </w:rPr>
        <w:t>. The</w:t>
      </w:r>
      <w:r w:rsidR="00E50F6E">
        <w:rPr>
          <w:lang w:val="el-GR"/>
        </w:rPr>
        <w:t xml:space="preserve"> </w:t>
      </w:r>
      <w:r w:rsidR="002565FE">
        <w:rPr>
          <w:lang w:val="el-GR"/>
        </w:rPr>
        <w:t>link function</w:t>
      </w:r>
      <w:r w:rsidR="00410BDC">
        <w:rPr>
          <w:lang w:val="el-GR"/>
        </w:rPr>
        <w:t xml:space="preserve"> </w:t>
      </w:r>
      <w:r w:rsidR="00410BDC" w:rsidRPr="00410BDC">
        <w:rPr>
          <w:i/>
          <w:lang w:val="el-GR"/>
        </w:rPr>
        <w:t>g</w:t>
      </w:r>
      <w:r w:rsidR="00410BDC" w:rsidRPr="00410BDC">
        <w:rPr>
          <w:lang w:val="el-GR"/>
        </w:rPr>
        <w:t>(</w:t>
      </w:r>
      <w:r w:rsidR="00410BDC">
        <w:rPr>
          <w:lang w:val="el-GR"/>
        </w:rPr>
        <w:t>.</w:t>
      </w:r>
      <w:r w:rsidR="00410BDC" w:rsidRPr="00410BDC">
        <w:rPr>
          <w:lang w:val="el-GR"/>
        </w:rPr>
        <w:t>)</w:t>
      </w:r>
      <w:r w:rsidR="00EB6164">
        <w:rPr>
          <w:lang w:val="el-GR"/>
        </w:rPr>
        <w:t xml:space="preserve"> ensures that the elements of </w:t>
      </w:r>
      <w:r w:rsidR="00EB6164" w:rsidRPr="00BE3846">
        <w:rPr>
          <w:b/>
          <w:i/>
          <w:lang w:val="el-GR"/>
        </w:rPr>
        <w:t>η</w:t>
      </w:r>
      <w:r w:rsidR="00EB6164" w:rsidRPr="00BE3846">
        <w:rPr>
          <w:b/>
          <w:i/>
          <w:vertAlign w:val="subscript"/>
          <w:lang w:val="el-GR"/>
        </w:rPr>
        <w:t>i</w:t>
      </w:r>
      <w:r w:rsidR="00BE3846">
        <w:rPr>
          <w:lang w:val="el-GR"/>
        </w:rPr>
        <w:t xml:space="preserve">, </w:t>
      </w:r>
      <w:r w:rsidR="00BB7E52">
        <w:rPr>
          <w:lang w:val="el-GR"/>
        </w:rPr>
        <w:t>which represent</w:t>
      </w:r>
      <w:r w:rsidR="00BE3846">
        <w:rPr>
          <w:lang w:val="el-GR"/>
        </w:rPr>
        <w:t xml:space="preserve"> the </w:t>
      </w:r>
      <w:r w:rsidR="008269DA">
        <w:rPr>
          <w:lang w:val="el-GR"/>
        </w:rPr>
        <w:t xml:space="preserve">true </w:t>
      </w:r>
      <w:r w:rsidR="00BB7E52">
        <w:rPr>
          <w:lang w:val="el-GR"/>
        </w:rPr>
        <w:t>compositional</w:t>
      </w:r>
      <w:r w:rsidR="00BE3846">
        <w:rPr>
          <w:lang w:val="el-GR"/>
        </w:rPr>
        <w:t xml:space="preserve"> cover in cell </w:t>
      </w:r>
      <w:r w:rsidR="00BE3846" w:rsidRPr="00BE3846">
        <w:rPr>
          <w:i/>
          <w:lang w:val="el-GR"/>
        </w:rPr>
        <w:t>i</w:t>
      </w:r>
      <w:r w:rsidR="00BE3846">
        <w:rPr>
          <w:lang w:val="el-GR"/>
        </w:rPr>
        <w:t xml:space="preserve">, </w:t>
      </w:r>
      <w:r w:rsidR="007F5FC2">
        <w:rPr>
          <w:lang w:val="el-GR"/>
        </w:rPr>
        <w:t>fall between 0–1 and sum to unity</w:t>
      </w:r>
      <w:r w:rsidR="00EB6164">
        <w:rPr>
          <w:lang w:val="el-GR"/>
        </w:rPr>
        <w:t xml:space="preserve"> </w:t>
      </w:r>
      <w:r w:rsidR="00BE3846">
        <w:rPr>
          <w:lang w:val="el-GR"/>
        </w:rPr>
        <w:fldChar w:fldCharType="begin" w:fldLock="1"/>
      </w:r>
      <w:r w:rsidR="00D554C4">
        <w:rPr>
          <w:lang w:val="el-GR"/>
        </w:rPr>
        <w:instrText>ADDIN CSL_CITATION { "citationItems" : [ { "id" : "ITEM-1", "itemData" : { "DOI" : "10.1002/ecm.1241", "ISSN" : "15577015", "abstract" : "mation may be found in the online version of this article at http://onlinelibrary.wiley.com/ doi/10.1002/ecm.1241/ful", "author" : [ { "dropping-particle" : "", "family" : "Clark", "given" : "James S.", "non-dropping-particle" : "", "parse-names" : false, "suffix" : "" }, { "dropping-particle" : "", "family" : "Nemergut", "given" : "Diana", "non-dropping-particle" : "", "parse-names" : false, "suffix" : "" }, { "dropping-particle" : "", "family" : "Seyednasrollah", "given" : "Bijan", "non-dropping-particle" : "", "parse-names" : false, "suffix" : "" }, { "dropping-particle" : "", "family" : "Turner", "given" : "Phillip J.", "non-dropping-particle" : "", "parse-names" : false, "suffix" : "" }, { "dropping-particle" : "", "family" : "Zhang", "given" : "Stacy", "non-dropping-particle" : "", "parse-names" : false, "suffix" : "" } ], "container-title" : "Ecological Monographs", "id" : "ITEM-1", "issue" : "1", "issued" : { "date-parts" : [ [ "2017" ] ] }, "page" : "34-56", "title" : "Generalized joint attribute modeling for biodiversity analysis: Median-zero, multivariate, multifarious data", "type" : "article-journal", "volume" : "87" }, "uris" : [ "http://www.mendeley.com/documents/?uuid=4890873f-9290-4fd6-9e7c-2e793f3c7404" ] } ], "mendeley" : { "formattedCitation" : "(Clark et al. 2017)", "plainTextFormattedCitation" : "(Clark et al. 2017)", "previouslyFormattedCitation" : "(Clark et al. 2017)" }, "properties" : { "noteIndex" : 0 }, "schema" : "https://github.com/citation-style-language/schema/raw/master/csl-citation.json" }</w:instrText>
      </w:r>
      <w:r w:rsidR="00BE3846">
        <w:rPr>
          <w:lang w:val="el-GR"/>
        </w:rPr>
        <w:fldChar w:fldCharType="separate"/>
      </w:r>
      <w:r w:rsidR="000C3301" w:rsidRPr="000C3301">
        <w:rPr>
          <w:noProof/>
          <w:lang w:val="el-GR"/>
        </w:rPr>
        <w:t>(Clark et al. 2017)</w:t>
      </w:r>
      <w:r w:rsidR="00BE3846">
        <w:rPr>
          <w:lang w:val="el-GR"/>
        </w:rPr>
        <w:fldChar w:fldCharType="end"/>
      </w:r>
      <w:r w:rsidR="00F5528C">
        <w:rPr>
          <w:lang w:val="el-GR"/>
        </w:rPr>
        <w:t xml:space="preserve">. </w:t>
      </w:r>
    </w:p>
    <w:p w14:paraId="10BC2B9F" w14:textId="0F9AC17B" w:rsidR="005F6377" w:rsidRDefault="007D6ECC" w:rsidP="00021291">
      <w:pPr>
        <w:spacing w:line="480" w:lineRule="auto"/>
      </w:pPr>
      <w:r>
        <w:tab/>
        <w:t xml:space="preserve">The observed compositions for each cell </w:t>
      </w:r>
      <w:r>
        <w:rPr>
          <w:i/>
        </w:rPr>
        <w:t>i</w:t>
      </w:r>
      <w:r>
        <w:t xml:space="preserve"> are </w:t>
      </w:r>
      <w:r w:rsidR="001D0E6E">
        <w:t>modeled</w:t>
      </w:r>
      <w:r>
        <w:t xml:space="preserve"> </w:t>
      </w:r>
      <w:r w:rsidR="001C094C">
        <w:t>by</w:t>
      </w:r>
      <w:r>
        <w:t xml:space="preserve"> </w:t>
      </w:r>
      <w:r>
        <w:rPr>
          <w:i/>
        </w:rPr>
        <w:t>d</w:t>
      </w:r>
      <w:r>
        <w:t xml:space="preserve">-variate </w:t>
      </w:r>
      <w:r w:rsidR="001D0E6E">
        <w:t xml:space="preserve">normal distributions about </w:t>
      </w:r>
      <w:r w:rsidR="001D0E6E">
        <w:rPr>
          <w:b/>
          <w:i/>
        </w:rPr>
        <w:t>ν</w:t>
      </w:r>
      <w:r w:rsidR="00D7736A" w:rsidRPr="00D7736A">
        <w:rPr>
          <w:b/>
          <w:i/>
          <w:vertAlign w:val="subscript"/>
        </w:rPr>
        <w:t>i</w:t>
      </w:r>
      <w:r w:rsidR="001D0E6E">
        <w:t>:</w:t>
      </w:r>
    </w:p>
    <w:p w14:paraId="09414EBF" w14:textId="055C9844" w:rsidR="001D0E6E" w:rsidRPr="001A7E31" w:rsidRDefault="004B3329" w:rsidP="00021291">
      <w:pPr>
        <w:spacing w:line="480" w:lineRule="auto"/>
        <w:rPr>
          <w:rFonts w:eastAsiaTheme="minorEastAsia"/>
        </w:rPr>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w:rPr>
              <w:rFonts w:ascii="Cambria Math" w:hAnsi="Cambria Math"/>
            </w:rPr>
            <m:t xml:space="preserve"> ~ </m:t>
          </m:r>
          <m:sSub>
            <m:sSubPr>
              <m:ctrlPr>
                <w:rPr>
                  <w:rFonts w:ascii="Cambria Math" w:hAnsi="Cambria Math"/>
                  <w:i/>
                </w:rPr>
              </m:ctrlPr>
            </m:sSubPr>
            <m:e>
              <m:r>
                <m:rPr>
                  <m:scr m:val="script"/>
                </m:rP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b/>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 xml:space="preserve">, </m:t>
          </m:r>
          <m:sSub>
            <m:sSubPr>
              <m:ctrlPr>
                <w:rPr>
                  <w:rFonts w:ascii="Cambria Math" w:hAnsi="Cambria Math"/>
                  <w:b/>
                </w:rPr>
              </m:ctrlPr>
            </m:sSubPr>
            <m:e>
              <m:r>
                <m:rPr>
                  <m:sty m:val="b"/>
                </m:rPr>
                <w:rPr>
                  <w:rFonts w:ascii="Cambria Math" w:hAnsi="Cambria Math"/>
                </w:rPr>
                <m:t>Σ</m:t>
              </m:r>
            </m:e>
            <m:sub>
              <m:r>
                <m:rPr>
                  <m:sty m:val="b"/>
                </m:rPr>
                <w:rPr>
                  <w:rFonts w:ascii="Cambria Math" w:hAnsi="Cambria Math"/>
                </w:rPr>
                <m:t>Y</m:t>
              </m:r>
            </m:sub>
          </m:sSub>
          <m:r>
            <w:rPr>
              <w:rFonts w:ascii="Cambria Math" w:hAnsi="Cambria Math"/>
            </w:rPr>
            <m:t>)</m:t>
          </m:r>
        </m:oMath>
      </m:oMathPara>
    </w:p>
    <w:p w14:paraId="5491D0B5" w14:textId="6C5CCD34" w:rsidR="001A7E31" w:rsidRDefault="004B3329" w:rsidP="00021291">
      <w:pPr>
        <w:spacing w:line="480" w:lineRule="auto"/>
      </w:pPr>
      <m:oMathPara>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 xml:space="preserve"> ~ </m:t>
          </m:r>
          <m:sSub>
            <m:sSubPr>
              <m:ctrlPr>
                <w:rPr>
                  <w:rFonts w:ascii="Cambria Math" w:hAnsi="Cambria Math"/>
                  <w:i/>
                </w:rPr>
              </m:ctrlPr>
            </m:sSubPr>
            <m:e>
              <m:r>
                <m:rPr>
                  <m:scr m:val="script"/>
                </m:rP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b/>
                  <w:i/>
                </w:rPr>
              </m:ctrlPr>
            </m:sSubPr>
            <m:e>
              <m:r>
                <m:rPr>
                  <m:sty m:val="bi"/>
                </m:rPr>
                <w:rPr>
                  <w:rFonts w:ascii="Cambria Math" w:hAnsi="Cambria Math"/>
                </w:rPr>
                <m:t>ν</m:t>
              </m:r>
            </m:e>
            <m:sub>
              <m:r>
                <m:rPr>
                  <m:sty m:val="bi"/>
                </m:rPr>
                <w:rPr>
                  <w:rFonts w:ascii="Cambria Math" w:hAnsi="Cambria Math"/>
                </w:rPr>
                <m:t>i</m:t>
              </m:r>
            </m:sub>
          </m:sSub>
          <m:r>
            <w:rPr>
              <w:rFonts w:ascii="Cambria Math" w:hAnsi="Cambria Math"/>
            </w:rPr>
            <m:t xml:space="preserve">, </m:t>
          </m:r>
          <m:sSub>
            <m:sSubPr>
              <m:ctrlPr>
                <w:rPr>
                  <w:rFonts w:ascii="Cambria Math" w:hAnsi="Cambria Math"/>
                  <w:b/>
                </w:rPr>
              </m:ctrlPr>
            </m:sSubPr>
            <m:e>
              <m:r>
                <m:rPr>
                  <m:sty m:val="b"/>
                </m:rPr>
                <w:rPr>
                  <w:rFonts w:ascii="Cambria Math" w:hAnsi="Cambria Math"/>
                </w:rPr>
                <m:t>Σ</m:t>
              </m:r>
            </m:e>
            <m:sub>
              <m:sSup>
                <m:sSupPr>
                  <m:ctrlPr>
                    <w:rPr>
                      <w:rFonts w:ascii="Cambria Math" w:hAnsi="Cambria Math"/>
                      <w:b/>
                      <w:i/>
                    </w:rPr>
                  </m:ctrlPr>
                </m:sSupPr>
                <m:e>
                  <m:r>
                    <m:rPr>
                      <m:sty m:val="bi"/>
                    </m:rPr>
                    <w:rPr>
                      <w:rFonts w:ascii="Cambria Math" w:hAnsi="Cambria Math"/>
                    </w:rPr>
                    <m:t>Z</m:t>
                  </m:r>
                </m:e>
                <m:sup>
                  <m:r>
                    <m:rPr>
                      <m:sty m:val="bi"/>
                    </m:rPr>
                    <w:rPr>
                      <w:rFonts w:ascii="Cambria Math" w:hAnsi="Cambria Math"/>
                    </w:rPr>
                    <m:t>'</m:t>
                  </m:r>
                </m:sup>
              </m:sSup>
            </m:sub>
          </m:sSub>
          <m:r>
            <w:rPr>
              <w:rFonts w:ascii="Cambria Math" w:hAnsi="Cambria Math"/>
            </w:rPr>
            <m:t>)</m:t>
          </m:r>
        </m:oMath>
      </m:oMathPara>
    </w:p>
    <w:p w14:paraId="6380FBD5" w14:textId="5418D3DA" w:rsidR="001D0E6E" w:rsidRDefault="001D0E6E" w:rsidP="00021291">
      <w:pPr>
        <w:spacing w:line="480" w:lineRule="auto"/>
      </w:pPr>
      <w:r>
        <w:t xml:space="preserve">where </w:t>
      </w:r>
      <w:r w:rsidRPr="00DA1D28">
        <w:rPr>
          <w:b/>
          <w:lang w:val="el-GR"/>
        </w:rPr>
        <w:t>Σ</w:t>
      </w:r>
      <w:r w:rsidR="00D7736A">
        <w:rPr>
          <w:b/>
          <w:vertAlign w:val="subscript"/>
          <w:lang w:val="el-GR"/>
        </w:rPr>
        <w:t>Y</w:t>
      </w:r>
      <w:r>
        <w:rPr>
          <w:lang w:val="el-GR"/>
        </w:rPr>
        <w:t xml:space="preserve"> and </w:t>
      </w:r>
      <w:r w:rsidRPr="00DA1D28">
        <w:rPr>
          <w:b/>
          <w:lang w:val="el-GR"/>
        </w:rPr>
        <w:t>Σ</w:t>
      </w:r>
      <w:r w:rsidR="00D7736A">
        <w:rPr>
          <w:b/>
          <w:vertAlign w:val="subscript"/>
        </w:rPr>
        <w:t>Z</w:t>
      </w:r>
      <w:r w:rsidR="00D67E86">
        <w:rPr>
          <w:b/>
          <w:vertAlign w:val="subscript"/>
        </w:rPr>
        <w:t>’</w:t>
      </w:r>
      <w:r>
        <w:t xml:space="preserve"> are </w:t>
      </w:r>
      <w:r>
        <w:rPr>
          <w:i/>
        </w:rPr>
        <w:t>d</w:t>
      </w:r>
      <w:r>
        <w:t xml:space="preserve"> x </w:t>
      </w:r>
      <w:r>
        <w:rPr>
          <w:i/>
        </w:rPr>
        <w:t>d</w:t>
      </w:r>
      <w:r>
        <w:t xml:space="preserve"> covariance matrices for the error in </w:t>
      </w:r>
      <w:r w:rsidRPr="00DA1D28">
        <w:rPr>
          <w:b/>
        </w:rPr>
        <w:t>Y</w:t>
      </w:r>
      <w:r>
        <w:t xml:space="preserve"> and </w:t>
      </w:r>
      <w:r w:rsidR="00D7736A">
        <w:rPr>
          <w:b/>
        </w:rPr>
        <w:t>Z</w:t>
      </w:r>
      <w:r w:rsidRPr="00DA1D28">
        <w:rPr>
          <w:b/>
        </w:rPr>
        <w:t>’</w:t>
      </w:r>
      <w:r>
        <w:t xml:space="preserve"> respectively. The generation of </w:t>
      </w:r>
      <w:r w:rsidR="00D7736A">
        <w:rPr>
          <w:b/>
        </w:rPr>
        <w:t>Z</w:t>
      </w:r>
      <w:r w:rsidRPr="00DA1D28">
        <w:rPr>
          <w:b/>
        </w:rPr>
        <w:t>’</w:t>
      </w:r>
      <w:r>
        <w:t xml:space="preserve"> involves two components: (1) rectifying the </w:t>
      </w:r>
      <w:r w:rsidR="00BB50BE">
        <w:t>systematic inaccuracy</w:t>
      </w:r>
      <w:r>
        <w:t xml:space="preserve"> of </w:t>
      </w:r>
      <w:r w:rsidR="00D7736A">
        <w:rPr>
          <w:b/>
        </w:rPr>
        <w:t>Z</w:t>
      </w:r>
      <w:r>
        <w:t xml:space="preserve"> relative to </w:t>
      </w:r>
      <w:r w:rsidRPr="00DA1D28">
        <w:rPr>
          <w:b/>
        </w:rPr>
        <w:t>Y</w:t>
      </w:r>
      <w:r>
        <w:t xml:space="preserve">, and (2) </w:t>
      </w:r>
      <w:r w:rsidR="001D41B9">
        <w:t>partitioning</w:t>
      </w:r>
      <w:r>
        <w:t xml:space="preserve"> the aggregate </w:t>
      </w:r>
      <w:r w:rsidR="00D7736A">
        <w:rPr>
          <w:b/>
          <w:i/>
        </w:rPr>
        <w:t>Z</w:t>
      </w:r>
      <w:r w:rsidRPr="001D0E6E">
        <w:rPr>
          <w:b/>
          <w:i/>
          <w:vertAlign w:val="subscript"/>
        </w:rPr>
        <w:t>d-1</w:t>
      </w:r>
      <w:r>
        <w:t xml:space="preserve"> category into the more specific </w:t>
      </w:r>
      <w:r w:rsidR="00D7736A">
        <w:rPr>
          <w:b/>
          <w:i/>
        </w:rPr>
        <w:t>Z</w:t>
      </w:r>
      <w:r w:rsidRPr="001D0E6E">
        <w:rPr>
          <w:b/>
          <w:i/>
        </w:rPr>
        <w:t>’</w:t>
      </w:r>
      <w:r w:rsidRPr="001D0E6E">
        <w:rPr>
          <w:b/>
          <w:i/>
          <w:vertAlign w:val="subscript"/>
        </w:rPr>
        <w:t>d-1</w:t>
      </w:r>
      <w:r>
        <w:t xml:space="preserve"> and </w:t>
      </w:r>
      <w:r w:rsidR="00D7736A">
        <w:rPr>
          <w:b/>
          <w:i/>
        </w:rPr>
        <w:t>Z</w:t>
      </w:r>
      <w:r w:rsidRPr="001D0E6E">
        <w:rPr>
          <w:b/>
          <w:i/>
        </w:rPr>
        <w:t>’</w:t>
      </w:r>
      <w:r w:rsidRPr="001D0E6E">
        <w:rPr>
          <w:b/>
          <w:i/>
          <w:vertAlign w:val="subscript"/>
        </w:rPr>
        <w:t>d</w:t>
      </w:r>
      <w:r>
        <w:t xml:space="preserve"> categories. This is performed for each cell </w:t>
      </w:r>
      <w:r>
        <w:rPr>
          <w:i/>
        </w:rPr>
        <w:t>i</w:t>
      </w:r>
      <w:r>
        <w:t xml:space="preserve"> as:</w:t>
      </w:r>
    </w:p>
    <w:p w14:paraId="34F9FC36" w14:textId="04B73803" w:rsidR="00340895" w:rsidRDefault="004B3329" w:rsidP="00021291">
      <w:pPr>
        <w:spacing w:line="480" w:lineRule="auto"/>
      </w:pPr>
      <m:oMathPara>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d>
            <m:dPr>
              <m:begChr m:val="["/>
              <m:endChr m:val="]"/>
              <m:ctrlPr>
                <w:rPr>
                  <w:rFonts w:ascii="Cambria Math" w:eastAsiaTheme="minorEastAsia" w:hAnsi="Cambria Math"/>
                  <w:i/>
                </w:rPr>
              </m:ctrlPr>
            </m:dPr>
            <m:e>
              <m:m>
                <m:mPr>
                  <m:rSpRule m:val="1"/>
                  <m:mcs>
                    <m:mc>
                      <m:mcPr>
                        <m:count m:val="1"/>
                        <m:mcJc m:val="left"/>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m:t>
                    </m:r>
                  </m:e>
                </m:mr>
                <m:m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t>
                        </m:r>
                      </m:sub>
                    </m:sSub>
                    <m:r>
                      <w:rPr>
                        <w:rFonts w:ascii="Cambria Math" w:eastAsiaTheme="minorEastAsia" w:hAnsi="Cambria Math"/>
                      </w:rPr>
                      <m:t>,</m:t>
                    </m:r>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1</m:t>
                        </m:r>
                      </m:sub>
                    </m:sSub>
                    <m:r>
                      <w:rPr>
                        <w:rFonts w:ascii="Cambria Math" w:eastAsiaTheme="minorEastAsia" w:hAnsi="Cambria Math"/>
                      </w:rPr>
                      <m:t>,</m:t>
                    </m:r>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d-1,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d-1,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m:t>
                        </m:r>
                      </m:sub>
                    </m:sSub>
                  </m:e>
                </m:mr>
              </m:m>
            </m:e>
          </m:d>
        </m:oMath>
      </m:oMathPara>
    </w:p>
    <w:p w14:paraId="62EDAE8F" w14:textId="4369CBD0" w:rsidR="001D0E6E" w:rsidRPr="001A7E31" w:rsidRDefault="004B3329" w:rsidP="00021291">
      <w:pPr>
        <w:spacing w:line="480" w:lineRule="auto"/>
        <w:rPr>
          <w:rFonts w:eastAsiaTheme="minorEastAsia"/>
          <w:b/>
        </w:rPr>
      </w:pPr>
      <m:oMathPara>
        <m:oMath>
          <m:sSub>
            <m:sSubPr>
              <m:ctrlPr>
                <w:rPr>
                  <w:rFonts w:ascii="Cambria Math" w:hAnsi="Cambria Math"/>
                  <w:i/>
                </w:rPr>
              </m:ctrlPr>
            </m:sSubPr>
            <m:e>
              <m:r>
                <w:rPr>
                  <w:rFonts w:ascii="Cambria Math" w:hAnsi="Cambria Math"/>
                </w:rPr>
                <m:t>ρ</m:t>
              </m:r>
            </m:e>
            <m:sub>
              <m:r>
                <w:rPr>
                  <w:rFonts w:ascii="Cambria Math" w:hAnsi="Cambria Math"/>
                </w:rPr>
                <m:t>ij</m:t>
              </m:r>
            </m:sub>
          </m:sSub>
          <m:r>
            <w:rPr>
              <w:rFonts w:ascii="Cambria Math" w:hAnsi="Cambria Math"/>
            </w:rPr>
            <m:t>=</m:t>
          </m:r>
          <m:sSup>
            <m:sSupPr>
              <m:ctrlPr>
                <w:rPr>
                  <w:rFonts w:ascii="Cambria Math" w:hAnsi="Cambria Math"/>
                  <w:b/>
                  <w:i/>
                </w:rPr>
              </m:ctrlPr>
            </m:sSupPr>
            <m:e>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j</m:t>
                  </m:r>
                </m:sub>
              </m:sSub>
            </m:e>
            <m:sup>
              <m:r>
                <w:rPr>
                  <w:rFonts w:ascii="Cambria Math" w:hAnsi="Cambria Math"/>
                </w:rPr>
                <m:t>T</m:t>
              </m:r>
            </m:sup>
          </m:sSup>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j</m:t>
              </m:r>
            </m:sub>
          </m:sSub>
        </m:oMath>
      </m:oMathPara>
    </w:p>
    <w:p w14:paraId="332A7D31" w14:textId="643E0469" w:rsidR="001D0E6E" w:rsidRPr="001A7E31" w:rsidRDefault="004B3329" w:rsidP="00021291">
      <w:pPr>
        <w:spacing w:line="480" w:lineRule="auto"/>
        <w:rPr>
          <w:rFonts w:eastAsiaTheme="minorEastAsia"/>
          <w:b/>
        </w:rPr>
      </w:pPr>
      <m:oMathPara>
        <m:oMath>
          <m:func>
            <m:funcPr>
              <m:ctrlPr>
                <w:rPr>
                  <w:rFonts w:ascii="Cambria Math" w:hAnsi="Cambria Math"/>
                  <w:i/>
                </w:rPr>
              </m:ctrlPr>
            </m:funcPr>
            <m:fName>
              <m:r>
                <m:rPr>
                  <m:sty m:val="p"/>
                </m:rPr>
                <w:rPr>
                  <w:rFonts w:ascii="Cambria Math" w:hAnsi="Cambria Math"/>
                </w:rPr>
                <m:t>logit</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m:t>
          </m:r>
          <m:sSup>
            <m:sSupPr>
              <m:ctrlPr>
                <w:rPr>
                  <w:rFonts w:ascii="Cambria Math" w:hAnsi="Cambria Math"/>
                  <w:b/>
                  <w:i/>
                </w:rPr>
              </m:ctrlPr>
            </m:sSupPr>
            <m:e>
              <m:r>
                <m:rPr>
                  <m:sty m:val="bi"/>
                </m:rPr>
                <w:rPr>
                  <w:rFonts w:ascii="Cambria Math" w:hAnsi="Cambria Math"/>
                </w:rPr>
                <m:t>θ</m:t>
              </m:r>
            </m:e>
            <m:sup>
              <m:r>
                <w:rPr>
                  <w:rFonts w:ascii="Cambria Math" w:hAnsi="Cambria Math"/>
                </w:rPr>
                <m:t>T</m:t>
              </m:r>
            </m:sup>
          </m:sSup>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m:oMathPara>
    </w:p>
    <w:p w14:paraId="7708032C" w14:textId="36190010" w:rsidR="00B021D9" w:rsidRDefault="001D0E6E" w:rsidP="00021291">
      <w:pPr>
        <w:spacing w:line="480" w:lineRule="auto"/>
        <w:rPr>
          <w:lang w:val="el-GR"/>
        </w:rPr>
      </w:pPr>
      <w:r>
        <w:t xml:space="preserve">where, for each land cover category </w:t>
      </w:r>
      <w:r>
        <w:rPr>
          <w:i/>
        </w:rPr>
        <w:t>j</w:t>
      </w:r>
      <w:r>
        <w:t xml:space="preserve"> = 1, …, </w:t>
      </w:r>
      <w:r>
        <w:rPr>
          <w:i/>
        </w:rPr>
        <w:t>d</w:t>
      </w:r>
      <w:r w:rsidR="00E027B4">
        <w:t>–</w:t>
      </w:r>
      <w:r w:rsidRPr="001D0E6E">
        <w:t>1</w:t>
      </w:r>
      <w:r>
        <w:t xml:space="preserve">, </w:t>
      </w:r>
      <w:r w:rsidR="00BB50BE" w:rsidRPr="00BB50BE">
        <w:rPr>
          <w:b/>
          <w:i/>
          <w:lang w:val="el-GR"/>
        </w:rPr>
        <w:t>ρ</w:t>
      </w:r>
      <w:r w:rsidR="00BB50BE" w:rsidRPr="00BB50BE">
        <w:rPr>
          <w:b/>
          <w:i/>
          <w:vertAlign w:val="subscript"/>
          <w:lang w:val="el-GR"/>
        </w:rPr>
        <w:t>j</w:t>
      </w:r>
      <w:r w:rsidR="00E4740B">
        <w:rPr>
          <w:lang w:val="el-GR"/>
        </w:rPr>
        <w:t xml:space="preserve"> is the expected inaccuracy</w:t>
      </w:r>
      <w:r w:rsidR="00BB50BE">
        <w:rPr>
          <w:lang w:val="el-GR"/>
        </w:rPr>
        <w:t xml:space="preserve">, </w:t>
      </w:r>
      <w:r w:rsidR="009C0BC7">
        <w:rPr>
          <w:b/>
          <w:lang w:val="el-GR"/>
        </w:rPr>
        <w:t>V</w:t>
      </w:r>
      <w:r w:rsidR="00451143" w:rsidRPr="00451143">
        <w:rPr>
          <w:b/>
          <w:vertAlign w:val="subscript"/>
          <w:lang w:val="el-GR"/>
        </w:rPr>
        <w:t>j</w:t>
      </w:r>
      <w:r w:rsidR="00BB50BE">
        <w:rPr>
          <w:lang w:val="el-GR"/>
        </w:rPr>
        <w:t xml:space="preserve"> is a matrix of covariates, </w:t>
      </w:r>
      <w:r w:rsidR="00BB50BE" w:rsidRPr="004943CD">
        <w:rPr>
          <w:b/>
          <w:i/>
          <w:lang w:val="el-GR"/>
        </w:rPr>
        <w:t>β</w:t>
      </w:r>
      <w:r w:rsidR="00BB50BE" w:rsidRPr="004943CD">
        <w:rPr>
          <w:b/>
          <w:i/>
          <w:vertAlign w:val="subscript"/>
          <w:lang w:val="el-GR"/>
        </w:rPr>
        <w:t>j</w:t>
      </w:r>
      <w:r w:rsidR="00BB50BE">
        <w:rPr>
          <w:lang w:val="el-GR"/>
        </w:rPr>
        <w:t xml:space="preserve"> is a vector of slopes</w:t>
      </w:r>
      <w:r w:rsidR="00DA1D28">
        <w:rPr>
          <w:lang w:val="el-GR"/>
        </w:rPr>
        <w:t xml:space="preserve">, and </w:t>
      </w:r>
      <w:r w:rsidR="00DA1D28" w:rsidRPr="00DA1D28">
        <w:rPr>
          <w:b/>
          <w:i/>
        </w:rPr>
        <w:sym w:font="Symbol" w:char="F066"/>
      </w:r>
      <w:r w:rsidR="00DA1D28" w:rsidRPr="00DA1D28">
        <w:rPr>
          <w:b/>
          <w:i/>
          <w:vertAlign w:val="subscript"/>
        </w:rPr>
        <w:t>j</w:t>
      </w:r>
      <w:r w:rsidR="00DA1D28">
        <w:rPr>
          <w:lang w:val="el-GR"/>
        </w:rPr>
        <w:t xml:space="preserve"> are spatial random effects</w:t>
      </w:r>
      <w:r w:rsidR="00032F0E">
        <w:rPr>
          <w:lang w:val="el-GR"/>
        </w:rPr>
        <w:t xml:space="preserve"> to account for spatial autocorrelation</w:t>
      </w:r>
      <w:r w:rsidR="00BB50BE">
        <w:rPr>
          <w:lang w:val="el-GR"/>
        </w:rPr>
        <w:t xml:space="preserve">. The vector </w:t>
      </w:r>
      <w:r w:rsidR="00BB50BE">
        <w:rPr>
          <w:b/>
          <w:i/>
          <w:lang w:val="el-GR"/>
        </w:rPr>
        <w:t>p</w:t>
      </w:r>
      <w:r w:rsidR="00BB50BE">
        <w:rPr>
          <w:lang w:val="el-GR"/>
        </w:rPr>
        <w:t xml:space="preserve"> </w:t>
      </w:r>
      <w:r w:rsidR="00D70431">
        <w:rPr>
          <w:lang w:val="el-GR"/>
        </w:rPr>
        <w:t xml:space="preserve">is predicted by covariates </w:t>
      </w:r>
      <w:r w:rsidR="009C0BC7" w:rsidRPr="009C0BC7">
        <w:rPr>
          <w:b/>
          <w:lang w:val="el-GR"/>
        </w:rPr>
        <w:t>X</w:t>
      </w:r>
      <w:r w:rsidR="00D70431">
        <w:rPr>
          <w:lang w:val="el-GR"/>
        </w:rPr>
        <w:t xml:space="preserve"> and slopes </w:t>
      </w:r>
      <w:r w:rsidR="00D70431" w:rsidRPr="00D70431">
        <w:rPr>
          <w:b/>
          <w:i/>
          <w:lang w:val="el-GR"/>
        </w:rPr>
        <w:t>θ</w:t>
      </w:r>
      <w:r w:rsidR="00D70431">
        <w:rPr>
          <w:lang w:val="el-GR"/>
        </w:rPr>
        <w:t xml:space="preserve">, and </w:t>
      </w:r>
      <w:r w:rsidR="00BB50BE">
        <w:rPr>
          <w:lang w:val="el-GR"/>
        </w:rPr>
        <w:t xml:space="preserve">estimates the proportion of the aggregate </w:t>
      </w:r>
      <w:r w:rsidR="00D7736A">
        <w:rPr>
          <w:b/>
          <w:i/>
          <w:lang w:val="el-GR"/>
        </w:rPr>
        <w:t>Z</w:t>
      </w:r>
      <w:r w:rsidR="00BB50BE" w:rsidRPr="004943CD">
        <w:rPr>
          <w:b/>
          <w:i/>
          <w:vertAlign w:val="subscript"/>
          <w:lang w:val="el-GR"/>
        </w:rPr>
        <w:t>d-1</w:t>
      </w:r>
      <w:r w:rsidR="00BB50BE">
        <w:rPr>
          <w:lang w:val="el-GR"/>
        </w:rPr>
        <w:t xml:space="preserve"> category expected to be </w:t>
      </w:r>
      <w:r w:rsidR="00D7736A">
        <w:rPr>
          <w:b/>
          <w:i/>
          <w:lang w:val="el-GR"/>
        </w:rPr>
        <w:t>Z</w:t>
      </w:r>
      <w:r w:rsidR="00BB50BE" w:rsidRPr="004943CD">
        <w:rPr>
          <w:b/>
          <w:i/>
          <w:lang w:val="el-GR"/>
        </w:rPr>
        <w:t>’</w:t>
      </w:r>
      <w:r w:rsidR="00BB50BE" w:rsidRPr="004943CD">
        <w:rPr>
          <w:b/>
          <w:i/>
          <w:vertAlign w:val="subscript"/>
          <w:lang w:val="el-GR"/>
        </w:rPr>
        <w:t>d-1</w:t>
      </w:r>
      <w:r w:rsidR="004943CD">
        <w:rPr>
          <w:lang w:val="el-GR"/>
        </w:rPr>
        <w:t xml:space="preserve">, with </w:t>
      </w:r>
      <w:r w:rsidR="00D7736A">
        <w:rPr>
          <w:b/>
          <w:i/>
          <w:lang w:val="el-GR"/>
        </w:rPr>
        <w:t>Z</w:t>
      </w:r>
      <w:r w:rsidR="004943CD" w:rsidRPr="00D70431">
        <w:rPr>
          <w:b/>
          <w:i/>
          <w:lang w:val="el-GR"/>
        </w:rPr>
        <w:t>’</w:t>
      </w:r>
      <w:r w:rsidR="004943CD" w:rsidRPr="00D70431">
        <w:rPr>
          <w:b/>
          <w:i/>
          <w:vertAlign w:val="subscript"/>
          <w:lang w:val="el-GR"/>
        </w:rPr>
        <w:t>d</w:t>
      </w:r>
      <w:r w:rsidR="004943CD">
        <w:rPr>
          <w:lang w:val="el-GR"/>
        </w:rPr>
        <w:t xml:space="preserve"> estimated </w:t>
      </w:r>
      <w:r w:rsidR="00D70431">
        <w:rPr>
          <w:lang w:val="el-GR"/>
        </w:rPr>
        <w:t>as its complement</w:t>
      </w:r>
      <w:r w:rsidR="00004233">
        <w:rPr>
          <w:lang w:val="el-GR"/>
        </w:rPr>
        <w:t>.</w:t>
      </w:r>
      <w:r w:rsidR="000833A3">
        <w:rPr>
          <w:lang w:val="el-GR"/>
        </w:rPr>
        <w:t xml:space="preserve"> </w:t>
      </w:r>
      <w:r w:rsidR="00ED5BE7">
        <w:rPr>
          <w:lang w:val="el-GR"/>
        </w:rPr>
        <w:t xml:space="preserve">Thus, the slopes </w:t>
      </w:r>
      <w:r w:rsidR="00ED5BE7" w:rsidRPr="004943CD">
        <w:rPr>
          <w:b/>
          <w:i/>
          <w:lang w:val="el-GR"/>
        </w:rPr>
        <w:t>β</w:t>
      </w:r>
      <w:r w:rsidR="00ED5BE7" w:rsidRPr="00ED5BE7">
        <w:rPr>
          <w:lang w:val="el-GR"/>
        </w:rPr>
        <w:t xml:space="preserve"> </w:t>
      </w:r>
      <w:r w:rsidR="00ED5BE7">
        <w:rPr>
          <w:lang w:val="el-GR"/>
        </w:rPr>
        <w:t xml:space="preserve">and </w:t>
      </w:r>
      <w:r w:rsidR="00ED5BE7" w:rsidRPr="00D70431">
        <w:rPr>
          <w:b/>
          <w:i/>
          <w:lang w:val="el-GR"/>
        </w:rPr>
        <w:t>θ</w:t>
      </w:r>
      <w:r w:rsidR="00ED5BE7">
        <w:rPr>
          <w:lang w:val="el-GR"/>
        </w:rPr>
        <w:t xml:space="preserve"> are indirectly informed by </w:t>
      </w:r>
      <w:r w:rsidR="00ED5BE7" w:rsidRPr="00ED5BE7">
        <w:rPr>
          <w:b/>
          <w:lang w:val="el-GR"/>
        </w:rPr>
        <w:t>Y</w:t>
      </w:r>
      <w:r w:rsidR="00ED5BE7">
        <w:rPr>
          <w:lang w:val="el-GR"/>
        </w:rPr>
        <w:t xml:space="preserve"> through its impact on </w:t>
      </w:r>
      <w:r w:rsidR="00ED5BE7" w:rsidRPr="00DA1D28">
        <w:rPr>
          <w:b/>
          <w:i/>
        </w:rPr>
        <w:t>ν</w:t>
      </w:r>
      <w:r w:rsidR="00ED5BE7">
        <w:rPr>
          <w:lang w:val="el-GR"/>
        </w:rPr>
        <w:t xml:space="preserve"> </w:t>
      </w:r>
      <w:r w:rsidR="00ED5BE7">
        <w:rPr>
          <w:lang w:val="el-GR"/>
        </w:rPr>
        <w:lastRenderedPageBreak/>
        <w:t xml:space="preserve">within the fitting region, where data for both </w:t>
      </w:r>
      <w:r w:rsidR="00ED5BE7" w:rsidRPr="00ED5BE7">
        <w:rPr>
          <w:b/>
          <w:lang w:val="el-GR"/>
        </w:rPr>
        <w:t>Y</w:t>
      </w:r>
      <w:r w:rsidR="00ED5BE7">
        <w:rPr>
          <w:lang w:val="el-GR"/>
        </w:rPr>
        <w:t xml:space="preserve"> and </w:t>
      </w:r>
      <w:r w:rsidR="00ED5BE7" w:rsidRPr="00ED5BE7">
        <w:rPr>
          <w:b/>
          <w:lang w:val="el-GR"/>
        </w:rPr>
        <w:t>Z</w:t>
      </w:r>
      <w:r w:rsidR="00ED5BE7">
        <w:rPr>
          <w:lang w:val="el-GR"/>
        </w:rPr>
        <w:t xml:space="preserve"> are available.</w:t>
      </w:r>
      <w:r w:rsidR="00ED1E82">
        <w:rPr>
          <w:lang w:val="el-GR"/>
        </w:rPr>
        <w:t xml:space="preserve"> </w:t>
      </w:r>
      <w:r w:rsidR="00E94691">
        <w:rPr>
          <w:lang w:val="el-GR"/>
        </w:rPr>
        <w:t xml:space="preserve">Note that </w:t>
      </w:r>
      <w:r w:rsidR="00E94691" w:rsidRPr="00E94691">
        <w:rPr>
          <w:b/>
          <w:lang w:val="el-GR"/>
        </w:rPr>
        <w:t>Z’</w:t>
      </w:r>
      <w:r w:rsidR="00E94691">
        <w:rPr>
          <w:lang w:val="el-GR"/>
        </w:rPr>
        <w:t xml:space="preserve"> </w:t>
      </w:r>
      <w:r w:rsidR="00214E99">
        <w:rPr>
          <w:lang w:val="el-GR"/>
        </w:rPr>
        <w:t xml:space="preserve">and </w:t>
      </w:r>
      <w:r w:rsidR="00214E99" w:rsidRPr="00D7736A">
        <w:rPr>
          <w:b/>
        </w:rPr>
        <w:t>ν</w:t>
      </w:r>
      <w:r w:rsidR="00214E99">
        <w:rPr>
          <w:lang w:val="el-GR"/>
        </w:rPr>
        <w:t xml:space="preserve"> are</w:t>
      </w:r>
      <w:r w:rsidR="00E94691">
        <w:rPr>
          <w:lang w:val="el-GR"/>
        </w:rPr>
        <w:t xml:space="preserve"> not constrained to be compositional. </w:t>
      </w:r>
      <w:r w:rsidR="009A16D0">
        <w:t>In the spatially explicit model, we include spatial random effects following a</w:t>
      </w:r>
      <w:r w:rsidR="00573FA1">
        <w:t xml:space="preserve">n </w:t>
      </w:r>
      <w:r w:rsidR="004D5FBB">
        <w:t>exact</w:t>
      </w:r>
      <w:r w:rsidR="00573FA1">
        <w:t xml:space="preserve"> sparse</w:t>
      </w:r>
      <w:r w:rsidR="009A16D0">
        <w:t xml:space="preserve"> Conditional Autoregressive (CAR) </w:t>
      </w:r>
      <w:r w:rsidR="004D5FBB">
        <w:t>model</w:t>
      </w:r>
      <w:r w:rsidR="009A16D0">
        <w:t xml:space="preserve"> </w:t>
      </w:r>
      <w:r w:rsidR="00F22695">
        <w:t>with</w:t>
      </w:r>
      <w:r w:rsidR="009A16D0">
        <w:t xml:space="preserve"> </w:t>
      </w:r>
      <m:oMath>
        <m:sSub>
          <m:sSubPr>
            <m:ctrlPr>
              <w:rPr>
                <w:rFonts w:ascii="Cambria Math" w:hAnsi="Cambria Math"/>
                <w:b/>
                <w:i/>
              </w:rPr>
            </m:ctrlPr>
          </m:sSubPr>
          <m:e>
            <m:r>
              <m:rPr>
                <m:sty m:val="bi"/>
              </m:rPr>
              <w:rPr>
                <w:rFonts w:ascii="Cambria Math" w:hAnsi="Cambria Math"/>
              </w:rPr>
              <m:t>φ</m:t>
            </m:r>
          </m:e>
          <m:sub>
            <m:r>
              <m:rPr>
                <m:sty m:val="bi"/>
              </m:rPr>
              <w:rPr>
                <w:rFonts w:ascii="Cambria Math" w:hAnsi="Cambria Math"/>
              </w:rPr>
              <m:t>j</m:t>
            </m:r>
          </m:sub>
        </m:sSub>
        <m:r>
          <m:rPr>
            <m:scr m:val="script"/>
          </m:rPr>
          <w:rPr>
            <w:rFonts w:ascii="Cambria Math" w:hAnsi="Cambria Math"/>
          </w:rPr>
          <m:t>~N</m:t>
        </m:r>
        <m:r>
          <w:rPr>
            <w:rFonts w:ascii="Cambria Math" w:hAnsi="Cambria Math"/>
          </w:rPr>
          <m:t>(0,</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j</m:t>
                    </m:r>
                  </m:sub>
                </m:sSub>
                <m:d>
                  <m:dPr>
                    <m:ctrlPr>
                      <w:rPr>
                        <w:rFonts w:ascii="Cambria Math" w:hAnsi="Cambria Math"/>
                        <w:i/>
                      </w:rPr>
                    </m:ctrlPr>
                  </m:dPr>
                  <m:e>
                    <m:r>
                      <m:rPr>
                        <m:sty m:val="b"/>
                      </m:rPr>
                      <w:rPr>
                        <w:rFonts w:ascii="Cambria Math" w:hAnsi="Cambria Math"/>
                      </w:rPr>
                      <m:t>D</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m:rPr>
                        <m:sty m:val="b"/>
                      </m:rPr>
                      <w:rPr>
                        <w:rFonts w:ascii="Cambria Math" w:hAnsi="Cambria Math"/>
                      </w:rPr>
                      <m:t>W</m:t>
                    </m:r>
                  </m:e>
                </m:d>
              </m:e>
            </m:d>
          </m:e>
          <m:sup>
            <m:r>
              <w:rPr>
                <w:rFonts w:ascii="Cambria Math" w:hAnsi="Cambria Math"/>
              </w:rPr>
              <m:t>-1</m:t>
            </m:r>
          </m:sup>
        </m:sSup>
        <m:r>
          <w:rPr>
            <w:rFonts w:ascii="Cambria Math" w:hAnsi="Cambria Math"/>
          </w:rPr>
          <m:t>)</m:t>
        </m:r>
      </m:oMath>
      <w:r w:rsidR="00F22695">
        <w:rPr>
          <w:rFonts w:eastAsiaTheme="minorEastAsia"/>
        </w:rPr>
        <w:t xml:space="preserve">, where </w:t>
      </w:r>
      <w:r w:rsidR="00F22695" w:rsidRPr="00433D14">
        <w:rPr>
          <w:rFonts w:eastAsiaTheme="minorEastAsia"/>
          <w:i/>
          <w:lang w:val="el-GR"/>
        </w:rPr>
        <w:t>τ</w:t>
      </w:r>
      <w:r w:rsidR="00433D14" w:rsidRPr="00433D14">
        <w:rPr>
          <w:rFonts w:eastAsiaTheme="minorEastAsia"/>
          <w:i/>
          <w:vertAlign w:val="subscript"/>
          <w:lang w:val="el-GR"/>
        </w:rPr>
        <w:t>j</w:t>
      </w:r>
      <w:r w:rsidR="00433D14">
        <w:rPr>
          <w:rFonts w:eastAsiaTheme="minorEastAsia"/>
          <w:lang w:val="el-GR"/>
        </w:rPr>
        <w:t xml:space="preserve"> is a precision parameter, </w:t>
      </w:r>
      <w:r w:rsidR="00433D14" w:rsidRPr="003509E2">
        <w:rPr>
          <w:rFonts w:eastAsiaTheme="minorEastAsia"/>
          <w:b/>
          <w:lang w:val="el-GR"/>
        </w:rPr>
        <w:t>D</w:t>
      </w:r>
      <w:r w:rsidR="00433D14">
        <w:t xml:space="preserve"> is a diagonal matrix with the number of neighbors for each cell, </w:t>
      </w:r>
      <w:r w:rsidR="00433D14" w:rsidRPr="00433D14">
        <w:rPr>
          <w:i/>
          <w:lang w:val="el-GR"/>
        </w:rPr>
        <w:t>α</w:t>
      </w:r>
      <w:r w:rsidR="00433D14" w:rsidRPr="00433D14">
        <w:rPr>
          <w:i/>
          <w:vertAlign w:val="subscript"/>
        </w:rPr>
        <w:t>j</w:t>
      </w:r>
      <w:r w:rsidR="00433D14">
        <w:t xml:space="preserve"> </w:t>
      </w:r>
      <w:r w:rsidR="0041363C">
        <w:t xml:space="preserve">varies between 0–1 and </w:t>
      </w:r>
      <w:r w:rsidR="00433D14">
        <w:t xml:space="preserve">determines the degree of spatial dependence, and </w:t>
      </w:r>
      <w:r w:rsidR="00433D14" w:rsidRPr="00433D14">
        <w:rPr>
          <w:b/>
        </w:rPr>
        <w:t>W</w:t>
      </w:r>
      <w:r w:rsidR="00433D14">
        <w:t xml:space="preserve"> is an adjacency matrix </w:t>
      </w:r>
      <w:r w:rsidR="0041363C">
        <w:t>identifying</w:t>
      </w:r>
      <w:r w:rsidR="00433D14">
        <w:t xml:space="preserve"> neighbors</w:t>
      </w:r>
      <w:r w:rsidR="00A752A5">
        <w:t xml:space="preserve"> </w:t>
      </w:r>
      <w:r w:rsidR="0001797E">
        <w:fldChar w:fldCharType="begin" w:fldLock="1"/>
      </w:r>
      <w:r w:rsidR="009F5065">
        <w:instrText>ADDIN CSL_CITATION { "citationItems" : [ { "id" : "ITEM-1", "itemData" : { "URL" : "http://mc-stan.org/users/documentation/case-studies/mbjoseph-CARStan.html", "accessed" : { "date-parts" : [ [ "2017", "10", "5" ] ] }, "author" : [ { "dropping-particle" : "", "family" : "Joseph", "given" : "Maxwell B", "non-dropping-particle" : "", "parse-names" : false, "suffix" : "" } ], "container-title" : "Stan User Documentation", "id" : "ITEM-1", "issued" : { "date-parts" : [ [ "2016" ] ] }, "title" : "Exact sparse CAR models in Stan", "type" : "webpage" }, "uris" : [ "http://www.mendeley.com/documents/?uuid=a29a8b24-6b65-32f7-8963-a42f9f46301e" ] }, { "id" : "ITEM-2", "itemData" : { "author" : [ { "dropping-particle" : "", "family" : "Besag", "given" : "J.E.", "non-dropping-particle" : "", "parse-names" : false, "suffix" : "" }, { "dropping-particle" : "", "family" : "Moran", "given" : "P.A.P.", "non-dropping-particle" : "", "parse-names" : false, "suffix" : "" } ], "container-title" : "Biometrika", "id" : "ITEM-2", "issue" : "3", "issued" : { "date-parts" : [ [ "1975" ] ] }, "page" : "555-562", "title" : "On the estimation and testing of spatial interaction in Gaussian Lattice Processes", "type" : "article-journal", "volume" : "62" }, "uris" : [ "http://www.mendeley.com/documents/?uuid=44f66885-ac68-4712-a5c7-821ec73b7670" ] }, { "id" : "ITEM-3", "itemData" : { "DOI" : "10.1111/j.1541-0420.2005.00359.x", "ISBN" : "0006-341X (Print)\\r0006-341X (Linking)", "ISSN" : "0006341X", "PMID" : "16401268", "abstract" : "In the fields of medicine and public health, a common application of areal data models is the study of geographical patterns of disease. When we have several measurements recorded at each spatial location (for example, information on p&gt;/= 2 diseases from the same population groups or regions), we need to consider multivariate areal data models in order to handle the dependence among the multivariate components as well as the spatial dependence between sites. In this article, we propose a flexible new class of generalized multivariate conditionally autoregressive (GMCAR) models for areal data, and show how it enriches the MCAR class. Our approach differs from earlier ones in that it directly specifies the joint distribution for a multivariate Markov random field (MRF) through the specification of simpler conditional and marginal models. This in turn leads to a significant reduction in the computational burden in hierarchical spatial random effect modeling, where posterior summaries are computed using Markov chain Monte Carlo (MCMC). We compare our approach with existing MCAR models in the literature via simulation, using average mean square error (AMSE) and a convenient hierarchical model selection criterion, the deviance information criterion (DIC; Spiegelhalter et al., 2002, Journal of the Royal Statistical Society, Series B64, 583-639). Finally, we offer a real-data application of our proposed GMCAR approach that models lung and esophagus cancer death rates during 1991-1998 in Minnesota counties.", "author" : [ { "dropping-particle" : "", "family" : "Jin", "given" : "Xiaoping", "non-dropping-particle" : "", "parse-names" : false, "suffix" : "" }, { "dropping-particle" : "", "family" : "Carlin", "given" : "Bradley P.", "non-dropping-particle" : "", "parse-names" : false, "suffix" : "" }, { "dropping-particle" : "", "family" : "Banerjee", "given" : "Sudipto", "non-dropping-particle" : "", "parse-names" : false, "suffix" : "" } ], "container-title" : "Biometrics", "id" : "ITEM-3", "issue" : "4", "issued" : { "date-parts" : [ [ "2005", "12" ] ] }, "page" : "950-961", "title" : "Generalized hierarchical multivariate CAR models for areal data", "type" : "article-journal", "volume" : "61" }, "uris" : [ "http://www.mendeley.com/documents/?uuid=5900326b-ee16-3678-8c64-6276609d32a8" ] } ], "mendeley" : { "formattedCitation" : "(Besag and Moran 1975, Jin et al. 2005, Joseph 2016)", "plainTextFormattedCitation" : "(Besag and Moran 1975, Jin et al. 2005, Joseph 2016)", "previouslyFormattedCitation" : "(Besag and Moran 1975, Jin et al. 2005, Joseph 2016)" }, "properties" : { "noteIndex" : 0 }, "schema" : "https://github.com/citation-style-language/schema/raw/master/csl-citation.json" }</w:instrText>
      </w:r>
      <w:r w:rsidR="0001797E">
        <w:fldChar w:fldCharType="separate"/>
      </w:r>
      <w:r w:rsidR="00777A96" w:rsidRPr="00777A96">
        <w:rPr>
          <w:noProof/>
        </w:rPr>
        <w:t>(Besag and Moran 1975, Jin et al. 2005, Joseph 2016)</w:t>
      </w:r>
      <w:r w:rsidR="0001797E">
        <w:fldChar w:fldCharType="end"/>
      </w:r>
      <w:r w:rsidR="009A16D0">
        <w:t>.</w:t>
      </w:r>
      <w:r w:rsidR="00F22695">
        <w:t xml:space="preserve"> </w:t>
      </w:r>
      <w:r w:rsidR="00ED1E82">
        <w:rPr>
          <w:lang w:val="el-GR"/>
        </w:rPr>
        <w:t xml:space="preserve">The spatially explicit model is </w:t>
      </w:r>
      <w:r w:rsidR="00C47E6B">
        <w:rPr>
          <w:lang w:val="el-GR"/>
        </w:rPr>
        <w:t xml:space="preserve">provided in </w:t>
      </w:r>
      <w:r w:rsidR="00A56BEE">
        <w:rPr>
          <w:lang w:val="el-GR"/>
        </w:rPr>
        <w:t xml:space="preserve">Appendix </w:t>
      </w:r>
      <w:r w:rsidR="00090E4A">
        <w:rPr>
          <w:lang w:val="el-GR"/>
        </w:rPr>
        <w:t>S</w:t>
      </w:r>
      <w:r w:rsidR="00A56BEE">
        <w:rPr>
          <w:lang w:val="el-GR"/>
        </w:rPr>
        <w:t>1</w:t>
      </w:r>
      <w:r w:rsidR="00ED1E82">
        <w:rPr>
          <w:lang w:val="el-GR"/>
        </w:rPr>
        <w:t>.</w:t>
      </w:r>
    </w:p>
    <w:p w14:paraId="395A9510" w14:textId="1EEC9770" w:rsidR="00355D3C" w:rsidRPr="00F837A6" w:rsidRDefault="00234FF0" w:rsidP="00021291">
      <w:pPr>
        <w:pStyle w:val="Heading2"/>
        <w:rPr>
          <w:b/>
          <w:i w:val="0"/>
        </w:rPr>
      </w:pPr>
      <w:r w:rsidRPr="00F837A6">
        <w:rPr>
          <w:b/>
          <w:i w:val="0"/>
        </w:rPr>
        <w:t xml:space="preserve">Data </w:t>
      </w:r>
      <w:r w:rsidR="00384536" w:rsidRPr="00F837A6">
        <w:rPr>
          <w:b/>
          <w:i w:val="0"/>
        </w:rPr>
        <w:t xml:space="preserve"> </w:t>
      </w:r>
    </w:p>
    <w:p w14:paraId="0408EC20" w14:textId="7AF7D7AF" w:rsidR="00EB1BD8" w:rsidRDefault="00355D3C" w:rsidP="00021291">
      <w:pPr>
        <w:spacing w:line="480" w:lineRule="auto"/>
      </w:pPr>
      <w:r>
        <w:tab/>
      </w:r>
      <w:r w:rsidR="00EB1BD8">
        <w:t>We ran the model at two resolutions, using grids with 9</w:t>
      </w:r>
      <w:r w:rsidR="00371FCD">
        <w:t xml:space="preserve"> </w:t>
      </w:r>
      <w:r w:rsidR="00EB1BD8">
        <w:t>km</w:t>
      </w:r>
      <w:r w:rsidR="00DE216E" w:rsidRPr="00DE216E">
        <w:rPr>
          <w:vertAlign w:val="superscript"/>
        </w:rPr>
        <w:t>2</w:t>
      </w:r>
      <w:r w:rsidR="00EB1BD8">
        <w:t xml:space="preserve"> cells (3x</w:t>
      </w:r>
      <w:r w:rsidR="00A04C52">
        <w:t>3 km</w:t>
      </w:r>
      <w:r w:rsidR="00EB1BD8">
        <w:t>) and 20-acre cells (~280x280</w:t>
      </w:r>
      <w:r w:rsidR="00DE216E">
        <w:t xml:space="preserve"> </w:t>
      </w:r>
      <w:r w:rsidR="00EB1BD8">
        <w:t xml:space="preserve">m). </w:t>
      </w:r>
      <w:r w:rsidR="004C6E91">
        <w:t xml:space="preserve">These resolutions </w:t>
      </w:r>
      <w:r w:rsidR="00976C08">
        <w:t>fall within</w:t>
      </w:r>
      <w:r w:rsidR="004C6E91">
        <w:t xml:space="preserve"> a range typical of regional species distribution models</w:t>
      </w:r>
      <w:r w:rsidR="005F154F">
        <w:t xml:space="preserve"> </w:t>
      </w:r>
      <w:r w:rsidR="00C62C4D">
        <w:fldChar w:fldCharType="begin" w:fldLock="1"/>
      </w:r>
      <w:r w:rsidR="00916FC8">
        <w:instrText>ADDIN CSL_CITATION { "citationItems" : [ { "id" : "ITEM-1", "itemData" : { "DOI" : "10.1038/s41598-018-25437-1", "ISBN" : "2045-2322", "ISSN" : "2045-2322", "abstract" : "Species distribution models have been used to predict the distribution of invasive species for conservation planning. Understanding spatial transferability of niche predictions is critical to promote species-habitat conservation and forecasting areas vulnerable to invasion. Grain size of predictor variables is an important factor affecting the accuracy and transferability of species distribution models. Choice of grain size is often dependent on the type of predictor variables used and the selection of predictors sometimes rely on data availability. This study employed the MAXENT species distribution model to investigate the effect of the grain size on model transferability for an invasive plant species. We modelled the distribution of Rhododendron ponticum in Wales, U.K. and tested model performance and transferability by varying grain size (50 m, 300 m, and 1 km). MAXENT-based models are sensitive to grain size and selection of variables. We found that over-reliance on the commonly used bioclimatic variables may lead to less accurate models as it often compromises the finer grain size of biophysical variables which may be more important determinants of species distribution at small spatial scales. Model accuracy is likely to increase with decreasing grain size. However, successful model transferability may require optimization of model grain size.", "author" : [ { "dropping-particle" : "", "family" : "Manzoor", "given" : "Syed Amir", "non-dropping-particle" : "", "parse-names" : false, "suffix" : "" }, { "dropping-particle" : "", "family" : "Griffiths", "given" : "Geoffrey", "non-dropping-particle" : "", "parse-names" : false, "suffix" : "" }, { "dropping-particle" : "", "family" : "Lukac", "given" : "Martin", "non-dropping-particle" : "", "parse-names" : false, "suffix" : "" } ], "container-title" : "Scientific Reports", "id" : "ITEM-1", "issue" : "1", "issued" : { "date-parts" : [ [ "2018" ] ] }, "page" : "7168", "publisher" : "Springer US", "title" : "Species distribution model transferability and model grain size \u2013 finer may not always be better", "type" : "article-journal", "volume" : "8" }, "uris" : [ "http://www.mendeley.com/documents/?uuid=73c9e935-a6a8-4674-a857-953883d59219" ] }, { "id" : "ITEM-2", "itemData" : { "DOI" : "10.1111/j.1472-4642.2007.00342.x", "ISBN" : "1366-9516", "ISSN" : "13669516", "PMID" : "2011", "abstract" : "Predictive species distribution modelling (SDM) has become an essential tool in biodiversity conservation and management. The choice of grain size (resolution) of environmental layers used in modelling is one important factor that may affect predictions. We applied 10 distinct modelling techniques to presence-only data for 50 species in five different regions, to test whether: (1) a 10-fold coarsening of resolution affects predictive performance of SDMs, and (2) any observed effects are dependent on the type of region, modelling technique, or species considered. Results show that a 10 times change in grain size does not severely affect predictions from species distribution models. The overall trend is towards degradation of model performance, but improvement can also be observed. Changing grain size does not equally affect models across regions, techniques, and species types. The strongest effect is on regions and species types, with tree species in the data sets (regions) with highest locational accuracy being most affected. Changing grain size had little influence on the ranking of techniques: boosted regression trees remain best at both resolutions. The number of occurrences used for model training had an important effect, with larger sample sizes resulting in better models, which tended to be more sensitive to grain. Effect of grain change was only noticeable for models reaching sufficient performance and/or with initial data that have an intrinsic error smaller than the coarser grain size.", "author" : [ { "dropping-particle" : "", "family" : "Guisan", "given" : "Antoine", "non-dropping-particle" : "", "parse-names" : false, "suffix" : "" }, { "dropping-particle" : "", "family" : "Graham", "given" : "Catherine H.", "non-dropping-particle" : "", "parse-names" : false, "suffix" : "" }, { "dropping-particle" : "", "family" : "Elith", "given" : "Jane", "non-dropping-particle" : "", "parse-names" : false, "suffix" : "" }, { "dropping-particle" : "", "family" : "Huettmann", "given" : "Falk", "non-dropping-particle" : "", "parse-names" : false, "suffix" : "" }, { "dropping-particle" : "", "family" : "Dudik", "given" : "Miro", "non-dropping-particle" : "", "parse-names" : false, "suffix" : "" }, { "dropping-particle" : "", "family" : "Ferrier", "given" : "Simon", "non-dropping-particle" : "", "parse-names" : false, "suffix" : "" }, { "dropping-particle" : "", "family" : "Hijmans", "given" : "Robert", "non-dropping-particle" : "", "parse-names" : false, "suffix" : "" }, { "dropping-particle" : "", "family" : "Lehmann", "given" : "Anthony", "non-dropping-particle" : "", "parse-names" : false, "suffix" : "" }, { "dropping-particle" : "", "family" : "Li", "given" : "Jin", "non-dropping-particle" : "", "parse-names" : false, "suffix" : "" }, { "dropping-particle" : "", "family" : "Lohmann", "given" : "L\u00facia G.", "non-dropping-particle" : "", "parse-names" : false, "suffix" : "" }, { "dropping-particle" : "", "family" : "Loiselle", "given" : "Bette", "non-dropping-particle" : "", "parse-names" : false, "suffix" : "" }, { "dropping-particle" : "", "family" : "Manion", "given" : "Glenn", "non-dropping-particle" : "", "parse-names" : false, "suffix" : "" }, { "dropping-particle" : "", "family" : "Moritz", "given" : "Craig", "non-dropping-particle" : "", "parse-names" : false, "suffix" : "" }, { "dropping-particle" : "", "family" : "Nakamura", "given" : "Miguel", "non-dropping-particle" : "", "parse-names" : false, "suffix" : "" }, { "dropping-particle" : "", "family" : "Nakazawa", "given" : "Yoshinori", "non-dropping-particle" : "", "parse-names" : false, "suffix" : "" }, { "dropping-particle" : "", "family" : "Overton", "given" : "Jacob Mc C.", "non-dropping-particle" : "", "parse-names" : false, "suffix" : "" }, { "dropping-particle" : "", "family" : "Peterson", "given" : "A. Townsend", "non-dropping-particle" : "", "parse-names" : false, "suffix" : "" }, { "dropping-particle" : "", "family" : "Phillips", "given" : "Steven J.", "non-dropping-particle" : "", "parse-names" : false, "suffix" : "" }, { "dropping-particle" : "", "family" : "Richardson", "given" : "Karen", "non-dropping-particle" : "", "parse-names" : false, "suffix" : "" }, { "dropping-particle" : "", "family" : "Scachetti-Pereira", "given" : "Ricardo", "non-dropping-particle" : "", "parse-names" : false, "suffix" : "" }, { "dropping-particle" : "", "family" : "Schapire", "given" : "Robert E.", "non-dropping-particle" : "", "parse-names" : false, "suffix" : "" }, { "dropping-particle" : "", "family" : "Williams", "given" : "Stephen E.", "non-dropping-particle" : "", "parse-names" : false, "suffix" : "" }, { "dropping-particle" : "", "family" : "Wisz", "given" : "Mary S.", "non-dropping-particle" : "", "parse-names" : false, "suffix" : "" }, { "dropping-particle" : "", "family" : "Zimmermann", "given" : "Niklaus E.", "non-dropping-particle" : "", "parse-names" : false, "suffix" : "" } ], "container-title" : "Diversity and Distributions", "id" : "ITEM-2", "issue" : "3", "issued" : { "date-parts" : [ [ "2007" ] ] }, "page" : "332-340", "title" : "Sensitivity of predictive species distribution models to change in grain size", "type" : "article-journal", "volume" : "13" }, "prefix" : "e.g., ", "uris" : [ "http://www.mendeley.com/documents/?uuid=c0ba292f-da3e-4096-819c-878e78f6f64e" ] } ], "mendeley" : { "formattedCitation" : "(e.g., Guisan et al. 2007, Manzoor et al. 2018)", "plainTextFormattedCitation" : "(e.g., Guisan et al. 2007, Manzoor et al. 2018)", "previouslyFormattedCitation" : "(e.g., Guisan et al. 2007, Manzoor et al. 2018)" }, "properties" : { "noteIndex" : 0 }, "schema" : "https://github.com/citation-style-language/schema/raw/master/csl-citation.json" }</w:instrText>
      </w:r>
      <w:r w:rsidR="00C62C4D">
        <w:fldChar w:fldCharType="separate"/>
      </w:r>
      <w:r w:rsidR="00B62E66" w:rsidRPr="00B62E66">
        <w:rPr>
          <w:noProof/>
        </w:rPr>
        <w:t>(e.g., Guisan et al. 2007, Manzoor et al. 2018)</w:t>
      </w:r>
      <w:r w:rsidR="00C62C4D">
        <w:fldChar w:fldCharType="end"/>
      </w:r>
      <w:r w:rsidR="004C6E91">
        <w:t xml:space="preserve">. </w:t>
      </w:r>
      <w:r w:rsidR="00EB1BD8">
        <w:t xml:space="preserve">The low-resolution </w:t>
      </w:r>
      <w:r w:rsidR="00974A2C">
        <w:t>9 km</w:t>
      </w:r>
      <w:r w:rsidR="00974A2C" w:rsidRPr="00DE216E">
        <w:rPr>
          <w:vertAlign w:val="superscript"/>
        </w:rPr>
        <w:t>2</w:t>
      </w:r>
      <w:r w:rsidR="00974A2C">
        <w:t xml:space="preserve"> </w:t>
      </w:r>
      <w:r w:rsidR="00EB1BD8">
        <w:t>grid contained 1</w:t>
      </w:r>
      <w:r w:rsidR="00A04702">
        <w:t>,</w:t>
      </w:r>
      <w:r w:rsidR="00EB1BD8">
        <w:t xml:space="preserve">662 cells with data for both </w:t>
      </w:r>
      <w:r w:rsidR="00EB1BD8">
        <w:rPr>
          <w:b/>
        </w:rPr>
        <w:t>Y</w:t>
      </w:r>
      <w:r w:rsidR="00EB1BD8">
        <w:t xml:space="preserve"> and </w:t>
      </w:r>
      <w:r w:rsidR="00EB1BD8">
        <w:rPr>
          <w:b/>
        </w:rPr>
        <w:t>Z</w:t>
      </w:r>
      <w:r w:rsidR="00EB1BD8">
        <w:t xml:space="preserve">, and 385 cells with only </w:t>
      </w:r>
      <w:r w:rsidR="00EB1BD8">
        <w:rPr>
          <w:b/>
        </w:rPr>
        <w:t>Z</w:t>
      </w:r>
      <w:r w:rsidR="00EB1BD8">
        <w:t xml:space="preserve">. The high-resolution </w:t>
      </w:r>
      <w:r w:rsidR="00974A2C">
        <w:t xml:space="preserve">20 ac </w:t>
      </w:r>
      <w:r w:rsidR="00EB1BD8">
        <w:t xml:space="preserve">grid contained 193,811 cells with data for both </w:t>
      </w:r>
      <w:r w:rsidR="00EB1BD8">
        <w:rPr>
          <w:b/>
        </w:rPr>
        <w:t>Y</w:t>
      </w:r>
      <w:r w:rsidR="00EB1BD8">
        <w:t xml:space="preserve"> and </w:t>
      </w:r>
      <w:r w:rsidR="00EB1BD8">
        <w:rPr>
          <w:b/>
        </w:rPr>
        <w:t>Z</w:t>
      </w:r>
      <w:r w:rsidR="00EB1BD8">
        <w:t xml:space="preserve">, and 46,845 cells with only </w:t>
      </w:r>
      <w:r w:rsidR="00EB1BD8">
        <w:rPr>
          <w:b/>
        </w:rPr>
        <w:t>Z</w:t>
      </w:r>
      <w:r w:rsidR="00EB1BD8">
        <w:t xml:space="preserve">. With several land cover categories modeled for each cell, run-time constraints precluded a </w:t>
      </w:r>
      <w:r w:rsidR="00D75F19">
        <w:t xml:space="preserve">high-resolution </w:t>
      </w:r>
      <w:r w:rsidR="00EB1BD8">
        <w:t xml:space="preserve">spatially explicit model. We therefore used a </w:t>
      </w:r>
      <w:r w:rsidR="00A04C52">
        <w:t>non-spatial</w:t>
      </w:r>
      <w:r w:rsidR="00EB1BD8">
        <w:t xml:space="preserve"> model for the </w:t>
      </w:r>
      <w:r w:rsidR="00A04C52">
        <w:t>20 ac</w:t>
      </w:r>
      <w:r w:rsidR="00EB1BD8">
        <w:t xml:space="preserve"> resolution</w:t>
      </w:r>
      <w:r w:rsidR="00462BA9">
        <w:t xml:space="preserve">, excluding </w:t>
      </w:r>
      <w:r w:rsidR="00462BA9" w:rsidRPr="00DA1D28">
        <w:rPr>
          <w:b/>
          <w:i/>
        </w:rPr>
        <w:sym w:font="Symbol" w:char="F066"/>
      </w:r>
      <w:r w:rsidR="00462BA9">
        <w:t xml:space="preserve"> from the model</w:t>
      </w:r>
      <w:r w:rsidR="00EB1BD8">
        <w:t xml:space="preserve">, and included for comparison a </w:t>
      </w:r>
      <w:r w:rsidR="00A04C52">
        <w:t>non-spatial</w:t>
      </w:r>
      <w:r w:rsidR="00EB1BD8">
        <w:t xml:space="preserve"> model for the </w:t>
      </w:r>
      <w:r w:rsidR="00DE216E">
        <w:t>9</w:t>
      </w:r>
      <w:r w:rsidR="00A04C52">
        <w:t xml:space="preserve"> km</w:t>
      </w:r>
      <w:r w:rsidR="00DE216E" w:rsidRPr="00DE216E">
        <w:rPr>
          <w:vertAlign w:val="superscript"/>
        </w:rPr>
        <w:t>2</w:t>
      </w:r>
      <w:r w:rsidR="00EB1BD8">
        <w:t xml:space="preserve"> grid. Thus, we compare three models: a </w:t>
      </w:r>
      <w:r w:rsidR="00A04C52">
        <w:t>non-spatial</w:t>
      </w:r>
      <w:r w:rsidR="00EB1BD8">
        <w:t xml:space="preserve"> </w:t>
      </w:r>
      <w:r w:rsidR="00A04C52">
        <w:t>20 ac</w:t>
      </w:r>
      <w:r w:rsidR="00EB1BD8">
        <w:t xml:space="preserve"> resolution model, a </w:t>
      </w:r>
      <w:r w:rsidR="00A04C52">
        <w:t>non-spatial</w:t>
      </w:r>
      <w:r w:rsidR="00EB1BD8">
        <w:t xml:space="preserve"> </w:t>
      </w:r>
      <w:r w:rsidR="00DE216E">
        <w:t>9</w:t>
      </w:r>
      <w:r w:rsidR="00A04C52">
        <w:t xml:space="preserve"> km</w:t>
      </w:r>
      <w:r w:rsidR="00DE216E" w:rsidRPr="00DE216E">
        <w:rPr>
          <w:vertAlign w:val="superscript"/>
        </w:rPr>
        <w:t>2</w:t>
      </w:r>
      <w:r w:rsidR="00EB1BD8">
        <w:t xml:space="preserve"> resolution model, and a spatially explicit </w:t>
      </w:r>
      <w:r w:rsidR="00DE216E">
        <w:t>9</w:t>
      </w:r>
      <w:r w:rsidR="00A04C52">
        <w:t xml:space="preserve"> km</w:t>
      </w:r>
      <w:r w:rsidR="00DE216E" w:rsidRPr="00DE216E">
        <w:rPr>
          <w:vertAlign w:val="superscript"/>
        </w:rPr>
        <w:t>2</w:t>
      </w:r>
      <w:r w:rsidR="00EB1BD8">
        <w:t xml:space="preserve"> resolution CAR model.</w:t>
      </w:r>
    </w:p>
    <w:p w14:paraId="78C6F9BC" w14:textId="1F802BA1" w:rsidR="00234FF0" w:rsidRDefault="00EB1BD8" w:rsidP="00021291">
      <w:pPr>
        <w:spacing w:line="480" w:lineRule="auto"/>
      </w:pPr>
      <w:r>
        <w:tab/>
      </w:r>
      <w:r w:rsidR="00932991">
        <w:t>For each</w:t>
      </w:r>
      <w:r w:rsidR="00845222">
        <w:t xml:space="preserve"> land cover dataset</w:t>
      </w:r>
      <w:r w:rsidR="00932991">
        <w:t xml:space="preserve">, we aggregated the categories to </w:t>
      </w:r>
      <w:r w:rsidR="00932991" w:rsidRPr="00932991">
        <w:rPr>
          <w:i/>
        </w:rPr>
        <w:t>Open</w:t>
      </w:r>
      <w:r w:rsidR="00AF3671">
        <w:rPr>
          <w:i/>
        </w:rPr>
        <w:t xml:space="preserve"> </w:t>
      </w:r>
      <w:r w:rsidR="00082465">
        <w:rPr>
          <w:i/>
        </w:rPr>
        <w:t>C</w:t>
      </w:r>
      <w:r w:rsidR="00AF3671">
        <w:rPr>
          <w:i/>
        </w:rPr>
        <w:t>anopy</w:t>
      </w:r>
      <w:r w:rsidR="00932991">
        <w:t xml:space="preserve">, </w:t>
      </w:r>
      <w:r w:rsidR="00932991" w:rsidRPr="00932991">
        <w:rPr>
          <w:i/>
        </w:rPr>
        <w:t>Deciduous Forest</w:t>
      </w:r>
      <w:r w:rsidR="00932991">
        <w:t xml:space="preserve">, </w:t>
      </w:r>
      <w:r w:rsidR="00932991" w:rsidRPr="00932991">
        <w:rPr>
          <w:i/>
        </w:rPr>
        <w:t>Mixed Forest</w:t>
      </w:r>
      <w:r w:rsidR="00932991">
        <w:t xml:space="preserve">, </w:t>
      </w:r>
      <w:r w:rsidR="00932991" w:rsidRPr="00932991">
        <w:rPr>
          <w:i/>
        </w:rPr>
        <w:t>White Pine Forest</w:t>
      </w:r>
      <w:r w:rsidR="00932991">
        <w:t xml:space="preserve"> (</w:t>
      </w:r>
      <w:r w:rsidR="00932991">
        <w:rPr>
          <w:b/>
        </w:rPr>
        <w:t>Y</w:t>
      </w:r>
      <w:r w:rsidR="00932991">
        <w:t xml:space="preserve"> only), </w:t>
      </w:r>
      <w:r w:rsidR="00932991" w:rsidRPr="00932991">
        <w:rPr>
          <w:i/>
        </w:rPr>
        <w:t>Other Evergreen Forest</w:t>
      </w:r>
      <w:r w:rsidR="00932991">
        <w:t xml:space="preserve">, and </w:t>
      </w:r>
      <w:r w:rsidR="00932991" w:rsidRPr="00932991">
        <w:rPr>
          <w:i/>
        </w:rPr>
        <w:t>Other</w:t>
      </w:r>
      <w:r w:rsidR="00932991">
        <w:t xml:space="preserve"> (</w:t>
      </w:r>
      <w:r w:rsidR="00950285">
        <w:t xml:space="preserve">Appendix </w:t>
      </w:r>
      <w:r w:rsidR="00090E4A">
        <w:t>S</w:t>
      </w:r>
      <w:r w:rsidR="00950285">
        <w:t>3</w:t>
      </w:r>
      <w:r w:rsidR="005D7F76">
        <w:t>: Table S1-S2</w:t>
      </w:r>
      <w:r w:rsidR="00932991">
        <w:t xml:space="preserve">). </w:t>
      </w:r>
      <w:r w:rsidR="008B0030">
        <w:t xml:space="preserve">For the </w:t>
      </w:r>
      <w:r w:rsidR="002F04CE">
        <w:t>dataset with the</w:t>
      </w:r>
      <w:r w:rsidR="00DE216E">
        <w:t xml:space="preserve"> smaller extent</w:t>
      </w:r>
      <w:r w:rsidR="00947DB1">
        <w:t xml:space="preserve">, </w:t>
      </w:r>
      <w:r w:rsidR="00947DB1">
        <w:rPr>
          <w:b/>
        </w:rPr>
        <w:t>Y</w:t>
      </w:r>
      <w:r w:rsidR="008B0030">
        <w:t>, we used the</w:t>
      </w:r>
      <w:r w:rsidR="00947DB1">
        <w:t xml:space="preserve"> NH GRA</w:t>
      </w:r>
      <w:r w:rsidR="00821276">
        <w:t xml:space="preserve">NIT 2001 Land Cover Assessment </w:t>
      </w:r>
      <w:r w:rsidR="00F232BD">
        <w:fldChar w:fldCharType="begin" w:fldLock="1"/>
      </w:r>
      <w:r w:rsidR="00D554C4">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noteIndex" : 0 }, "schema" : "https://github.com/citation-style-language/schema/raw/master/csl-citation.json" }</w:instrText>
      </w:r>
      <w:r w:rsidR="00F232BD">
        <w:fldChar w:fldCharType="separate"/>
      </w:r>
      <w:r w:rsidR="00F232BD" w:rsidRPr="00F232BD">
        <w:rPr>
          <w:noProof/>
        </w:rPr>
        <w:t>(Justice et al. 2002)</w:t>
      </w:r>
      <w:r w:rsidR="00F232BD">
        <w:fldChar w:fldCharType="end"/>
      </w:r>
      <w:r w:rsidR="00947DB1">
        <w:t>. Derived from satellite images acquired between 1990 and 199</w:t>
      </w:r>
      <w:r w:rsidR="00B103A1">
        <w:t xml:space="preserve">9, it classifies land cover at </w:t>
      </w:r>
      <w:r w:rsidR="008C421C">
        <w:t>~</w:t>
      </w:r>
      <w:r w:rsidR="00947DB1">
        <w:t xml:space="preserve">30m resolution across the state of </w:t>
      </w:r>
      <w:r w:rsidR="00947DB1">
        <w:lastRenderedPageBreak/>
        <w:t xml:space="preserve">New Hampshire, with </w:t>
      </w:r>
      <w:r w:rsidR="00C93FB6">
        <w:t>a</w:t>
      </w:r>
      <w:r w:rsidR="000F49F7">
        <w:t>n</w:t>
      </w:r>
      <w:r w:rsidR="00C93FB6">
        <w:t xml:space="preserve"> accuracy of </w:t>
      </w:r>
      <w:r w:rsidR="00947DB1">
        <w:t>8</w:t>
      </w:r>
      <w:r w:rsidR="000F49F7">
        <w:t>9.3</w:t>
      </w:r>
      <w:r w:rsidR="00932991">
        <w:t xml:space="preserve">% for the aggregated categories </w:t>
      </w:r>
      <w:r w:rsidR="00947DB1">
        <w:t>based on ground verification at nearly 1,000 sites</w:t>
      </w:r>
      <w:r w:rsidR="00D715FB">
        <w:t xml:space="preserve"> (</w:t>
      </w:r>
      <w:r w:rsidR="00FB78F7">
        <w:t xml:space="preserve">Appendix </w:t>
      </w:r>
      <w:r w:rsidR="00090E4A">
        <w:t>S</w:t>
      </w:r>
      <w:r w:rsidR="00FB78F7">
        <w:t>3</w:t>
      </w:r>
      <w:r w:rsidR="005D7F76">
        <w:t>: Table S3</w:t>
      </w:r>
      <w:r w:rsidR="003406A4">
        <w:t>)</w:t>
      </w:r>
      <w:r w:rsidR="00947DB1">
        <w:t>.</w:t>
      </w:r>
      <w:r w:rsidR="006925D4">
        <w:t xml:space="preserve"> For the dataset covering the full extent,</w:t>
      </w:r>
      <w:r w:rsidR="00F86CC2" w:rsidRPr="00F86CC2">
        <w:rPr>
          <w:b/>
        </w:rPr>
        <w:t xml:space="preserve"> </w:t>
      </w:r>
      <w:r w:rsidR="00F86CC2" w:rsidRPr="00630FB7">
        <w:rPr>
          <w:b/>
        </w:rPr>
        <w:t>Z</w:t>
      </w:r>
      <w:r w:rsidR="00F86CC2">
        <w:t>,</w:t>
      </w:r>
      <w:r w:rsidR="006925D4">
        <w:t xml:space="preserve"> we used the </w:t>
      </w:r>
      <w:r w:rsidR="00053313">
        <w:t>2001 National Land Cover Database</w:t>
      </w:r>
      <w:r w:rsidR="006925D4">
        <w:t xml:space="preserve"> </w:t>
      </w:r>
      <w:r w:rsidR="00821276">
        <w:fldChar w:fldCharType="begin" w:fldLock="1"/>
      </w:r>
      <w:r w:rsidR="002C621E">
        <w:instrText>ADDIN CSL_CITATION { "citationItems" : [ { "id" : "ITEM-1",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D.", "non-dropping-particle" : "", "parse-names" : false, "suffix" : "" } ], "container-title" : "Photogrammetric Engineering &amp; Remote Sensing", "id" : "ITEM-1", "issue" : "4", "issued" : { "date-parts" : [ [ "2007" ] ] }, "page" : "337-341", "title" : "Completion of the 2001 National Land Cover Database for the Conterminous United States", "type" : "article-journal", "volume" : "73" }, "uris" : [ "http://www.mendeley.com/documents/?uuid=134f286e-0e8b-4f9c-8581-856ac5830a58" ] }, { "id" : "ITEM-2", "itemData" : { "abstract" : "Multi-Resolution Land Characterization 2000 (MRLC 2000) is a second-generation federal consortium to create an updated pool of nation-wide Landsat 7 imagery, and derive a second-generation National Land Cover Database (NLCD 2000). This multi-layer, multisource database will include a suite of 30-meter resolution data that will serve as standardized ingredients for the production of land cover \u2013 both nationally and locally. This database will also provide the framework to allow flexibility in developing and applying suites of independent data layers. These nationally standardized independent data layers or components, will be useful not only within the land-cover classification but as data themes for other applications. This database will consist of the following components: (1) normalized tasseled cap (TC) transformations of Landsat 7 imagery for three time periods per scene (early, peak and late), (2) ancillary data layers, including 30m DEM derivatives of slope, aspect and elevation and three STATSCO soil derivatives, (4) image shape and texture information, (5) image derivatives of percent imperviousness and percent tree canopy per-pixel, (6) classified land-cover data derived from the Tassel Capped imagery, ancillary data and derivatives, (7) classification rules and metadata from the land cover classification, allowing future users the potential to modify rules to derive land cover products tailored to their specific local applications. In a pilot study application of the database concept, two mapping zones (Utah and Virginia) were selected for full generation of the above data components. Three derivative layers including, per-pixel imperviousness, per-pixel canopy and land cover were classified from the database. Cross validation accuracies for land cover ranged from 65-82%, and mean absolute error values of 10-15% were reported for percent tree canopy and imperviousness.", "author" : [ { "dropping-particle" : "", "family" : "Homer", "given" : "Collin", "non-dropping-particle" : "", "parse-names" : false, "suffix" : "" }, { "dropping-particle" : "", "family" : "Huang", "given" : "Chengquan", "non-dropping-particle" : "", "parse-names" : false, "suffix" : "" }, { "dropping-particle" : "", "family" : "Yang", "given" : "Limin", "non-dropping-particle" : "", "parse-names" : false, "suffix" : "" }, { "dropping-particle" : "", "family" : "Wylie", "given" : "Bruce", "non-dropping-particle" : "", "parse-names" : false, "suffix" : "" }, { "dropping-particle" : "", "family" : "Coan", "given" : "Michael", "non-dropping-particle" : "", "parse-names" : false, "suffix" : "" } ], "container-title" : "Photogrammetric Engineering &amp; Remote Sensing", "id" : "ITEM-2", "issue" : "7", "issued" : { "date-parts" : [ [ "2004" ] ] }, "page" : "829-840", "title" : "Development of a circa 2000 landcover database for the United States", "type" : "article-journal", "volume" : "70" }, "prefix" : "NLCD;", "uris" : [ "http://www.mendeley.com/documents/?uuid=69480e4f-7b04-4c72-81d7-112de2123de9" ] } ], "mendeley" : { "formattedCitation" : "(NLCD; Homer et al. 2004, 2007)", "plainTextFormattedCitation" : "(NLCD; Homer et al. 2004, 2007)", "previouslyFormattedCitation" : "(NLCD; Homer et al. 2004, 2007)" }, "properties" : { "noteIndex" : 0 }, "schema" : "https://github.com/citation-style-language/schema/raw/master/csl-citation.json" }</w:instrText>
      </w:r>
      <w:r w:rsidR="00821276">
        <w:fldChar w:fldCharType="separate"/>
      </w:r>
      <w:r w:rsidR="00C50CE7" w:rsidRPr="00C50CE7">
        <w:rPr>
          <w:noProof/>
        </w:rPr>
        <w:t>(NLCD; Homer et al. 2004, 2007)</w:t>
      </w:r>
      <w:r w:rsidR="00821276">
        <w:fldChar w:fldCharType="end"/>
      </w:r>
      <w:r w:rsidR="005839BC">
        <w:t xml:space="preserve">. </w:t>
      </w:r>
      <w:r w:rsidR="00406DAB">
        <w:t xml:space="preserve">Using </w:t>
      </w:r>
      <w:r w:rsidR="004C503D">
        <w:t>Landsat data</w:t>
      </w:r>
      <w:r w:rsidR="00406DAB">
        <w:t xml:space="preserve"> from </w:t>
      </w:r>
      <w:r w:rsidR="004C503D">
        <w:t xml:space="preserve">primarily 2001, </w:t>
      </w:r>
      <w:r w:rsidR="00F40998">
        <w:t>NLCD classifies land cover at ~</w:t>
      </w:r>
      <w:r w:rsidR="004C503D">
        <w:t>30</w:t>
      </w:r>
      <w:r w:rsidR="00B0521C">
        <w:t xml:space="preserve"> </w:t>
      </w:r>
      <w:r w:rsidR="004C503D">
        <w:t xml:space="preserve">m resolution across the </w:t>
      </w:r>
      <w:r w:rsidR="00AF3671">
        <w:t>conterminous</w:t>
      </w:r>
      <w:r w:rsidR="004C503D">
        <w:t xml:space="preserve"> United States</w:t>
      </w:r>
      <w:r w:rsidR="00FD08A6">
        <w:t xml:space="preserve">, with an accuracy </w:t>
      </w:r>
      <w:r w:rsidR="004C503D">
        <w:t xml:space="preserve">of </w:t>
      </w:r>
      <w:r w:rsidR="000F49F7">
        <w:t>82.8</w:t>
      </w:r>
      <w:r w:rsidR="004C503D">
        <w:t xml:space="preserve">% </w:t>
      </w:r>
      <w:r w:rsidR="00FD08A6">
        <w:t>for the aggregated categories within the New England region (</w:t>
      </w:r>
      <w:r w:rsidR="00702791">
        <w:t xml:space="preserve">Appendix </w:t>
      </w:r>
      <w:r w:rsidR="00090E4A">
        <w:t>S</w:t>
      </w:r>
      <w:r w:rsidR="00702791">
        <w:t>3</w:t>
      </w:r>
      <w:r w:rsidR="005D7F76">
        <w:t>: Table S4</w:t>
      </w:r>
      <w:r w:rsidR="00940CF0">
        <w:t>;</w:t>
      </w:r>
      <w:r w:rsidR="00F232BD">
        <w:t xml:space="preserve"> </w:t>
      </w:r>
      <w:r w:rsidR="00EB264C">
        <w:fldChar w:fldCharType="begin" w:fldLock="1"/>
      </w:r>
      <w:r w:rsidR="00D554C4">
        <w:instrText>ADDIN CSL_CITATION { "citationItems" : [ { "id" : "ITEM-1", "itemData" : { "DOI" : "10.1016/j.rse.2010.01.018", "ISBN" : "0034-4257", "ISSN" : "00344257", "PMID" : "21605781", "abstract" : "The land-cover thematic accuracy of NLCD 2001 was assessed from a probability-sample of 15,000 pixels. Nationwide, NLCD 2001 overall Anderson Level II and Level I accuracies were 78.7% and 85.3%, respectively. By comparison, overall accuracies at Level II and Level I for the NLCD 1992 were 58% and 80%. Forest and cropland were two classes showing substantial improvements in accuracy in NLCD 2001 relative to NLCD 1992. NLCD 2001 forest and cropland user's accuracies were 87% and 82%, respectively, compared to 80% and 43% for NLCD 1992. Accuracy results are reported for 10 geographic regions of the United States, with regional overall accuracies ranging from 68% to 86% for Level II and from 79% to 91% at Level I. Geographic variation in class-specific accuracy was strongly associated with the phenomenon that regionally more abundant land-cover classes had higher accuracy. Accuracy estimates based on several definitions of agreement are reported to provide an indication of the potential impact of reference data error on accuracy. Drawing on our experience from two NLCD national accuracy assessments, we discuss the use of designs incorporating auxiliary data to more seamlessly quantify reference data quality as a means to further advance thematic map accuracy assessment.", "author" : [ { "dropping-particle" : "", "family" : "Wickham", "given" : "J. D.", "non-dropping-particle" : "", "parse-names" : false, "suffix" : "" }, { "dropping-particle" : "V.", "family" : "Stehman", "given" : "S.", "non-dropping-particle" : "", "parse-names" : false, "suffix" : "" }, { "dropping-particle" : "", "family" : "Fry", "given" : "J. A.", "non-dropping-particle" : "", "parse-names" : false, "suffix" : "" }, { "dropping-particle" : "", "family" : "Smith", "given" : "J. H.", "non-dropping-particle" : "", "parse-names" : false, "suffix" : "" }, { "dropping-particle" : "", "family" : "Homer", "given" : "C. G.", "non-dropping-particle" : "", "parse-names" : false, "suffix" : "" } ], "container-title" : "Remote Sensing of Environment", "id" : "ITEM-1", "issue" : "6", "issued" : { "date-parts" : [ [ "2010" ] ] }, "page" : "1286-1296", "publisher" : "Elsevier B.V.", "title" : "Thematic accuracy of the NLCD 2001 land cover for the conterminous United States", "type" : "article-journal", "volume" : "114" }, "uris" : [ "http://www.mendeley.com/documents/?uuid=ccf40aeb-8567-4602-b282-e651ba3196f5" ] } ], "mendeley" : { "formattedCitation" : "(Wickham et al. 2010)", "manualFormatting" : "Wickham et al. 2010)", "plainTextFormattedCitation" : "(Wickham et al. 2010)", "previouslyFormattedCitation" : "(Wickham et al. 2010)" }, "properties" : { "noteIndex" : 0 }, "schema" : "https://github.com/citation-style-language/schema/raw/master/csl-citation.json" }</w:instrText>
      </w:r>
      <w:r w:rsidR="00EB264C">
        <w:fldChar w:fldCharType="separate"/>
      </w:r>
      <w:r w:rsidR="00EB264C" w:rsidRPr="00EB264C">
        <w:rPr>
          <w:noProof/>
        </w:rPr>
        <w:t>Wickham et al. 2010)</w:t>
      </w:r>
      <w:r w:rsidR="00EB264C">
        <w:fldChar w:fldCharType="end"/>
      </w:r>
      <w:r w:rsidR="00FD08A6">
        <w:t xml:space="preserve">. </w:t>
      </w:r>
      <w:r w:rsidR="00A36A5C">
        <w:t xml:space="preserve">In QGIS 2.18 </w:t>
      </w:r>
      <w:r w:rsidR="00773480">
        <w:fldChar w:fldCharType="begin" w:fldLock="1"/>
      </w:r>
      <w:r w:rsidR="00361F1E">
        <w:instrText>ADDIN CSL_CITATION { "citationItems" : [ { "id" : "ITEM-1", "itemData" : { "author" : [ { "dropping-particle" : "", "family" : "QGIS Development Team", "given" : "", "non-dropping-particle" : "", "parse-names" : false, "suffix" : "" } ], "id" : "ITEM-1", "issued" : { "date-parts" : [ [ "2017" ] ] }, "number" : "2.18", "publisher" : "Open Source Geospatial Foundation Project", "title" : "QGIS Geographic Information System", "type" : "article" }, "uris" : [ "http://www.mendeley.com/documents/?uuid=b5429f3e-8d1f-4e9b-b12f-19f4a2007a43" ] } ], "mendeley" : { "formattedCitation" : "(QGIS Development Team 2017)", "plainTextFormattedCitation" : "(QGIS Development Team 2017)", "previouslyFormattedCitation" : "(QGIS Development Team 2017)" }, "properties" : { "noteIndex" : 0 }, "schema" : "https://github.com/citation-style-language/schema/raw/master/csl-citation.json" }</w:instrText>
      </w:r>
      <w:r w:rsidR="00773480">
        <w:fldChar w:fldCharType="separate"/>
      </w:r>
      <w:r w:rsidR="00773480" w:rsidRPr="00773480">
        <w:rPr>
          <w:noProof/>
        </w:rPr>
        <w:t>(QGIS Development Team 2017)</w:t>
      </w:r>
      <w:r w:rsidR="00773480">
        <w:fldChar w:fldCharType="end"/>
      </w:r>
      <w:r w:rsidR="00D2279D">
        <w:t>,</w:t>
      </w:r>
      <w:r w:rsidR="00266EAE">
        <w:t xml:space="preserve"> we aggregated the land cover categories for each dataset at the initial 30</w:t>
      </w:r>
      <w:r w:rsidR="00B0521C">
        <w:t xml:space="preserve"> </w:t>
      </w:r>
      <w:r w:rsidR="00266EAE">
        <w:t xml:space="preserve">m resolution before calculating the percent composition within each cell </w:t>
      </w:r>
      <w:r w:rsidR="00E126F6">
        <w:t>for</w:t>
      </w:r>
      <w:r w:rsidR="00266EAE">
        <w:t xml:space="preserve"> the </w:t>
      </w:r>
      <w:r w:rsidR="00B0521C">
        <w:t>9</w:t>
      </w:r>
      <w:r w:rsidR="00A04C52">
        <w:t xml:space="preserve"> km</w:t>
      </w:r>
      <w:r w:rsidR="00B0521C" w:rsidRPr="00B0521C">
        <w:rPr>
          <w:vertAlign w:val="superscript"/>
        </w:rPr>
        <w:t>2</w:t>
      </w:r>
      <w:r w:rsidR="00266EAE">
        <w:t xml:space="preserve"> and </w:t>
      </w:r>
      <w:r w:rsidR="00A04C52">
        <w:t>20 ac</w:t>
      </w:r>
      <w:r w:rsidR="00E126F6">
        <w:t xml:space="preserve"> resolution grids</w:t>
      </w:r>
      <w:r w:rsidR="00266EAE">
        <w:t>.</w:t>
      </w:r>
    </w:p>
    <w:p w14:paraId="410C1052" w14:textId="47B157A2" w:rsidR="00E76932" w:rsidRDefault="00E92C9B" w:rsidP="00021291">
      <w:pPr>
        <w:spacing w:line="480" w:lineRule="auto"/>
      </w:pPr>
      <w:r>
        <w:tab/>
      </w:r>
      <w:r w:rsidR="00307738">
        <w:t xml:space="preserve">To estimate the </w:t>
      </w:r>
      <w:r w:rsidR="000B070F">
        <w:t xml:space="preserve">observed </w:t>
      </w:r>
      <w:r w:rsidR="00307738">
        <w:t xml:space="preserve">discrepancy between the </w:t>
      </w:r>
      <w:r w:rsidR="00432813" w:rsidRPr="00432813">
        <w:rPr>
          <w:b/>
        </w:rPr>
        <w:t>Y</w:t>
      </w:r>
      <w:r w:rsidR="00432813">
        <w:t xml:space="preserve"> and </w:t>
      </w:r>
      <w:r w:rsidR="00432813" w:rsidRPr="00432813">
        <w:rPr>
          <w:b/>
        </w:rPr>
        <w:t>Z</w:t>
      </w:r>
      <w:r w:rsidR="00307738">
        <w:t xml:space="preserve">, we </w:t>
      </w:r>
      <w:r w:rsidR="007462E4">
        <w:t>explored covariates relating to climate, topography, and human development.</w:t>
      </w:r>
      <w:r w:rsidR="00307738">
        <w:t xml:space="preserve"> </w:t>
      </w:r>
      <w:r w:rsidR="007462E4">
        <w:t>We accessed climate data from</w:t>
      </w:r>
      <w:r>
        <w:t xml:space="preserve"> CHELSA, </w:t>
      </w:r>
      <w:r w:rsidR="007462E4">
        <w:t>which provides downscaled climatic variables</w:t>
      </w:r>
      <w:r>
        <w:t xml:space="preserve"> at a 30 arc-second resolution</w:t>
      </w:r>
      <w:r w:rsidR="00F12C96">
        <w:t xml:space="preserve"> based on data from 1979–2013</w:t>
      </w:r>
      <w:r>
        <w:t xml:space="preserve"> </w:t>
      </w:r>
      <w:r w:rsidR="005839BC">
        <w:fldChar w:fldCharType="begin" w:fldLock="1"/>
      </w:r>
      <w:r w:rsidR="00D554C4">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mendeley" : { "formattedCitation" : "(Karger et al. 2017)", "plainTextFormattedCitation" : "(Karger et al. 2017)", "previouslyFormattedCitation" : "(Karger et al. 2017)" }, "properties" : { "noteIndex" : 0 }, "schema" : "https://github.com/citation-style-language/schema/raw/master/csl-citation.json" }</w:instrText>
      </w:r>
      <w:r w:rsidR="005839BC">
        <w:fldChar w:fldCharType="separate"/>
      </w:r>
      <w:r w:rsidR="005839BC" w:rsidRPr="005839BC">
        <w:rPr>
          <w:noProof/>
        </w:rPr>
        <w:t>(Karger et al. 2017)</w:t>
      </w:r>
      <w:r w:rsidR="005839BC">
        <w:fldChar w:fldCharType="end"/>
      </w:r>
      <w:r>
        <w:t>.</w:t>
      </w:r>
      <w:r w:rsidR="007462E4">
        <w:t xml:space="preserve"> To reduce collinearity while representing a </w:t>
      </w:r>
      <w:r w:rsidR="00925FEE">
        <w:t>diversity</w:t>
      </w:r>
      <w:r w:rsidR="007462E4">
        <w:t xml:space="preserve"> of climatic influences, we selected </w:t>
      </w:r>
      <w:r w:rsidR="004C2562">
        <w:t xml:space="preserve">annual mean temperature, temperature annual range, and annual precipitation. </w:t>
      </w:r>
      <w:r w:rsidR="00E76932">
        <w:t xml:space="preserve">We calculated the mean values within each cell for both the </w:t>
      </w:r>
      <w:r w:rsidR="00B0521C">
        <w:t>9</w:t>
      </w:r>
      <w:r w:rsidR="00A04C52">
        <w:t xml:space="preserve"> km</w:t>
      </w:r>
      <w:r w:rsidR="00B0521C" w:rsidRPr="00B0521C">
        <w:rPr>
          <w:vertAlign w:val="superscript"/>
        </w:rPr>
        <w:t>2</w:t>
      </w:r>
      <w:r w:rsidR="00E76932">
        <w:t xml:space="preserve"> grid and the </w:t>
      </w:r>
      <w:r w:rsidR="00A04C52">
        <w:t>20 ac</w:t>
      </w:r>
      <w:r w:rsidR="00E76932">
        <w:t xml:space="preserve"> grid.</w:t>
      </w:r>
    </w:p>
    <w:p w14:paraId="2F9FB855" w14:textId="6F63AA27" w:rsidR="00E92C9B" w:rsidRDefault="00E76932" w:rsidP="00021291">
      <w:pPr>
        <w:spacing w:line="480" w:lineRule="auto"/>
      </w:pPr>
      <w:r>
        <w:tab/>
        <w:t>For topographic variables, we used elevation at a 1 arc-second resolution from the National Elevation Dataset</w:t>
      </w:r>
      <w:r w:rsidR="00543D90">
        <w:t xml:space="preserve"> </w:t>
      </w:r>
      <w:r w:rsidR="00361F1E">
        <w:fldChar w:fldCharType="begin" w:fldLock="1"/>
      </w:r>
      <w:r w:rsidR="005449A9">
        <w:instrText>ADDIN CSL_CITATION { "citationItems" : [ { "id" : "ITEM-1", "itemData" : { "author" : [ { "dropping-particle" : "", "family" : "Gesch", "given" : "By Dean", "non-dropping-particle" : "", "parse-names" : false, "suffix" : "" }, { "dropping-particle" : "", "family" : "Oimoen", "given" : "Michael", "non-dropping-particle" : "", "parse-names" : false, "suffix" : "" }, { "dropping-particle" : "", "family" : "Greenlee", "given" : "Susan", "non-dropping-particle" : "", "parse-names" : false, "suffix" : "" }, { "dropping-particle" : "", "family" : "Nelson", "given" : "Charles", "non-dropping-particle" : "", "parse-names" : false, "suffix" : "" }, { "dropping-particle" : "", "family" : "Steuck", "given" : "Michael", "non-dropping-particle" : "", "parse-names" : false, "suffix" : "" }, { "dropping-particle" : "", "family" : "Tyler", "given" : "Dean", "non-dropping-particle" : "", "parse-names" : false, "suffix" : "" } ], "container-title" : "Photogrammetric Engineering &amp; Remote Sensing", "id" : "ITEM-1", "issue" : "1", "issued" : { "date-parts" : [ [ "2002" ] ] }, "page" : "1-9", "title" : "The National Elevation Dataset", "type" : "article-journal", "volume" : "68" }, "uris" : [ "http://www.mendeley.com/documents/?uuid=028e4575-00f2-4af9-8615-e93f0a10a90e" ] } ], "mendeley" : { "formattedCitation" : "(Gesch et al. 2002)", "plainTextFormattedCitation" : "(Gesch et al. 2002)", "previouslyFormattedCitation" : "(Gesch et al. 2002)" }, "properties" : { "noteIndex" : 0 }, "schema" : "https://github.com/citation-style-language/schema/raw/master/csl-citation.json" }</w:instrText>
      </w:r>
      <w:r w:rsidR="00361F1E">
        <w:fldChar w:fldCharType="separate"/>
      </w:r>
      <w:r w:rsidR="00361F1E" w:rsidRPr="00361F1E">
        <w:rPr>
          <w:noProof/>
        </w:rPr>
        <w:t>(Gesch et al. 2002)</w:t>
      </w:r>
      <w:r w:rsidR="00361F1E">
        <w:fldChar w:fldCharType="end"/>
      </w:r>
      <w:r>
        <w:t>. In addition, we calculated a Terrain Ruggedness Index using the QGIS GDAL algorithm, where ruggedness is defined as the mean difference in elevation between a pixel and its neighbors.</w:t>
      </w:r>
      <w:r w:rsidR="00CE445C">
        <w:t xml:space="preserve"> As with the climate variable</w:t>
      </w:r>
      <w:r w:rsidR="00361F1E">
        <w:t>s</w:t>
      </w:r>
      <w:r w:rsidR="00CE445C">
        <w:t>, we calculated the mean value within each cell of the model grids.</w:t>
      </w:r>
    </w:p>
    <w:p w14:paraId="29DA4150" w14:textId="64095C63" w:rsidR="00234FF0" w:rsidRDefault="00C23B62" w:rsidP="00021291">
      <w:pPr>
        <w:spacing w:line="480" w:lineRule="auto"/>
      </w:pPr>
      <w:r>
        <w:tab/>
      </w:r>
      <w:r w:rsidR="003E10CC">
        <w:t xml:space="preserve">For </w:t>
      </w:r>
      <w:r w:rsidR="00AD6E0A">
        <w:t xml:space="preserve">human development </w:t>
      </w:r>
      <w:r w:rsidR="003E10CC">
        <w:t xml:space="preserve">variables, we </w:t>
      </w:r>
      <w:r w:rsidR="00F83561">
        <w:t xml:space="preserve">accessed </w:t>
      </w:r>
      <w:r w:rsidR="003E10CC">
        <w:t xml:space="preserve">census block data from </w:t>
      </w:r>
      <w:r w:rsidR="00F83561">
        <w:t xml:space="preserve">the </w:t>
      </w:r>
      <w:r w:rsidR="00B2001D">
        <w:t xml:space="preserve">IPUMS </w:t>
      </w:r>
      <w:r w:rsidR="00F83561">
        <w:t xml:space="preserve">National Historical Geographic Information System </w:t>
      </w:r>
      <w:r w:rsidR="00B2001D">
        <w:fldChar w:fldCharType="begin" w:fldLock="1"/>
      </w:r>
      <w:r w:rsidR="00D554C4">
        <w:instrText>ADDIN CSL_CITATION { "citationItems" : [ { "id" : "ITEM-1", "itemData" : { "DOI" : "http://doi.org/10.18128/D050.V12.0", "author" : [ { "dropping-particle" : "", "family" : "Manson", "given" : "Steven", "non-dropping-particle" : "", "parse-names" : false, "suffix" : "" }, { "dropping-particle" : "", "family" : "Schroeder", "given" : "Jonathan", "non-dropping-particle" : "", "parse-names" : false, "suffix" : "" }, { "dropping-particle" : "", "family" : "Riper", "given" : "David", "non-dropping-particle" : "Van", "parse-names" : false, "suffix" : "" }, { "dropping-particle" : "", "family" : "Ruggles", "given" : "Steven", "non-dropping-particle" : "", "parse-names" : false, "suffix" : "" } ], "id" : "ITEM-1", "issued" : { "date-parts" : [ [ "2017" ] ] }, "publisher-place" : "Minneapolis", "title" : "IPUMS National Historical Geographic Information System: Version 12.0 [Database]", "type" : "report" }, "uris" : [ "http://www.mendeley.com/documents/?uuid=1230c8be-6fe9-43cc-bfc8-b7f41c56482b" ] } ], "mendeley" : { "formattedCitation" : "(Manson et al. 2017)", "plainTextFormattedCitation" : "(Manson et al. 2017)", "previouslyFormattedCitation" : "(Manson et al. 2017)" }, "properties" : { "noteIndex" : 0 }, "schema" : "https://github.com/citation-style-language/schema/raw/master/csl-citation.json" }</w:instrText>
      </w:r>
      <w:r w:rsidR="00B2001D">
        <w:fldChar w:fldCharType="separate"/>
      </w:r>
      <w:r w:rsidR="00B2001D" w:rsidRPr="00B2001D">
        <w:rPr>
          <w:noProof/>
        </w:rPr>
        <w:t>(Manson et al. 2017)</w:t>
      </w:r>
      <w:r w:rsidR="00B2001D">
        <w:fldChar w:fldCharType="end"/>
      </w:r>
      <w:r w:rsidR="003E10CC">
        <w:t xml:space="preserve">. </w:t>
      </w:r>
      <w:r w:rsidR="00B2001D">
        <w:t xml:space="preserve">To maximize temporal </w:t>
      </w:r>
      <w:r w:rsidR="00B2001D">
        <w:lastRenderedPageBreak/>
        <w:t xml:space="preserve">coherence with the land cover datasets we used data from the 2000 census. We used total population </w:t>
      </w:r>
      <w:r w:rsidR="00FE3749">
        <w:t xml:space="preserve">as well as the number of housing units for seasonal, recreational, or occasional use, which correlates with regional patterns of land use </w:t>
      </w:r>
      <w:commentRangeStart w:id="1"/>
      <w:r w:rsidR="00FE3749">
        <w:t>(CITE</w:t>
      </w:r>
      <w:r w:rsidR="000B070F">
        <w:t>)</w:t>
      </w:r>
      <w:commentRangeEnd w:id="1"/>
      <w:r w:rsidR="007B78E9">
        <w:rPr>
          <w:rStyle w:val="CommentReference"/>
        </w:rPr>
        <w:commentReference w:id="1"/>
      </w:r>
      <w:r w:rsidR="000B070F">
        <w:t xml:space="preserve">. </w:t>
      </w:r>
      <w:r w:rsidR="00FE3749">
        <w:t xml:space="preserve">Because census block shapes are irregular, reflecting patterns of human settlement, </w:t>
      </w:r>
      <w:r w:rsidR="0094009D">
        <w:t xml:space="preserve">we assumed that population and home densities were </w:t>
      </w:r>
      <w:r w:rsidR="009035A9">
        <w:t>uniform</w:t>
      </w:r>
      <w:r w:rsidR="0094009D">
        <w:t xml:space="preserve"> within </w:t>
      </w:r>
      <w:r w:rsidR="00E36E8A">
        <w:t>each</w:t>
      </w:r>
      <w:r w:rsidR="0094009D">
        <w:t xml:space="preserve"> block. We then overlaid the </w:t>
      </w:r>
      <w:r w:rsidR="00F0335C">
        <w:t>9</w:t>
      </w:r>
      <w:r w:rsidR="00A04C52">
        <w:t xml:space="preserve"> km</w:t>
      </w:r>
      <w:r w:rsidR="00F0335C" w:rsidRPr="00F0335C">
        <w:rPr>
          <w:vertAlign w:val="superscript"/>
        </w:rPr>
        <w:t>2</w:t>
      </w:r>
      <w:r w:rsidR="0094009D">
        <w:t xml:space="preserve"> and </w:t>
      </w:r>
      <w:r w:rsidR="00A04C52">
        <w:t>20 ac</w:t>
      </w:r>
      <w:r w:rsidR="0094009D">
        <w:t xml:space="preserve"> grids, allo</w:t>
      </w:r>
      <w:r w:rsidR="00DE34F0">
        <w:t>cated the intra</w:t>
      </w:r>
      <w:r w:rsidR="00E66BAF">
        <w:t>-</w:t>
      </w:r>
      <w:r w:rsidR="00DE34F0">
        <w:t>block densities</w:t>
      </w:r>
      <w:r w:rsidR="0094009D">
        <w:t xml:space="preserve"> proportionally among grid cells based on block area, and summed the allotted population and number of homes within each grid cell.</w:t>
      </w:r>
      <w:r w:rsidR="00DE34F0">
        <w:t xml:space="preserve"> In addition, we </w:t>
      </w:r>
      <w:r w:rsidR="0056727B">
        <w:t xml:space="preserve">calculated the total length of </w:t>
      </w:r>
      <w:r w:rsidR="00AC7CA3">
        <w:t xml:space="preserve">primary and secondary </w:t>
      </w:r>
      <w:r w:rsidR="0056727B">
        <w:t xml:space="preserve">roads within each grid cell </w:t>
      </w:r>
      <w:r w:rsidR="00832C46">
        <w:t>from</w:t>
      </w:r>
      <w:r w:rsidR="0056727B">
        <w:t xml:space="preserve"> the USGS N</w:t>
      </w:r>
      <w:r w:rsidR="00F555E5">
        <w:t xml:space="preserve">ational Transportation Dataset </w:t>
      </w:r>
      <w:r w:rsidR="005449A9">
        <w:fldChar w:fldCharType="begin" w:fldLock="1"/>
      </w:r>
      <w:r w:rsidR="00010BED">
        <w:instrText>ADDIN CSL_CITATION { "citationItems" : [ { "id" : "ITEM-1", "itemData" : { "URL" : "https://nationalmap.gov/transport.html", "accessed" : { "date-parts" : [ [ "2017", "10", "5" ] ] }, "author" : [ { "dropping-particle" : "", "family" : "U.S. Geological Survey", "given" : "", "non-dropping-particle" : "", "parse-names" : false, "suffix" : "" } ], "container-title" : "The National Map", "id" : "ITEM-1", "issued" : { "date-parts" : [ [ "2014" ] ] }, "title" : "National Transportation Dataset", "type" : "webpage" }, "uris" : [ "http://www.mendeley.com/documents/?uuid=1bbdc304-c180-4a91-8453-9607e1bcbce8" ] } ], "mendeley" : { "formattedCitation" : "(U.S. Geological Survey 2014)", "plainTextFormattedCitation" : "(U.S. Geological Survey 2014)", "previouslyFormattedCitation" : "(U.S. Geological Survey 2014)" }, "properties" : { "noteIndex" : 0 }, "schema" : "https://github.com/citation-style-language/schema/raw/master/csl-citation.json" }</w:instrText>
      </w:r>
      <w:r w:rsidR="005449A9">
        <w:fldChar w:fldCharType="separate"/>
      </w:r>
      <w:r w:rsidR="005449A9" w:rsidRPr="005449A9">
        <w:rPr>
          <w:noProof/>
        </w:rPr>
        <w:t>(U.S. Geological Survey 2014)</w:t>
      </w:r>
      <w:r w:rsidR="005449A9">
        <w:fldChar w:fldCharType="end"/>
      </w:r>
      <w:r w:rsidR="0056727B">
        <w:t>.</w:t>
      </w:r>
    </w:p>
    <w:p w14:paraId="243254EA" w14:textId="09F74EBC" w:rsidR="00C0346E" w:rsidRPr="00ED1E61" w:rsidRDefault="00ED1E61" w:rsidP="00021291">
      <w:pPr>
        <w:spacing w:line="480" w:lineRule="auto"/>
      </w:pPr>
      <w:r>
        <w:tab/>
        <w:t xml:space="preserve">Lastly, </w:t>
      </w:r>
      <w:r w:rsidR="005A0224">
        <w:t xml:space="preserve">we included a raster at </w:t>
      </w:r>
      <w:r w:rsidR="00CF5CD0">
        <w:t>~</w:t>
      </w:r>
      <w:r w:rsidR="005A0224">
        <w:t>30</w:t>
      </w:r>
      <w:r w:rsidR="00F0335C">
        <w:t xml:space="preserve"> </w:t>
      </w:r>
      <w:r w:rsidR="005A0224">
        <w:t xml:space="preserve">m resolution of predicted </w:t>
      </w:r>
      <w:r w:rsidR="00CF5CD0">
        <w:t xml:space="preserve">white pine distribution. </w:t>
      </w:r>
      <w:r w:rsidR="004B6A17">
        <w:t xml:space="preserve">A Random Forest classifier </w:t>
      </w:r>
      <w:r w:rsidR="004B6A17">
        <w:fldChar w:fldCharType="begin" w:fldLock="1"/>
      </w:r>
      <w:r w:rsidR="004B6A17">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1a244cab-8574-42af-9cae-27c6718287d6" ] } ], "mendeley" : { "formattedCitation" : "(Breiman 2001)", "plainTextFormattedCitation" : "(Breiman 2001)", "previouslyFormattedCitation" : "(Breiman 2001)" }, "properties" : { "noteIndex" : 0 }, "schema" : "https://github.com/citation-style-language/schema/raw/master/csl-citation.json" }</w:instrText>
      </w:r>
      <w:r w:rsidR="004B6A17">
        <w:fldChar w:fldCharType="separate"/>
      </w:r>
      <w:r w:rsidR="004B6A17" w:rsidRPr="000B730B">
        <w:rPr>
          <w:noProof/>
        </w:rPr>
        <w:t>(Breiman 2001)</w:t>
      </w:r>
      <w:r w:rsidR="004B6A17">
        <w:fldChar w:fldCharType="end"/>
      </w:r>
      <w:r w:rsidR="004B6A17">
        <w:t xml:space="preserve"> was trained using Forest Inventory and Analysis data, and predicted the forest type of each pixel </w:t>
      </w:r>
      <w:r w:rsidR="00116874">
        <w:t>following the methods of Pasquar</w:t>
      </w:r>
      <w:r w:rsidR="004B6A17">
        <w:t xml:space="preserve">ella </w:t>
      </w:r>
      <w:r w:rsidR="004B6A17">
        <w:fldChar w:fldCharType="begin" w:fldLock="1"/>
      </w:r>
      <w:r w:rsidR="002B1A5B">
        <w:instrText>ADDIN CSL_CITATION { "citationItems" : [ { "id" : "ITEM-1", "itemData" : { "DOI" : "10.1016/j.rse.2018.02.064", "ISSN" : "00344257", "abstract" : "Multi-spectral imagery from the Landsat family of satellites has been used to map forest properties for decades, but accurate forest type characterizations at a 30-m Landsat resolution have remained an ongoing challenge, especially over large areas. We combined existing Landsat time series algorithms to quantify both harmonic and phenological metrics in a new set of spectral-temporal features that can be produced seamlessly across many Landsat scenes. Harmonic metrics characterize mean annual reflectance and seasonal variability, while phenological metrics quantify the timing of seasonal events. We assessed the performance of spectral-temporal features derived from time series of all available observations (1985\u20132015) relative to more conventional single date and multi-date inputs. Performance was determined based on agreement with a reference dataset for eight New England forest types at both the pixel and polygon scale. We found that spectral-temporal features consistently and significantly (paired t-test, p \u00ab 0.01) outperformed all feature sets derived from individual images and multi-date combinations in all measures of agreement considered. Harmonic features, such as annual amplitude and model fit error, aid in distinguishing deciduous hardwoods from conifer species, while phenology features, like the timing of autumn onset and growing season length, were useful in separating hardwood classes. This study represents an important step toward large-scale forest type mapping using spectral-temporal Landsat features by providing a quantitative assessment of the advantages of harmonic and phenology features derived from time series of Landsat data as compared with more conventional single-date and multi-date classification inputs.", "author" : [ { "dropping-particle" : "", "family" : "Pasquarella", "given" : "Valerie J.", "non-dropping-particle" : "", "parse-names" : false, "suffix" : "" }, { "dropping-particle" : "", "family" : "Holden", "given" : "Christopher E.", "non-dropping-particle" : "", "parse-names" : false, "suffix" : "" }, { "dropping-particle" : "", "family" : "Woodcock", "given" : "Curtis E.", "non-dropping-particle" : "", "parse-names" : false, "suffix" : "" } ], "container-title" : "Remote Sensing of Environment", "id" : "ITEM-1", "issue" : "June", "issued" : { "date-parts" : [ [ "2018" ] ] }, "page" : "193-207", "publisher" : "Elsevier", "title" : "Improved mapping of forest type using spectral-temporal Landsat features", "type" : "article-journal", "volume" : "210" }, "suppress-author" : 1, "uris" : [ "http://www.mendeley.com/documents/?uuid=705fd0b9-4340-4462-8320-0fa446ec08c6" ] } ], "mendeley" : { "formattedCitation" : "(2018)", "plainTextFormattedCitation" : "(2018)", "previouslyFormattedCitation" : "(2018)" }, "properties" : { "noteIndex" : 0 }, "schema" : "https://github.com/citation-style-language/schema/raw/master/csl-citation.json" }</w:instrText>
      </w:r>
      <w:r w:rsidR="004B6A17">
        <w:fldChar w:fldCharType="separate"/>
      </w:r>
      <w:r w:rsidR="002C621E" w:rsidRPr="002C621E">
        <w:rPr>
          <w:noProof/>
        </w:rPr>
        <w:t>(2018)</w:t>
      </w:r>
      <w:r w:rsidR="004B6A17">
        <w:fldChar w:fldCharType="end"/>
      </w:r>
      <w:r w:rsidR="004B6A17">
        <w:t xml:space="preserve">. The probability of white pine </w:t>
      </w:r>
      <w:r w:rsidR="002C621E">
        <w:t xml:space="preserve">forest </w:t>
      </w:r>
      <w:r w:rsidR="004B6A17">
        <w:t xml:space="preserve">is </w:t>
      </w:r>
      <w:r w:rsidR="00A5464E">
        <w:t xml:space="preserve">calculated as </w:t>
      </w:r>
      <w:r w:rsidR="004B6A17">
        <w:t xml:space="preserve">the proportion of the 500 decision trees </w:t>
      </w:r>
      <w:r w:rsidR="008F4E73">
        <w:t>classifying</w:t>
      </w:r>
      <w:r w:rsidR="004B6A17">
        <w:t xml:space="preserve"> a pixel as white pine</w:t>
      </w:r>
      <w:r w:rsidR="00AA4504">
        <w:t xml:space="preserve"> forest</w:t>
      </w:r>
      <w:r w:rsidR="008D5D1B">
        <w:t xml:space="preserve">, </w:t>
      </w:r>
      <w:r w:rsidR="00FC18F8">
        <w:t>given that the pixel was classified</w:t>
      </w:r>
      <w:r w:rsidR="008D5D1B">
        <w:t xml:space="preserve"> as forest by NLCD</w:t>
      </w:r>
      <w:r w:rsidR="00E64E85">
        <w:t xml:space="preserve"> 2011</w:t>
      </w:r>
      <w:r w:rsidR="004B6A17">
        <w:t xml:space="preserve">. </w:t>
      </w:r>
      <w:r w:rsidR="008D5D1B">
        <w:t>The classification of the training data required that eastern white pine was both the dominant tree species in the plot and comprised ≥ 30% of the total tree basal area</w:t>
      </w:r>
      <w:r w:rsidR="00E11C2A">
        <w:t xml:space="preserve"> </w:t>
      </w:r>
      <w:commentRangeStart w:id="2"/>
      <w:r w:rsidR="00E11C2A">
        <w:t>(Pasquarella et al., unpublished data)</w:t>
      </w:r>
      <w:commentRangeEnd w:id="2"/>
      <w:r w:rsidR="00E11C2A">
        <w:rPr>
          <w:rStyle w:val="CommentReference"/>
        </w:rPr>
        <w:commentReference w:id="2"/>
      </w:r>
      <w:r w:rsidR="00E11C2A">
        <w:t>.</w:t>
      </w:r>
      <w:r w:rsidR="005449A9">
        <w:t xml:space="preserve"> </w:t>
      </w:r>
      <w:r w:rsidR="00DC2159">
        <w:t xml:space="preserve">Because of the difference in classification criteria for </w:t>
      </w:r>
      <w:r w:rsidR="00DC2159" w:rsidRPr="00C56DA7">
        <w:rPr>
          <w:i/>
        </w:rPr>
        <w:t>White Pine Forest</w:t>
      </w:r>
      <w:r w:rsidR="00DC2159">
        <w:t xml:space="preserve"> in </w:t>
      </w:r>
      <w:r w:rsidR="00DC2159">
        <w:rPr>
          <w:b/>
        </w:rPr>
        <w:t>Y</w:t>
      </w:r>
      <w:r w:rsidR="00DC2159">
        <w:t xml:space="preserve"> </w:t>
      </w:r>
      <w:r w:rsidR="002B1A5B">
        <w:fldChar w:fldCharType="begin" w:fldLock="1"/>
      </w:r>
      <w:r w:rsidR="002B1A5B">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mendeley" : { "formattedCitation" : "(Justice et al. 2002)", "plainTextFormattedCitation" : "(Justice et al. 2002)", "previouslyFormattedCitation" : "(Justice et al. 2002)" }, "properties" : { "noteIndex" : 0 }, "schema" : "https://github.com/citation-style-language/schema/raw/master/csl-citation.json" }</w:instrText>
      </w:r>
      <w:r w:rsidR="002B1A5B">
        <w:fldChar w:fldCharType="separate"/>
      </w:r>
      <w:r w:rsidR="002B1A5B" w:rsidRPr="002B1A5B">
        <w:rPr>
          <w:noProof/>
        </w:rPr>
        <w:t>(Justice et al. 2002)</w:t>
      </w:r>
      <w:r w:rsidR="002B1A5B">
        <w:fldChar w:fldCharType="end"/>
      </w:r>
      <w:r w:rsidR="000F0E14">
        <w:t xml:space="preserve"> </w:t>
      </w:r>
      <w:r w:rsidR="00DC2159">
        <w:t xml:space="preserve">as well as the contingency on any </w:t>
      </w:r>
      <w:r w:rsidR="0097140F">
        <w:t xml:space="preserve">NLCD </w:t>
      </w:r>
      <w:r w:rsidR="00E64E85">
        <w:t xml:space="preserve">2011 </w:t>
      </w:r>
      <w:r w:rsidR="00DC2159">
        <w:t>forest category rather than on</w:t>
      </w:r>
      <w:r w:rsidR="00E64E85">
        <w:t xml:space="preserve"> NLCD 2001</w:t>
      </w:r>
      <w:r w:rsidR="00DC2159">
        <w:t xml:space="preserve"> </w:t>
      </w:r>
      <w:r w:rsidR="00DC2159" w:rsidRPr="00DC2159">
        <w:rPr>
          <w:i/>
        </w:rPr>
        <w:t>Evergreen Forest</w:t>
      </w:r>
      <w:r w:rsidR="00BE4DC9">
        <w:t xml:space="preserve"> as in our model</w:t>
      </w:r>
      <w:r w:rsidR="00DC2159">
        <w:t>,</w:t>
      </w:r>
      <w:r>
        <w:t xml:space="preserve"> we included </w:t>
      </w:r>
      <w:r w:rsidR="003B6A9A">
        <w:t>the predicted white pine distribution</w:t>
      </w:r>
      <w:r>
        <w:t xml:space="preserve"> as an additional covariate </w:t>
      </w:r>
      <w:r w:rsidR="004C0463">
        <w:t xml:space="preserve">in </w:t>
      </w:r>
      <w:r w:rsidR="004C0463" w:rsidRPr="004C0463">
        <w:rPr>
          <w:b/>
        </w:rPr>
        <w:t>X</w:t>
      </w:r>
      <w:r w:rsidR="004C0463">
        <w:rPr>
          <w:b/>
        </w:rPr>
        <w:t xml:space="preserve"> </w:t>
      </w:r>
      <w:r w:rsidR="004C0463" w:rsidRPr="004C0463">
        <w:t xml:space="preserve">to estimate </w:t>
      </w:r>
      <w:r w:rsidR="004C0463" w:rsidRPr="004C0463">
        <w:rPr>
          <w:b/>
          <w:i/>
        </w:rPr>
        <w:t>p</w:t>
      </w:r>
      <w:r>
        <w:t xml:space="preserve"> rather than as </w:t>
      </w:r>
      <w:r w:rsidR="00CD1052">
        <w:t xml:space="preserve">the </w:t>
      </w:r>
      <w:r w:rsidR="00394F70">
        <w:t>direct</w:t>
      </w:r>
      <w:r>
        <w:t xml:space="preserve"> proportion of </w:t>
      </w:r>
      <w:r w:rsidR="00DD30E9">
        <w:rPr>
          <w:i/>
        </w:rPr>
        <w:t>W</w:t>
      </w:r>
      <w:r w:rsidRPr="00DD30E9">
        <w:rPr>
          <w:i/>
        </w:rPr>
        <w:t xml:space="preserve">hite </w:t>
      </w:r>
      <w:r w:rsidR="00DD30E9">
        <w:rPr>
          <w:i/>
        </w:rPr>
        <w:t>P</w:t>
      </w:r>
      <w:r w:rsidRPr="00DD30E9">
        <w:rPr>
          <w:i/>
        </w:rPr>
        <w:t>ine</w:t>
      </w:r>
      <w:r w:rsidR="00DD30E9">
        <w:rPr>
          <w:i/>
        </w:rPr>
        <w:t xml:space="preserve"> Forest</w:t>
      </w:r>
      <w:r>
        <w:t xml:space="preserve"> within the </w:t>
      </w:r>
      <w:r w:rsidRPr="00ED1E61">
        <w:rPr>
          <w:i/>
        </w:rPr>
        <w:t>Evergreen Forest</w:t>
      </w:r>
      <w:r>
        <w:t xml:space="preserve"> category in </w:t>
      </w:r>
      <w:r w:rsidRPr="00ED1E61">
        <w:rPr>
          <w:b/>
        </w:rPr>
        <w:t>Z</w:t>
      </w:r>
      <w:r>
        <w:t xml:space="preserve">. </w:t>
      </w:r>
      <w:r w:rsidR="002F6FD3">
        <w:t>We</w:t>
      </w:r>
      <w:r w:rsidR="00691D90">
        <w:t xml:space="preserve"> calculated the mean probability within each </w:t>
      </w:r>
      <w:r w:rsidR="00303F3A">
        <w:t>9</w:t>
      </w:r>
      <w:r w:rsidR="00A04C52">
        <w:t xml:space="preserve"> km</w:t>
      </w:r>
      <w:r w:rsidR="00303F3A" w:rsidRPr="00303F3A">
        <w:rPr>
          <w:vertAlign w:val="superscript"/>
        </w:rPr>
        <w:t>2</w:t>
      </w:r>
      <w:r w:rsidR="00691D90">
        <w:t xml:space="preserve"> and </w:t>
      </w:r>
      <w:r w:rsidR="00A04C52">
        <w:t>20 ac</w:t>
      </w:r>
      <w:r w:rsidR="00691D90">
        <w:t xml:space="preserve"> grid cell.</w:t>
      </w:r>
    </w:p>
    <w:p w14:paraId="291AB8B0" w14:textId="59DECA3D" w:rsidR="00B021D9" w:rsidRPr="00F837A6" w:rsidRDefault="00B021D9" w:rsidP="00021291">
      <w:pPr>
        <w:pStyle w:val="Heading2"/>
        <w:rPr>
          <w:b/>
          <w:i w:val="0"/>
          <w:lang w:val="el-GR"/>
        </w:rPr>
      </w:pPr>
      <w:r w:rsidRPr="00F837A6">
        <w:rPr>
          <w:b/>
          <w:i w:val="0"/>
          <w:lang w:val="el-GR"/>
        </w:rPr>
        <w:t xml:space="preserve">Model </w:t>
      </w:r>
      <w:r w:rsidR="003C06DA" w:rsidRPr="00F837A6">
        <w:rPr>
          <w:b/>
          <w:i w:val="0"/>
          <w:lang w:val="el-GR"/>
        </w:rPr>
        <w:t>parameterization</w:t>
      </w:r>
      <w:r w:rsidR="00B21471" w:rsidRPr="00F837A6">
        <w:rPr>
          <w:b/>
          <w:i w:val="0"/>
          <w:lang w:val="el-GR"/>
        </w:rPr>
        <w:t xml:space="preserve"> </w:t>
      </w:r>
      <w:r w:rsidR="003C06DA" w:rsidRPr="00F837A6">
        <w:rPr>
          <w:b/>
          <w:i w:val="0"/>
          <w:lang w:val="el-GR"/>
        </w:rPr>
        <w:t>and comparison</w:t>
      </w:r>
    </w:p>
    <w:p w14:paraId="6F833E96" w14:textId="49464011" w:rsidR="003C06DA" w:rsidRDefault="00B021D9" w:rsidP="00021291">
      <w:pPr>
        <w:spacing w:line="480" w:lineRule="auto"/>
      </w:pPr>
      <w:r>
        <w:rPr>
          <w:lang w:val="el-GR"/>
        </w:rPr>
        <w:lastRenderedPageBreak/>
        <w:tab/>
      </w:r>
      <w:r w:rsidR="005B07F5">
        <w:rPr>
          <w:lang w:val="el-GR"/>
        </w:rPr>
        <w:t xml:space="preserve">During the Markov Chain Monte Carlo fitting proccess, the model is parameterized using cells that contain data for both </w:t>
      </w:r>
      <w:r w:rsidR="005B07F5" w:rsidRPr="005B07F5">
        <w:rPr>
          <w:b/>
          <w:lang w:val="el-GR"/>
        </w:rPr>
        <w:t>Y</w:t>
      </w:r>
      <w:r w:rsidR="005B07F5">
        <w:rPr>
          <w:lang w:val="el-GR"/>
        </w:rPr>
        <w:t xml:space="preserve"> and </w:t>
      </w:r>
      <w:r w:rsidR="005B07F5" w:rsidRPr="005B07F5">
        <w:rPr>
          <w:b/>
          <w:lang w:val="el-GR"/>
        </w:rPr>
        <w:t>Z</w:t>
      </w:r>
      <w:r w:rsidR="005B07F5">
        <w:rPr>
          <w:lang w:val="el-GR"/>
        </w:rPr>
        <w:t xml:space="preserve">, </w:t>
      </w:r>
      <w:r w:rsidR="008D4710">
        <w:rPr>
          <w:lang w:val="el-GR"/>
        </w:rPr>
        <w:t xml:space="preserve">defined as the 'fitting region', </w:t>
      </w:r>
      <w:r w:rsidR="003A41AA">
        <w:rPr>
          <w:lang w:val="el-GR"/>
        </w:rPr>
        <w:t>and</w:t>
      </w:r>
      <w:r w:rsidR="005B07F5">
        <w:rPr>
          <w:lang w:val="el-GR"/>
        </w:rPr>
        <w:t xml:space="preserve"> </w:t>
      </w:r>
      <w:r w:rsidR="00287767">
        <w:rPr>
          <w:lang w:val="el-GR"/>
        </w:rPr>
        <w:t xml:space="preserve">then </w:t>
      </w:r>
      <w:r w:rsidR="005B07F5" w:rsidRPr="005B07F5">
        <w:rPr>
          <w:b/>
          <w:lang w:val="el-GR"/>
        </w:rPr>
        <w:t>Z’</w:t>
      </w:r>
      <w:r w:rsidR="003A41AA" w:rsidRPr="003A41AA">
        <w:rPr>
          <w:lang w:val="el-GR"/>
        </w:rPr>
        <w:t xml:space="preserve"> is</w:t>
      </w:r>
      <w:r w:rsidR="003A41AA">
        <w:rPr>
          <w:lang w:val="el-GR"/>
        </w:rPr>
        <w:t xml:space="preserve"> </w:t>
      </w:r>
      <w:r w:rsidR="005B07F5">
        <w:rPr>
          <w:lang w:val="el-GR"/>
        </w:rPr>
        <w:t xml:space="preserve">predicted for cells without </w:t>
      </w:r>
      <w:r w:rsidR="005B07F5" w:rsidRPr="005B07F5">
        <w:rPr>
          <w:b/>
          <w:lang w:val="el-GR"/>
        </w:rPr>
        <w:t>Y</w:t>
      </w:r>
      <w:r w:rsidR="0042230B">
        <w:rPr>
          <w:lang w:val="el-GR"/>
        </w:rPr>
        <w:t>, defined as the 'prediction region',</w:t>
      </w:r>
      <w:r w:rsidR="005B07F5">
        <w:rPr>
          <w:lang w:val="el-GR"/>
        </w:rPr>
        <w:t xml:space="preserve"> using the estimated slopes. Within the fitting region, </w:t>
      </w:r>
      <w:r w:rsidR="005B07F5" w:rsidRPr="00DA1D28">
        <w:rPr>
          <w:b/>
          <w:lang w:val="el-GR"/>
        </w:rPr>
        <w:t>η</w:t>
      </w:r>
      <w:r w:rsidR="005B07F5">
        <w:rPr>
          <w:lang w:val="el-GR"/>
        </w:rPr>
        <w:t xml:space="preserve"> is calculated </w:t>
      </w:r>
      <w:r w:rsidR="00B3513F">
        <w:rPr>
          <w:lang w:val="el-GR"/>
        </w:rPr>
        <w:t>from</w:t>
      </w:r>
      <w:r w:rsidR="005B07F5">
        <w:rPr>
          <w:lang w:val="el-GR"/>
        </w:rPr>
        <w:t xml:space="preserve"> the modeled estimates of </w:t>
      </w:r>
      <w:r w:rsidR="005B07F5" w:rsidRPr="00D7736A">
        <w:rPr>
          <w:b/>
        </w:rPr>
        <w:t>ν</w:t>
      </w:r>
      <w:r w:rsidR="00824A6D">
        <w:rPr>
          <w:lang w:val="el-GR"/>
        </w:rPr>
        <w:t xml:space="preserve">. </w:t>
      </w:r>
      <w:r w:rsidR="005303A0">
        <w:rPr>
          <w:lang w:val="el-GR"/>
        </w:rPr>
        <w:t xml:space="preserve">The model assumes that </w:t>
      </w:r>
      <w:r w:rsidR="005303A0" w:rsidRPr="00AD4B00">
        <w:rPr>
          <w:b/>
          <w:lang w:val="el-GR"/>
        </w:rPr>
        <w:t>Z’</w:t>
      </w:r>
      <w:r w:rsidR="005303A0">
        <w:rPr>
          <w:lang w:val="el-GR"/>
        </w:rPr>
        <w:t xml:space="preserve"> is a representation of </w:t>
      </w:r>
      <w:r w:rsidR="005303A0" w:rsidRPr="00D7736A">
        <w:rPr>
          <w:b/>
        </w:rPr>
        <w:t>ν</w:t>
      </w:r>
      <w:r w:rsidR="005303A0">
        <w:rPr>
          <w:lang w:val="el-GR"/>
        </w:rPr>
        <w:t xml:space="preserve"> with only sampling error, and so </w:t>
      </w:r>
      <w:r w:rsidR="005B07F5" w:rsidRPr="005B07F5">
        <w:rPr>
          <w:b/>
          <w:lang w:val="el-GR"/>
        </w:rPr>
        <w:t>Z’</w:t>
      </w:r>
      <w:r w:rsidR="005B07F5">
        <w:rPr>
          <w:lang w:val="el-GR"/>
        </w:rPr>
        <w:t xml:space="preserve"> is used </w:t>
      </w:r>
      <w:r w:rsidR="005303A0">
        <w:rPr>
          <w:lang w:val="el-GR"/>
        </w:rPr>
        <w:t xml:space="preserve">directly </w:t>
      </w:r>
      <w:r w:rsidR="005B07F5">
        <w:rPr>
          <w:lang w:val="el-GR"/>
        </w:rPr>
        <w:t xml:space="preserve">as a best estimate of </w:t>
      </w:r>
      <w:r w:rsidR="00AD4B00" w:rsidRPr="00D7736A">
        <w:rPr>
          <w:b/>
        </w:rPr>
        <w:t>ν</w:t>
      </w:r>
      <w:r w:rsidR="00AD4B00">
        <w:rPr>
          <w:lang w:val="el-GR"/>
        </w:rPr>
        <w:t xml:space="preserve"> </w:t>
      </w:r>
      <w:r w:rsidR="005303A0">
        <w:rPr>
          <w:lang w:val="el-GR"/>
        </w:rPr>
        <w:t>in the prediction region</w:t>
      </w:r>
      <w:r w:rsidR="005B07F5">
        <w:rPr>
          <w:lang w:val="el-GR"/>
        </w:rPr>
        <w:t>.</w:t>
      </w:r>
      <w:r w:rsidR="00AD4B00">
        <w:rPr>
          <w:lang w:val="el-GR"/>
        </w:rPr>
        <w:t xml:space="preserve"> Therefore, </w:t>
      </w:r>
      <w:r w:rsidR="00AD4B00" w:rsidRPr="00DA1D28">
        <w:rPr>
          <w:b/>
          <w:lang w:val="el-GR"/>
        </w:rPr>
        <w:t>η</w:t>
      </w:r>
      <w:r w:rsidR="005152C1">
        <w:rPr>
          <w:lang w:val="el-GR"/>
        </w:rPr>
        <w:t xml:space="preserve"> is calculated in the prediction</w:t>
      </w:r>
      <w:r w:rsidR="00AD4B00">
        <w:rPr>
          <w:lang w:val="el-GR"/>
        </w:rPr>
        <w:t xml:space="preserve"> region </w:t>
      </w:r>
      <w:r w:rsidR="00EE4FE8">
        <w:rPr>
          <w:lang w:val="el-GR"/>
        </w:rPr>
        <w:t>from the predicted</w:t>
      </w:r>
      <w:r w:rsidR="00AD4B00">
        <w:rPr>
          <w:lang w:val="el-GR"/>
        </w:rPr>
        <w:t xml:space="preserve"> </w:t>
      </w:r>
      <w:r w:rsidR="00AD4B00" w:rsidRPr="00AD4B00">
        <w:rPr>
          <w:b/>
          <w:lang w:val="el-GR"/>
        </w:rPr>
        <w:t>Z’</w:t>
      </w:r>
      <w:r w:rsidR="00B252A3">
        <w:rPr>
          <w:lang w:val="el-GR"/>
        </w:rPr>
        <w:t xml:space="preserve"> rather than </w:t>
      </w:r>
      <w:r w:rsidR="00B252A3" w:rsidRPr="00D7736A">
        <w:rPr>
          <w:b/>
        </w:rPr>
        <w:t>ν</w:t>
      </w:r>
      <w:r w:rsidR="00FD4705">
        <w:rPr>
          <w:b/>
        </w:rPr>
        <w:t xml:space="preserve"> </w:t>
      </w:r>
      <w:r w:rsidR="00FD4705" w:rsidRPr="00FD4705">
        <w:t>(Table 1</w:t>
      </w:r>
      <w:r w:rsidR="00BE734F">
        <w:t xml:space="preserve">, Appendix </w:t>
      </w:r>
      <w:r w:rsidR="00090E4A">
        <w:t>S</w:t>
      </w:r>
      <w:r w:rsidR="00BE734F">
        <w:t>1</w:t>
      </w:r>
      <w:r w:rsidR="00FD4705" w:rsidRPr="00FD4705">
        <w:t>)</w:t>
      </w:r>
      <w:r w:rsidR="00B252A3">
        <w:rPr>
          <w:lang w:val="el-GR"/>
        </w:rPr>
        <w:t>.</w:t>
      </w:r>
      <w:r w:rsidR="00AD4B00">
        <w:rPr>
          <w:lang w:val="el-GR"/>
        </w:rPr>
        <w:t xml:space="preserve"> The full Bayesian implementation includes prior distributions on </w:t>
      </w:r>
      <w:r w:rsidR="00AD4B00" w:rsidRPr="00D7736A">
        <w:rPr>
          <w:b/>
        </w:rPr>
        <w:t>ν</w:t>
      </w:r>
      <w:r w:rsidR="00AD4B00">
        <w:t xml:space="preserve">, </w:t>
      </w:r>
      <w:r w:rsidR="00AD4B00" w:rsidRPr="00D7736A">
        <w:rPr>
          <w:b/>
          <w:lang w:val="el-GR"/>
        </w:rPr>
        <w:t>Σ</w:t>
      </w:r>
      <w:r w:rsidR="00AD4B00" w:rsidRPr="00D7736A">
        <w:rPr>
          <w:b/>
          <w:vertAlign w:val="subscript"/>
          <w:lang w:val="el-GR"/>
        </w:rPr>
        <w:t>Y</w:t>
      </w:r>
      <w:r w:rsidR="00AD4B00">
        <w:t xml:space="preserve">, </w:t>
      </w:r>
      <w:r w:rsidR="00AD4B00" w:rsidRPr="00D7736A">
        <w:rPr>
          <w:b/>
          <w:lang w:val="el-GR"/>
        </w:rPr>
        <w:t>Σ</w:t>
      </w:r>
      <w:r w:rsidR="00AD4B00">
        <w:rPr>
          <w:b/>
          <w:vertAlign w:val="subscript"/>
          <w:lang w:val="el-GR"/>
        </w:rPr>
        <w:t>Z</w:t>
      </w:r>
      <w:r w:rsidR="00DE2EE6">
        <w:rPr>
          <w:b/>
          <w:vertAlign w:val="subscript"/>
          <w:lang w:val="el-GR"/>
        </w:rPr>
        <w:t>’</w:t>
      </w:r>
      <w:r w:rsidR="00AD4B00">
        <w:t xml:space="preserve">, </w:t>
      </w:r>
      <w:r w:rsidR="00AD4B00" w:rsidRPr="004943CD">
        <w:rPr>
          <w:b/>
          <w:i/>
          <w:lang w:val="el-GR"/>
        </w:rPr>
        <w:t>β</w:t>
      </w:r>
      <w:r w:rsidR="00234CB8" w:rsidRPr="00234CB8">
        <w:rPr>
          <w:lang w:val="el-GR"/>
        </w:rPr>
        <w:t>,</w:t>
      </w:r>
      <w:r w:rsidR="00AD4B00">
        <w:t xml:space="preserve"> </w:t>
      </w:r>
      <w:r w:rsidR="00AD4B00" w:rsidRPr="00D70431">
        <w:rPr>
          <w:b/>
          <w:i/>
          <w:lang w:val="el-GR"/>
        </w:rPr>
        <w:t>θ</w:t>
      </w:r>
      <w:r w:rsidR="00234CB8">
        <w:rPr>
          <w:lang w:val="el-GR"/>
        </w:rPr>
        <w:t xml:space="preserve">, </w:t>
      </w:r>
      <w:r w:rsidR="00FD57EB" w:rsidRPr="00FD57EB">
        <w:rPr>
          <w:b/>
          <w:i/>
          <w:lang w:val="el-GR"/>
        </w:rPr>
        <w:t>α</w:t>
      </w:r>
      <w:r w:rsidR="00FD57EB">
        <w:rPr>
          <w:lang w:val="el-GR"/>
        </w:rPr>
        <w:t xml:space="preserve">, and </w:t>
      </w:r>
      <w:r w:rsidR="00FD57EB" w:rsidRPr="00FD57EB">
        <w:rPr>
          <w:b/>
          <w:i/>
          <w:lang w:val="el-GR"/>
        </w:rPr>
        <w:t>τ</w:t>
      </w:r>
      <w:r w:rsidR="00332E89">
        <w:rPr>
          <w:lang w:val="el-GR"/>
        </w:rPr>
        <w:t>. Additionally, we used several reparameterizations to increase efficiency based on the algorithms implemented by Stan</w:t>
      </w:r>
      <w:r w:rsidR="00CC4535">
        <w:rPr>
          <w:lang w:val="el-GR"/>
        </w:rPr>
        <w:t xml:space="preserve"> </w:t>
      </w:r>
      <w:r w:rsidR="001C0092">
        <w:rPr>
          <w:lang w:val="el-GR"/>
        </w:rPr>
        <w:fldChar w:fldCharType="begin" w:fldLock="1"/>
      </w:r>
      <w:r w:rsidR="00A16030">
        <w:rPr>
          <w:lang w:val="el-GR"/>
        </w:rPr>
        <w:instrText>ADDIN CSL_CITATION { "citationItems" : [ { "id" : "ITEM-1", "itemData" : { "author" : [ { "dropping-particle" : "", "family" : "Stan Development Team", "given" : "", "non-dropping-particle" : "", "parse-names" : false, "suffix" : "" } ], "id" : "ITEM-1", "issued" : { "date-parts" : [ [ "2017" ] ] }, "title" : "Stan modeling language: User's guide and reference manual. Stan version 2.16.0", "type" : "report" }, "uris" : [ "http://www.mendeley.com/documents/?uuid=00f0f955-afa3-44a6-8ae0-f64ee7ef776f" ] } ], "mendeley" : { "formattedCitation" : "(Stan Development Team 2017a)", "plainTextFormattedCitation" : "(Stan Development Team 2017a)", "previouslyFormattedCitation" : "(Stan Development Team 2017a)" }, "properties" : { "noteIndex" : 0 }, "schema" : "https://github.com/citation-style-language/schema/raw/master/csl-citation.json" }</w:instrText>
      </w:r>
      <w:r w:rsidR="001C0092">
        <w:rPr>
          <w:lang w:val="el-GR"/>
        </w:rPr>
        <w:fldChar w:fldCharType="separate"/>
      </w:r>
      <w:r w:rsidR="001C0092" w:rsidRPr="001C0092">
        <w:rPr>
          <w:noProof/>
          <w:lang w:val="el-GR"/>
        </w:rPr>
        <w:t>(Stan Development Team 2017a)</w:t>
      </w:r>
      <w:r w:rsidR="001C0092">
        <w:rPr>
          <w:lang w:val="el-GR"/>
        </w:rPr>
        <w:fldChar w:fldCharType="end"/>
      </w:r>
      <w:r w:rsidR="00332E89">
        <w:rPr>
          <w:lang w:val="el-GR"/>
        </w:rPr>
        <w:t>. The prior distributions and reparameterizations are detailed</w:t>
      </w:r>
      <w:r w:rsidR="00AD4B00">
        <w:rPr>
          <w:lang w:val="el-GR"/>
        </w:rPr>
        <w:t xml:space="preserve"> </w:t>
      </w:r>
      <w:r w:rsidR="00332E89">
        <w:rPr>
          <w:lang w:val="el-GR"/>
        </w:rPr>
        <w:t xml:space="preserve">in </w:t>
      </w:r>
      <w:r w:rsidR="000E5A3B">
        <w:rPr>
          <w:lang w:val="el-GR"/>
        </w:rPr>
        <w:t xml:space="preserve">Appendix </w:t>
      </w:r>
      <w:r w:rsidR="00090E4A">
        <w:rPr>
          <w:lang w:val="el-GR"/>
        </w:rPr>
        <w:t>S</w:t>
      </w:r>
      <w:r w:rsidR="000E5A3B">
        <w:rPr>
          <w:lang w:val="el-GR"/>
        </w:rPr>
        <w:t>1-</w:t>
      </w:r>
      <w:r w:rsidR="00090E4A">
        <w:rPr>
          <w:lang w:val="el-GR"/>
        </w:rPr>
        <w:t>S</w:t>
      </w:r>
      <w:r w:rsidR="000E5A3B">
        <w:rPr>
          <w:lang w:val="el-GR"/>
        </w:rPr>
        <w:t>2</w:t>
      </w:r>
      <w:r w:rsidR="00AD4B00">
        <w:rPr>
          <w:lang w:val="el-GR"/>
        </w:rPr>
        <w:t>.</w:t>
      </w:r>
      <w:r w:rsidR="005C17F2">
        <w:t xml:space="preserve"> </w:t>
      </w:r>
    </w:p>
    <w:p w14:paraId="06137DE2" w14:textId="24620D98" w:rsidR="00AF3E10" w:rsidRDefault="009725DC" w:rsidP="00021291">
      <w:pPr>
        <w:spacing w:line="480" w:lineRule="auto"/>
      </w:pPr>
      <w:r>
        <w:tab/>
        <w:t xml:space="preserve">We performed variable selection for each of the three model </w:t>
      </w:r>
      <w:r w:rsidR="00891BD5">
        <w:t>versions</w:t>
      </w:r>
      <w:r w:rsidR="00EB1BD8">
        <w:t xml:space="preserve"> (</w:t>
      </w:r>
      <w:r w:rsidR="00DE2EE6">
        <w:t>9</w:t>
      </w:r>
      <w:r w:rsidR="00A04C52">
        <w:t xml:space="preserve"> km</w:t>
      </w:r>
      <w:r w:rsidR="00DE2EE6" w:rsidRPr="00DE2EE6">
        <w:rPr>
          <w:vertAlign w:val="superscript"/>
        </w:rPr>
        <w:t>2</w:t>
      </w:r>
      <w:r w:rsidR="00EB1BD8">
        <w:t xml:space="preserve"> </w:t>
      </w:r>
      <w:r w:rsidR="007D1E85">
        <w:t>spatially explicit</w:t>
      </w:r>
      <w:r w:rsidR="00EB1BD8">
        <w:t xml:space="preserve">, </w:t>
      </w:r>
      <w:r w:rsidR="00DE2EE6">
        <w:t>9</w:t>
      </w:r>
      <w:r w:rsidR="00A04C52">
        <w:t xml:space="preserve"> km</w:t>
      </w:r>
      <w:r w:rsidR="00DE2EE6" w:rsidRPr="00DE2EE6">
        <w:rPr>
          <w:vertAlign w:val="superscript"/>
        </w:rPr>
        <w:t>2</w:t>
      </w:r>
      <w:r w:rsidR="00EB1BD8">
        <w:t xml:space="preserve"> </w:t>
      </w:r>
      <w:r w:rsidR="00DE2EE6">
        <w:t>n</w:t>
      </w:r>
      <w:r w:rsidR="00A04C52">
        <w:t>on-spatial</w:t>
      </w:r>
      <w:r w:rsidR="00EB1BD8">
        <w:t xml:space="preserve">, </w:t>
      </w:r>
      <w:r w:rsidR="00A04C52">
        <w:t>20 ac</w:t>
      </w:r>
      <w:r w:rsidR="00EB1BD8">
        <w:t xml:space="preserve"> </w:t>
      </w:r>
      <w:r w:rsidR="00DE2EE6">
        <w:t>n</w:t>
      </w:r>
      <w:r w:rsidR="00A04C52">
        <w:t>on-spatial</w:t>
      </w:r>
      <w:r w:rsidR="00EB1BD8">
        <w:t>)</w:t>
      </w:r>
      <w:r>
        <w:t xml:space="preserve"> by </w:t>
      </w:r>
      <w:r w:rsidR="00326899">
        <w:t xml:space="preserve">splitting the cells with both </w:t>
      </w:r>
      <w:r w:rsidR="00326899" w:rsidRPr="00326899">
        <w:rPr>
          <w:b/>
        </w:rPr>
        <w:t>Y</w:t>
      </w:r>
      <w:r w:rsidR="00326899">
        <w:t xml:space="preserve"> and </w:t>
      </w:r>
      <w:r w:rsidR="00326899" w:rsidRPr="00326899">
        <w:rPr>
          <w:b/>
        </w:rPr>
        <w:t>Z</w:t>
      </w:r>
      <w:r w:rsidR="00326899">
        <w:t xml:space="preserve"> into a </w:t>
      </w:r>
      <w:r w:rsidR="001C6F6D">
        <w:t>training</w:t>
      </w:r>
      <w:r w:rsidR="00240EAA">
        <w:t xml:space="preserve"> subset</w:t>
      </w:r>
      <w:r w:rsidR="00326899">
        <w:t xml:space="preserve"> </w:t>
      </w:r>
      <w:r w:rsidR="001C6F6D">
        <w:t>(</w:t>
      </w:r>
      <w:r w:rsidR="00DE2EE6">
        <w:t>9 km</w:t>
      </w:r>
      <w:r w:rsidR="00DE2EE6" w:rsidRPr="00DE2EE6">
        <w:rPr>
          <w:vertAlign w:val="superscript"/>
        </w:rPr>
        <w:t>2</w:t>
      </w:r>
      <w:r w:rsidR="001C6F6D">
        <w:t>: 85% = 1</w:t>
      </w:r>
      <w:r w:rsidR="006D11A4">
        <w:t>,</w:t>
      </w:r>
      <w:r w:rsidR="001C6F6D">
        <w:t xml:space="preserve">412 cells; </w:t>
      </w:r>
      <w:r w:rsidR="00A04C52">
        <w:t>20 ac</w:t>
      </w:r>
      <w:r w:rsidR="001C6F6D">
        <w:t>: 15% = 29,072 cells</w:t>
      </w:r>
      <w:r w:rsidR="00326899">
        <w:t xml:space="preserve">) and a </w:t>
      </w:r>
      <w:r w:rsidR="001C6F6D">
        <w:t>testing</w:t>
      </w:r>
      <w:r w:rsidR="00326899">
        <w:t xml:space="preserve"> </w:t>
      </w:r>
      <w:r w:rsidR="00D61C43">
        <w:t xml:space="preserve">subset </w:t>
      </w:r>
      <w:r w:rsidR="001C6F6D">
        <w:t>(</w:t>
      </w:r>
      <w:r w:rsidR="00DE2EE6">
        <w:t>9 km</w:t>
      </w:r>
      <w:r w:rsidR="00DE2EE6" w:rsidRPr="00DE2EE6">
        <w:rPr>
          <w:vertAlign w:val="superscript"/>
        </w:rPr>
        <w:t>2</w:t>
      </w:r>
      <w:r w:rsidR="001C6F6D">
        <w:t xml:space="preserve">: 15% = 250 cells; </w:t>
      </w:r>
      <w:r w:rsidR="00A04C52">
        <w:t>20 ac</w:t>
      </w:r>
      <w:r w:rsidR="001C6F6D">
        <w:t>: 85% = 164,739 cells)</w:t>
      </w:r>
      <w:r w:rsidR="000128C5">
        <w:t xml:space="preserve">. </w:t>
      </w:r>
      <w:r w:rsidR="002C5317">
        <w:t xml:space="preserve">Though it would be preferable to use 85% </w:t>
      </w:r>
      <w:r w:rsidR="00295726">
        <w:t>of cells for training at 20 ac, the computation time rendered this infeasible; the number of cells nevertheless provides a large sample. Further,</w:t>
      </w:r>
      <w:r w:rsidR="002C5317">
        <w:t xml:space="preserve"> </w:t>
      </w:r>
      <w:r w:rsidR="00295726">
        <w:t>each</w:t>
      </w:r>
      <w:r w:rsidR="00D84A16">
        <w:t xml:space="preserve"> </w:t>
      </w:r>
      <w:r w:rsidR="00C0651C">
        <w:t xml:space="preserve">training </w:t>
      </w:r>
      <w:r w:rsidR="00D84A16">
        <w:t>subse</w:t>
      </w:r>
      <w:r w:rsidR="00295726">
        <w:t>t</w:t>
      </w:r>
      <w:r w:rsidR="00D84A16">
        <w:t xml:space="preserve"> </w:t>
      </w:r>
      <w:r w:rsidR="00295726">
        <w:t>was a stratified random sample</w:t>
      </w:r>
      <w:r w:rsidR="00D84A16">
        <w:t xml:space="preserve"> such that the quintiles for each covariate were represented proportionally.</w:t>
      </w:r>
      <w:r>
        <w:t xml:space="preserve"> </w:t>
      </w:r>
      <w:r w:rsidR="00E11CA7">
        <w:t>Each</w:t>
      </w:r>
      <w:r w:rsidR="009D749A">
        <w:t xml:space="preserve"> model was parameterized with t</w:t>
      </w:r>
      <w:r w:rsidR="00D84A16">
        <w:t>he</w:t>
      </w:r>
      <w:r w:rsidR="001E5111">
        <w:t xml:space="preserve"> training subset using both </w:t>
      </w:r>
      <w:r w:rsidR="001E5111" w:rsidRPr="00751A8D">
        <w:rPr>
          <w:b/>
        </w:rPr>
        <w:t>Y</w:t>
      </w:r>
      <w:r w:rsidR="001E5111">
        <w:t xml:space="preserve"> and </w:t>
      </w:r>
      <w:r w:rsidR="001E5111" w:rsidRPr="00751A8D">
        <w:rPr>
          <w:b/>
        </w:rPr>
        <w:t>Z</w:t>
      </w:r>
      <w:r w:rsidR="001E5111">
        <w:t xml:space="preserve">, </w:t>
      </w:r>
      <w:r w:rsidR="009D749A">
        <w:t>and</w:t>
      </w:r>
      <w:r w:rsidR="001E5111">
        <w:t xml:space="preserve"> predictions</w:t>
      </w:r>
      <w:r w:rsidR="00240228">
        <w:t xml:space="preserve"> of </w:t>
      </w:r>
      <w:r w:rsidR="00240228" w:rsidRPr="00DA1D28">
        <w:rPr>
          <w:b/>
          <w:lang w:val="el-GR"/>
        </w:rPr>
        <w:t>η</w:t>
      </w:r>
      <w:r w:rsidR="001E5111">
        <w:t xml:space="preserve"> were generated</w:t>
      </w:r>
      <w:r w:rsidR="009D749A">
        <w:t xml:space="preserve"> for the testing subset</w:t>
      </w:r>
      <w:r w:rsidR="001E5111">
        <w:t xml:space="preserve"> using the estimated slopes</w:t>
      </w:r>
      <w:r w:rsidR="00751A8D">
        <w:t xml:space="preserve"> and only </w:t>
      </w:r>
      <w:r w:rsidR="00751A8D" w:rsidRPr="00751A8D">
        <w:rPr>
          <w:b/>
        </w:rPr>
        <w:t>Z</w:t>
      </w:r>
      <w:r w:rsidR="001E5111">
        <w:t xml:space="preserve">. These predictions were then compared to </w:t>
      </w:r>
      <w:r w:rsidR="00751A8D">
        <w:t xml:space="preserve">the known values of </w:t>
      </w:r>
      <w:r w:rsidR="00751A8D" w:rsidRPr="00751A8D">
        <w:rPr>
          <w:b/>
        </w:rPr>
        <w:t>Y</w:t>
      </w:r>
      <w:r w:rsidR="00751A8D">
        <w:t>.</w:t>
      </w:r>
      <w:r w:rsidR="001E5111">
        <w:t xml:space="preserve"> </w:t>
      </w:r>
      <w:r w:rsidR="00353399">
        <w:t xml:space="preserve">Due to the large number of possible combinations of individual variables, we categorized variables as </w:t>
      </w:r>
      <w:r w:rsidR="00353399">
        <w:rPr>
          <w:i/>
        </w:rPr>
        <w:t>climate</w:t>
      </w:r>
      <w:r w:rsidR="00353399">
        <w:t xml:space="preserve">, </w:t>
      </w:r>
      <w:r w:rsidR="005B4416">
        <w:rPr>
          <w:i/>
        </w:rPr>
        <w:t>topography</w:t>
      </w:r>
      <w:r w:rsidR="00353399">
        <w:t>, or</w:t>
      </w:r>
      <w:r w:rsidR="005B4416" w:rsidRPr="005B4416">
        <w:rPr>
          <w:i/>
        </w:rPr>
        <w:t xml:space="preserve"> </w:t>
      </w:r>
      <w:r w:rsidR="005B4416">
        <w:rPr>
          <w:i/>
        </w:rPr>
        <w:t>human development</w:t>
      </w:r>
      <w:r w:rsidR="00353399">
        <w:t>, and created variable sets based on all combinations of these categories</w:t>
      </w:r>
      <w:r w:rsidR="00343FAC">
        <w:t xml:space="preserve"> </w:t>
      </w:r>
      <w:r w:rsidR="00F5710D">
        <w:t>for a total of seven candidate variable sets</w:t>
      </w:r>
      <w:r w:rsidR="00AF5C2D">
        <w:t xml:space="preserve">. Within a variable set, we used the same variables for each </w:t>
      </w:r>
      <w:r w:rsidR="009D265D" w:rsidRPr="00BB50BE">
        <w:rPr>
          <w:b/>
          <w:i/>
          <w:lang w:val="el-GR"/>
        </w:rPr>
        <w:t>ρ</w:t>
      </w:r>
      <w:r w:rsidR="009D265D">
        <w:t xml:space="preserve"> t</w:t>
      </w:r>
      <w:r w:rsidR="00AF5C2D">
        <w:t>erm</w:t>
      </w:r>
      <w:r w:rsidR="004F0E27">
        <w:t xml:space="preserve"> such </w:t>
      </w:r>
      <w:r w:rsidR="004F0E27">
        <w:lastRenderedPageBreak/>
        <w:t xml:space="preserve">that </w:t>
      </w:r>
      <w:r w:rsidR="004F0E27">
        <w:rPr>
          <w:b/>
        </w:rPr>
        <w:t>V</w:t>
      </w:r>
      <w:r w:rsidR="004F0E27" w:rsidRPr="004F0E27">
        <w:rPr>
          <w:b/>
          <w:vertAlign w:val="subscript"/>
        </w:rPr>
        <w:t>1</w:t>
      </w:r>
      <w:r w:rsidR="004F0E27">
        <w:t xml:space="preserve"> = … = </w:t>
      </w:r>
      <w:r w:rsidR="004F0E27">
        <w:rPr>
          <w:b/>
        </w:rPr>
        <w:t>V</w:t>
      </w:r>
      <w:r w:rsidR="004F0E27" w:rsidRPr="004F0E27">
        <w:rPr>
          <w:b/>
          <w:vertAlign w:val="subscript"/>
        </w:rPr>
        <w:t>d</w:t>
      </w:r>
      <w:r w:rsidR="00EB6EA4">
        <w:rPr>
          <w:b/>
          <w:vertAlign w:val="subscript"/>
        </w:rPr>
        <w:t>-1</w:t>
      </w:r>
      <w:r w:rsidR="004F0E27">
        <w:t xml:space="preserve">. </w:t>
      </w:r>
      <w:r w:rsidR="007634A5">
        <w:t xml:space="preserve">For </w:t>
      </w:r>
      <w:r w:rsidR="007634A5" w:rsidRPr="007634A5">
        <w:rPr>
          <w:b/>
        </w:rPr>
        <w:t>X</w:t>
      </w:r>
      <w:r w:rsidR="007634A5">
        <w:t xml:space="preserve">, we used the same variables </w:t>
      </w:r>
      <w:r w:rsidR="00ED2E6C">
        <w:t xml:space="preserve">as for </w:t>
      </w:r>
      <w:r w:rsidR="00ED2E6C" w:rsidRPr="00ED2E6C">
        <w:rPr>
          <w:b/>
        </w:rPr>
        <w:t>V</w:t>
      </w:r>
      <w:r w:rsidR="00ED2E6C">
        <w:t xml:space="preserve">, </w:t>
      </w:r>
      <w:r w:rsidR="007634A5">
        <w:t>but</w:t>
      </w:r>
      <w:r w:rsidR="00ED2E6C">
        <w:t xml:space="preserve"> also</w:t>
      </w:r>
      <w:r w:rsidR="007634A5">
        <w:t xml:space="preserve"> </w:t>
      </w:r>
      <w:r w:rsidR="00AF5C2D">
        <w:t xml:space="preserve">included </w:t>
      </w:r>
      <w:r w:rsidR="007634A5">
        <w:t>the estimate</w:t>
      </w:r>
      <w:r w:rsidR="00DB4A9C">
        <w:t>d distribution</w:t>
      </w:r>
      <w:r w:rsidR="007634A5">
        <w:t xml:space="preserve"> of white pine</w:t>
      </w:r>
      <w:r w:rsidR="00D73CB8">
        <w:t xml:space="preserve">. </w:t>
      </w:r>
      <w:r w:rsidR="00A077EA">
        <w:t xml:space="preserve">All variables were centered and scaled to improve model behavior. </w:t>
      </w:r>
      <w:r w:rsidR="001C6F6D">
        <w:t>For each variable set, we ran</w:t>
      </w:r>
      <w:r w:rsidR="00D73CB8">
        <w:t xml:space="preserve"> 3 chains for each model</w:t>
      </w:r>
      <w:r w:rsidR="00DD73FD">
        <w:t xml:space="preserve"> version</w:t>
      </w:r>
      <w:r w:rsidR="00D73CB8">
        <w:t>,</w:t>
      </w:r>
      <w:r w:rsidR="001C6F6D">
        <w:t xml:space="preserve"> including</w:t>
      </w:r>
      <w:r w:rsidR="00D73CB8">
        <w:t xml:space="preserve"> </w:t>
      </w:r>
      <w:r w:rsidR="00AB3A21">
        <w:t>5</w:t>
      </w:r>
      <w:r w:rsidR="00D73CB8">
        <w:t xml:space="preserve">,000 iterations </w:t>
      </w:r>
      <w:r w:rsidR="004761CB">
        <w:t>for</w:t>
      </w:r>
      <w:r w:rsidR="00133D14">
        <w:t xml:space="preserve"> warmup and</w:t>
      </w:r>
      <w:r w:rsidR="00D73CB8">
        <w:t xml:space="preserve"> 5,000 </w:t>
      </w:r>
      <w:r w:rsidR="00AB3A21">
        <w:t xml:space="preserve">iterations </w:t>
      </w:r>
      <w:r w:rsidR="004761CB">
        <w:t>for posterior sampling</w:t>
      </w:r>
      <w:r w:rsidR="00D73CB8">
        <w:t xml:space="preserve">, and </w:t>
      </w:r>
      <w:r w:rsidR="005255CE">
        <w:t>retaining every 12</w:t>
      </w:r>
      <w:r w:rsidR="005255CE" w:rsidRPr="005255CE">
        <w:rPr>
          <w:vertAlign w:val="superscript"/>
        </w:rPr>
        <w:t>th</w:t>
      </w:r>
      <w:r w:rsidR="005255CE">
        <w:t xml:space="preserve"> iteration for the posterior distribution</w:t>
      </w:r>
      <w:r w:rsidR="00B72418">
        <w:t xml:space="preserve"> for a posterior sample size of 1</w:t>
      </w:r>
      <w:r w:rsidR="003D6BA4">
        <w:t>,</w:t>
      </w:r>
      <w:r w:rsidR="00B72418">
        <w:t xml:space="preserve">250 per </w:t>
      </w:r>
      <w:r w:rsidR="008F1CE9">
        <w:t>variable set</w:t>
      </w:r>
      <w:r w:rsidR="00D73CB8">
        <w:t>.</w:t>
      </w:r>
      <w:r w:rsidR="00AF5C2D">
        <w:t xml:space="preserve"> </w:t>
      </w:r>
      <w:r w:rsidR="001C718E">
        <w:t>To identify the optimal variable set for each model, we evaluated the out-of-sample predictive ability for the testing subset using the log predictive density</w:t>
      </w:r>
      <w:r w:rsidR="00491682">
        <w:t>, selecting the variable set with the highest log predictive density</w:t>
      </w:r>
      <w:r w:rsidR="001C718E">
        <w:t xml:space="preserve"> </w:t>
      </w:r>
      <w:r w:rsidR="001C718E">
        <w:fldChar w:fldCharType="begin" w:fldLock="1"/>
      </w:r>
      <w:r w:rsidR="00916DC8">
        <w:instrText>ADDIN CSL_CITATION { "citationItems" : [ { "id" : "ITEM-1", "itemData" : { "DOI" : "10.1890/14-0661.1", "ISBN" : "0012-9615", "ISSN" : "0012-9615", "PMID" : "7189", "abstract" : "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 "author" : [ { "dropping-particle" : "", "family" : "Hooten", "given" : "M. B.", "non-dropping-particle" : "", "parse-names" : false, "suffix" : "" }, { "dropping-particle" : "", "family" : "Hobbs", "given" : "N. T.", "non-dropping-particle" : "", "parse-names" : false, "suffix" : "" } ], "container-title" : "Ecological Monographs", "id" : "ITEM-1", "issue" : "1", "issued" : { "date-parts" : [ [ "2015" ] ] }, "page" : "3-28", "title" : "A guide to Bayesian model selection for ecologists", "type" : "article-journal", "volume" : "85" }, "uris" : [ "http://www.mendeley.com/documents/?uuid=d8f475a8-27ea-4b09-b492-1730566809c8" ] }, { "id" : "ITEM-2", "itemData" : { "ISBN" : "978-1439840955",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2", "issued" : { "date-parts" : [ [ "2013" ] ] }, "publisher" : "Chapman &amp; Hall", "publisher-place" : "London", "title" : "Bayesian Data Analysis", "type" : "book" }, "uris" : [ "http://www.mendeley.com/documents/?uuid=1954db31-ff72-45d9-bbde-98034db00fc1" ] }, { "id" : "ITEM-3", "itemData" : { "DOI" : "10.1007/s11222-013-9416-2", "ISBN" : "0960-3174", "ISSN" : "15731375", "abstract" : "We review the Akaike, deviance, and Watanabe-Akaike information criteria from a Bayesian\\nperspective, where the goal is to estimate expected out-of-sample-prediction error using a biascorrected adjustment of within-sample error. We focus on the choices involved in setting up these\\nmeasures, and we compare them in three simple examples, one theoretical and two applied. The\\ncontribution of this paper is to put all these information criteria into a Bayesian predictive\\ncontext and to better understand, through small examples, how these methods can apply in\\npractice.", "author" : [ { "dropping-particle" : "", "family" : "Gelman", "given" : "Andrew", "non-dropping-particle" : "", "parse-names" : false, "suffix" : "" }, { "dropping-particle" : "", "family" : "Hwang", "given" : "Jessica", "non-dropping-particle" : "", "parse-names" : false, "suffix" : "" }, { "dropping-particle" : "", "family" : "Vehtari", "given" : "Aki", "non-dropping-particle" : "", "parse-names" : false, "suffix" : "" } ], "container-title" : "Statistics and Computing", "id" : "ITEM-3", "issue" : "6", "issued" : { "date-parts" : [ [ "2014" ] ] }, "page" : "997-1016", "title" : "Understanding predictive information criteria for Bayesian models", "type" : "article-journal", "volume" : "24" }, "uris" : [ "http://www.mendeley.com/documents/?uuid=920f13da-26f2-4524-8727-fbc53ab7531f" ] } ], "mendeley" : { "formattedCitation" : "(Gelman et al. 2013, 2014, Hooten and Hobbs 2015)", "plainTextFormattedCitation" : "(Gelman et al. 2013, 2014, Hooten and Hobbs 2015)", "previouslyFormattedCitation" : "(Gelman et al. 2013, 2014, Hooten and Hobbs 2015)" }, "properties" : { "noteIndex" : 0 }, "schema" : "https://github.com/citation-style-language/schema/raw/master/csl-citation.json" }</w:instrText>
      </w:r>
      <w:r w:rsidR="001C718E">
        <w:fldChar w:fldCharType="separate"/>
      </w:r>
      <w:r w:rsidR="00827B11" w:rsidRPr="00827B11">
        <w:rPr>
          <w:noProof/>
        </w:rPr>
        <w:t>(Gelman et al. 2013, 2014, Hooten and Hobbs 2015)</w:t>
      </w:r>
      <w:r w:rsidR="001C718E">
        <w:fldChar w:fldCharType="end"/>
      </w:r>
      <w:r w:rsidR="001C718E">
        <w:t xml:space="preserve">. </w:t>
      </w:r>
    </w:p>
    <w:p w14:paraId="4CCC7B13" w14:textId="591D47E8" w:rsidR="009725DC" w:rsidRDefault="00AF3E10" w:rsidP="00021291">
      <w:pPr>
        <w:spacing w:line="480" w:lineRule="auto"/>
      </w:pPr>
      <w:r>
        <w:tab/>
      </w:r>
      <w:r w:rsidR="008656D6">
        <w:t>Using</w:t>
      </w:r>
      <w:r w:rsidR="003D6BA4">
        <w:t xml:space="preserve"> the optimal variable sets</w:t>
      </w:r>
      <w:r w:rsidR="00F30F88">
        <w:t xml:space="preserve">, </w:t>
      </w:r>
      <w:r w:rsidR="00625A7D">
        <w:t xml:space="preserve">we parameterized </w:t>
      </w:r>
      <w:r w:rsidR="003D6BA4">
        <w:t>each</w:t>
      </w:r>
      <w:r w:rsidR="00625A7D">
        <w:t xml:space="preserve"> full </w:t>
      </w:r>
      <w:r w:rsidR="00351AFC">
        <w:t xml:space="preserve">extent </w:t>
      </w:r>
      <w:r w:rsidR="00625A7D">
        <w:t xml:space="preserve">model using all cells with data for both </w:t>
      </w:r>
      <w:r w:rsidR="00625A7D" w:rsidRPr="00625A7D">
        <w:rPr>
          <w:b/>
        </w:rPr>
        <w:t>Y</w:t>
      </w:r>
      <w:r w:rsidR="00625A7D">
        <w:t xml:space="preserve"> and </w:t>
      </w:r>
      <w:r w:rsidR="00625A7D" w:rsidRPr="00625A7D">
        <w:rPr>
          <w:b/>
        </w:rPr>
        <w:t>Z</w:t>
      </w:r>
      <w:r w:rsidR="00625A7D">
        <w:t xml:space="preserve">, predicting the land cover proportions, </w:t>
      </w:r>
      <w:r w:rsidR="00625A7D" w:rsidRPr="00DA1D28">
        <w:rPr>
          <w:b/>
          <w:lang w:val="el-GR"/>
        </w:rPr>
        <w:t>η</w:t>
      </w:r>
      <w:r w:rsidR="00625A7D">
        <w:t>,</w:t>
      </w:r>
      <w:r w:rsidR="002C2F0D">
        <w:t xml:space="preserve"> for all cells as described above</w:t>
      </w:r>
      <w:r w:rsidR="00625A7D">
        <w:t xml:space="preserve">. </w:t>
      </w:r>
      <w:r w:rsidR="001D6134">
        <w:t>We ran</w:t>
      </w:r>
      <w:r w:rsidR="00EE7E6C">
        <w:t xml:space="preserve"> 3 chains for</w:t>
      </w:r>
      <w:r w:rsidR="001D6134">
        <w:t xml:space="preserve"> </w:t>
      </w:r>
      <w:r w:rsidR="00EE7E6C">
        <w:t>each</w:t>
      </w:r>
      <w:r w:rsidR="001D6134">
        <w:t xml:space="preserve"> full </w:t>
      </w:r>
      <w:r w:rsidR="00B72418">
        <w:t xml:space="preserve">extent </w:t>
      </w:r>
      <w:r w:rsidR="00DB2953">
        <w:t>9 km</w:t>
      </w:r>
      <w:r w:rsidR="00DB2953" w:rsidRPr="00DE2EE6">
        <w:rPr>
          <w:vertAlign w:val="superscript"/>
        </w:rPr>
        <w:t>2</w:t>
      </w:r>
      <w:r w:rsidR="00AF5C2D">
        <w:t xml:space="preserve"> model</w:t>
      </w:r>
      <w:r w:rsidR="00EE7E6C">
        <w:t>, including</w:t>
      </w:r>
      <w:r w:rsidR="004761CB">
        <w:t xml:space="preserve"> 10,000 iterations for warmup</w:t>
      </w:r>
      <w:r w:rsidR="00EE7E6C">
        <w:t xml:space="preserve"> and</w:t>
      </w:r>
      <w:r w:rsidR="00906821">
        <w:t xml:space="preserve"> 8</w:t>
      </w:r>
      <w:r w:rsidR="004761CB">
        <w:t xml:space="preserve">,000 iterations for posterior sampling, </w:t>
      </w:r>
      <w:r w:rsidR="00EE7E6C">
        <w:t xml:space="preserve">retaining every </w:t>
      </w:r>
      <w:r w:rsidR="00906821">
        <w:t>12</w:t>
      </w:r>
      <w:r w:rsidR="00EE7E6C" w:rsidRPr="00EE7E6C">
        <w:rPr>
          <w:vertAlign w:val="superscript"/>
        </w:rPr>
        <w:t>th</w:t>
      </w:r>
      <w:r w:rsidR="00EE7E6C">
        <w:t xml:space="preserve"> iteration to generate posterior distributions with </w:t>
      </w:r>
      <w:r w:rsidR="00906821">
        <w:t>2,0</w:t>
      </w:r>
      <w:r w:rsidR="00EE7E6C">
        <w:t>00 samples</w:t>
      </w:r>
      <w:r w:rsidR="004761CB">
        <w:t xml:space="preserve">. </w:t>
      </w:r>
      <w:r w:rsidR="00EE7E6C">
        <w:t>We</w:t>
      </w:r>
      <w:r w:rsidR="004761CB">
        <w:t xml:space="preserve"> ran</w:t>
      </w:r>
      <w:r w:rsidR="00EE7E6C">
        <w:t xml:space="preserve"> 24 chains for</w:t>
      </w:r>
      <w:r w:rsidR="004761CB">
        <w:t xml:space="preserve"> the </w:t>
      </w:r>
      <w:r w:rsidR="00B72418">
        <w:t xml:space="preserve">full extent </w:t>
      </w:r>
      <w:r w:rsidR="00A04C52">
        <w:t>20 ac</w:t>
      </w:r>
      <w:r w:rsidR="004761CB">
        <w:t xml:space="preserve"> model</w:t>
      </w:r>
      <w:r w:rsidR="00EE7E6C">
        <w:t>, including 1,000 iterations for warmup and</w:t>
      </w:r>
      <w:r w:rsidR="0095602F">
        <w:t xml:space="preserve"> 1,000 iterations for posterior sampling, </w:t>
      </w:r>
      <w:r w:rsidR="00EE7E6C">
        <w:t>retaining every 12</w:t>
      </w:r>
      <w:r w:rsidR="00EE7E6C" w:rsidRPr="00EE7E6C">
        <w:rPr>
          <w:vertAlign w:val="superscript"/>
        </w:rPr>
        <w:t>th</w:t>
      </w:r>
      <w:r w:rsidR="00EE7E6C">
        <w:t xml:space="preserve"> iteration to generate posterior distributions with 2,000 samples</w:t>
      </w:r>
      <w:r w:rsidR="0095602F">
        <w:t>.</w:t>
      </w:r>
      <w:r w:rsidR="004B17F4">
        <w:t xml:space="preserve"> For all models, we confirmed that the chains had converged and were well-behaved with an adequate warmup by inspecting R-hats, Geweke diagnostics, and ensuring that no divergences occurred</w:t>
      </w:r>
      <w:r w:rsidR="00FE2D19">
        <w:t xml:space="preserve"> </w:t>
      </w:r>
      <w:r w:rsidR="004A400F">
        <w:fldChar w:fldCharType="begin" w:fldLock="1"/>
      </w:r>
      <w:r w:rsidR="00D554C4">
        <w:instrText>ADDIN CSL_CITATION { "citationItems" : [ { "id" : "ITEM-1", "itemData" : { "ISBN" : "978-1439840955",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1", "issued" : { "date-parts" : [ [ "2013" ] ] }, "publisher" : "Chapman &amp; Hall", "publisher-place" : "London", "title" : "Bayesian Data Analysis", "type" : "book" }, "uris" : [ "http://www.mendeley.com/documents/?uuid=1954db31-ff72-45d9-bbde-98034db00fc1" ] }, { "id" : "ITEM-2", "itemData" : { "DOI" : "10.18637/jss.v076.i01", "ISSN" : "1548-7660", "abstract" :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 "author" : [ { "dropping-particle" : "", "family" : "Carpenter", "given" : "Bob", "non-dropping-particle" : "", "parse-names" : false, "suffix" : "" }, { "dropping-particle" : "", "family" : "Gelman", "given" : "Andrew", "non-dropping-particle" : "", "parse-names" : false, "suffix" : "" }, { "dropping-particle" : "", "family" : "Hoffman", "given" : "Matthew D.",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2", "issue" : "1", "issued" : { "date-parts" : [ [ "2017" ] ] }, "title" : "&lt;i&gt;Stan&lt;/i&gt; : A Probabilistic Programming Language", "type" : "article-journal", "volume" : "76" }, "uris" : [ "http://www.mendeley.com/documents/?uuid=2cfc31b8-49c0-434d-8419-a4c0df4cf1e7" ] } ], "mendeley" : { "formattedCitation" : "(Gelman et al. 2013, Carpenter et al. 2017)", "plainTextFormattedCitation" : "(Gelman et al. 2013, Carpenter et al. 2017)", "previouslyFormattedCitation" : "(Gelman et al. 2013, Carpenter et al. 2017)" }, "properties" : { "noteIndex" : 0 }, "schema" : "https://github.com/citation-style-language/schema/raw/master/csl-citation.json" }</w:instrText>
      </w:r>
      <w:r w:rsidR="004A400F">
        <w:fldChar w:fldCharType="separate"/>
      </w:r>
      <w:r w:rsidR="004A400F" w:rsidRPr="004A400F">
        <w:rPr>
          <w:noProof/>
        </w:rPr>
        <w:t>(Gelman et al. 2013, Carpenter et al. 2017)</w:t>
      </w:r>
      <w:r w:rsidR="004A400F">
        <w:fldChar w:fldCharType="end"/>
      </w:r>
      <w:r w:rsidR="00FE2D19">
        <w:t>.</w:t>
      </w:r>
      <w:r w:rsidR="00FF79F6">
        <w:t xml:space="preserve"> Models were run with</w:t>
      </w:r>
      <w:r w:rsidR="0095602F">
        <w:t xml:space="preserve"> Stan 2.16.0 </w:t>
      </w:r>
      <w:r w:rsidR="00E1454A">
        <w:fldChar w:fldCharType="begin" w:fldLock="1"/>
      </w:r>
      <w:r w:rsidR="00D554C4">
        <w:instrText>ADDIN CSL_CITATION { "citationItems" : [ { "id" : "ITEM-1", "itemData" : { "DOI" : "10.18637/jss.v076.i01", "ISSN" : "1548-7660", "abstract" :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 "author" : [ { "dropping-particle" : "", "family" : "Carpenter", "given" : "Bob", "non-dropping-particle" : "", "parse-names" : false, "suffix" : "" }, { "dropping-particle" : "", "family" : "Gelman", "given" : "Andrew", "non-dropping-particle" : "", "parse-names" : false, "suffix" : "" }, { "dropping-particle" : "", "family" : "Hoffman", "given" : "Matthew D.",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 : "1", "issued" : { "date-parts" : [ [ "2017" ] ] }, "title" : "&lt;i&gt;Stan&lt;/i&gt; : A Probabilistic Programming Language", "type" : "article-journal", "volume" : "76" }, "uris" : [ "http://www.mendeley.com/documents/?uuid=2cfc31b8-49c0-434d-8419-a4c0df4cf1e7" ] } ], "mendeley" : { "formattedCitation" : "(Carpenter et al. 2017)", "plainTextFormattedCitation" : "(Carpenter et al. 2017)", "previouslyFormattedCitation" : "(Carpenter et al. 2017)" }, "properties" : { "noteIndex" : 0 }, "schema" : "https://github.com/citation-style-language/schema/raw/master/csl-citation.json" }</w:instrText>
      </w:r>
      <w:r w:rsidR="00E1454A">
        <w:fldChar w:fldCharType="separate"/>
      </w:r>
      <w:r w:rsidR="00E1454A" w:rsidRPr="00E1454A">
        <w:rPr>
          <w:noProof/>
        </w:rPr>
        <w:t>(Carpenter et al. 2017)</w:t>
      </w:r>
      <w:r w:rsidR="00E1454A">
        <w:fldChar w:fldCharType="end"/>
      </w:r>
      <w:r w:rsidR="0095602F">
        <w:t xml:space="preserve"> through </w:t>
      </w:r>
      <w:r w:rsidR="0095602F" w:rsidRPr="0095602F">
        <w:rPr>
          <w:i/>
        </w:rPr>
        <w:t>rstan</w:t>
      </w:r>
      <w:r w:rsidR="00B4379E">
        <w:t xml:space="preserve"> 2.16.2</w:t>
      </w:r>
      <w:r w:rsidR="0095602F">
        <w:t xml:space="preserve"> </w:t>
      </w:r>
      <w:r w:rsidR="00FC565A">
        <w:fldChar w:fldCharType="begin" w:fldLock="1"/>
      </w:r>
      <w:r w:rsidR="00A16030">
        <w:instrText>ADDIN CSL_CITATION { "citationItems" : [ { "id" : "ITEM-1", "itemData" : { "PMID" : "1000339942", "author" : [ { "dropping-particle" : "", "family" : "Stan Development Team", "given" : "", "non-dropping-particle" : "", "parse-names" : false, "suffix" : "" } ], "id" : "ITEM-1", "issued" : { "date-parts" : [ [ "2017" ] ] }, "number" : "2.16.2", "title" : "RStan: the R interface to Stan", "type" : "article" }, "uris" : [ "http://www.mendeley.com/documents/?uuid=79317467-55c9-4dec-98c1-a2671fdeb13b" ] } ], "mendeley" : { "formattedCitation" : "(Stan Development Team 2017b)", "plainTextFormattedCitation" : "(Stan Development Team 2017b)", "previouslyFormattedCitation" : "(Stan Development Team 2017b)" }, "properties" : { "noteIndex" : 0 }, "schema" : "https://github.com/citation-style-language/schema/raw/master/csl-citation.json" }</w:instrText>
      </w:r>
      <w:r w:rsidR="00FC565A">
        <w:fldChar w:fldCharType="separate"/>
      </w:r>
      <w:r w:rsidR="001C0092" w:rsidRPr="001C0092">
        <w:rPr>
          <w:noProof/>
        </w:rPr>
        <w:t>(Stan Development Team 2017b)</w:t>
      </w:r>
      <w:r w:rsidR="00FC565A">
        <w:fldChar w:fldCharType="end"/>
      </w:r>
      <w:r w:rsidR="00FC565A">
        <w:t xml:space="preserve"> </w:t>
      </w:r>
      <w:r w:rsidR="0095602F">
        <w:t xml:space="preserve">in R 3.4.1 </w:t>
      </w:r>
      <w:r w:rsidR="009405DE">
        <w:fldChar w:fldCharType="begin" w:fldLock="1"/>
      </w:r>
      <w:r w:rsidR="0015041A">
        <w:instrText>ADDIN CSL_CITATION { "citationItems" : [ { "id" : "ITEM-1", "itemData" : { "author" : [ { "dropping-particle" : "", "family" : "R Core Team", "given" : "", "non-dropping-particle" : "", "parse-names" : false, "suffix" : "" } ], "id" : "ITEM-1", "issued" : { "date-parts" : [ [ "2017" ] ] }, "publisher" : "R Foundation for Statistical Computing", "title" : "R: A language and environment for statistical computing.", "type" : "article" }, "uris" : [ "http://www.mendeley.com/documents/?uuid=5d8107de-75f3-4ea2-b0b3-da287c8302f0" ] } ], "mendeley" : { "formattedCitation" : "(R Core Team 2017)", "plainTextFormattedCitation" : "(R Core Team 2017)", "previouslyFormattedCitation" : "(R Core Team 2017)" }, "properties" : { "noteIndex" : 0 }, "schema" : "https://github.com/citation-style-language/schema/raw/master/csl-citation.json" }</w:instrText>
      </w:r>
      <w:r w:rsidR="009405DE">
        <w:fldChar w:fldCharType="separate"/>
      </w:r>
      <w:r w:rsidR="009405DE" w:rsidRPr="009405DE">
        <w:rPr>
          <w:noProof/>
        </w:rPr>
        <w:t>(R Core Team 2017)</w:t>
      </w:r>
      <w:r w:rsidR="009405DE">
        <w:fldChar w:fldCharType="end"/>
      </w:r>
      <w:r w:rsidR="0095602F">
        <w:t xml:space="preserve"> and</w:t>
      </w:r>
      <w:r w:rsidR="0095602F" w:rsidRPr="0095602F">
        <w:t xml:space="preserve"> </w:t>
      </w:r>
      <w:r w:rsidR="0095602F" w:rsidRPr="00D56435">
        <w:rPr>
          <w:i/>
        </w:rPr>
        <w:t>Cmd-Stan</w:t>
      </w:r>
      <w:r w:rsidR="00532F72">
        <w:t xml:space="preserve"> 2.17.0 </w:t>
      </w:r>
      <w:r w:rsidR="00B4379E">
        <w:fldChar w:fldCharType="begin" w:fldLock="1"/>
      </w:r>
      <w:r w:rsidR="00A16030">
        <w:instrText>ADDIN CSL_CITATION { "citationItems" : [ { "id" : "ITEM-1", "itemData" : { "author" : [ { "dropping-particle" : "", "family" : "Stan Development Team", "given" : "", "non-dropping-particle" : "", "parse-names" : false, "suffix" : "" } ], "id" : "ITEM-1", "issued" : { "date-parts" : [ [ "2017" ] ] }, "number" : "2.17.0", "title" : "CmdStan: the command-line interface to Stan, Version 2.17.0", "type" : "article" }, "uris" : [ "http://www.mendeley.com/documents/?uuid=c714d196-7ffe-4d72-b86f-037c3518855f" ] } ], "mendeley" : { "formattedCitation" : "(Stan Development Team 2017c)", "plainTextFormattedCitation" : "(Stan Development Team 2017c)", "previouslyFormattedCitation" : "(Stan Development Team 2017c)" }, "properties" : { "noteIndex" : 0 }, "schema" : "https://github.com/citation-style-language/schema/raw/master/csl-citation.json" }</w:instrText>
      </w:r>
      <w:r w:rsidR="00B4379E">
        <w:fldChar w:fldCharType="separate"/>
      </w:r>
      <w:r w:rsidR="001C0092" w:rsidRPr="001C0092">
        <w:rPr>
          <w:noProof/>
        </w:rPr>
        <w:t>(Stan Development Team 2017c)</w:t>
      </w:r>
      <w:r w:rsidR="00B4379E">
        <w:fldChar w:fldCharType="end"/>
      </w:r>
      <w:r w:rsidR="0095602F">
        <w:t xml:space="preserve">. </w:t>
      </w:r>
    </w:p>
    <w:p w14:paraId="0F9725F5" w14:textId="290B5ACC" w:rsidR="000335C6" w:rsidRPr="00EE17C4" w:rsidRDefault="000335C6" w:rsidP="00021291">
      <w:pPr>
        <w:spacing w:line="480" w:lineRule="auto"/>
      </w:pPr>
      <w:r>
        <w:tab/>
      </w:r>
      <w:r w:rsidR="00A04DD9">
        <w:t xml:space="preserve">To evaluate the ability of the model to rectify differences between </w:t>
      </w:r>
      <w:r w:rsidR="00A04DD9" w:rsidRPr="00A04DD9">
        <w:rPr>
          <w:b/>
        </w:rPr>
        <w:t>Z</w:t>
      </w:r>
      <w:r w:rsidR="00A04DD9">
        <w:t xml:space="preserve"> and </w:t>
      </w:r>
      <w:r w:rsidR="00A04DD9" w:rsidRPr="00A04DD9">
        <w:rPr>
          <w:b/>
        </w:rPr>
        <w:t>Y</w:t>
      </w:r>
      <w:r w:rsidR="00A04DD9">
        <w:t xml:space="preserve">, we compared the posterior estimates of </w:t>
      </w:r>
      <w:r w:rsidR="00A04DD9" w:rsidRPr="00DA1D28">
        <w:rPr>
          <w:b/>
          <w:lang w:val="el-GR"/>
        </w:rPr>
        <w:t>η</w:t>
      </w:r>
      <w:r w:rsidR="00A04DD9">
        <w:t xml:space="preserve"> with a simplified processing of </w:t>
      </w:r>
      <w:r w:rsidR="00A04DD9" w:rsidRPr="00A04DD9">
        <w:rPr>
          <w:b/>
        </w:rPr>
        <w:t>Z</w:t>
      </w:r>
      <w:r w:rsidR="007D21B7" w:rsidRPr="007D21B7">
        <w:t>,</w:t>
      </w:r>
      <w:r w:rsidR="007D21B7">
        <w:t xml:space="preserve"> </w:t>
      </w:r>
      <w:r w:rsidR="007B186D">
        <w:t>referred</w:t>
      </w:r>
      <w:r w:rsidR="007D21B7">
        <w:t xml:space="preserve"> to</w:t>
      </w:r>
      <w:r w:rsidR="007B186D">
        <w:t xml:space="preserve"> hereafter</w:t>
      </w:r>
      <w:r w:rsidR="007D21B7">
        <w:t xml:space="preserve"> as </w:t>
      </w:r>
      <w:r w:rsidR="007D21B7" w:rsidRPr="007D21B7">
        <w:rPr>
          <w:b/>
        </w:rPr>
        <w:t>Z</w:t>
      </w:r>
      <w:r w:rsidR="007D21B7" w:rsidRPr="00E3064D">
        <w:rPr>
          <w:b/>
          <w:vertAlign w:val="superscript"/>
        </w:rPr>
        <w:t>s</w:t>
      </w:r>
      <w:r w:rsidR="00A04DD9">
        <w:t xml:space="preserve">. </w:t>
      </w:r>
      <w:r w:rsidR="007B186D">
        <w:t xml:space="preserve">To generate </w:t>
      </w:r>
      <w:r w:rsidR="007B186D" w:rsidRPr="007B186D">
        <w:rPr>
          <w:b/>
        </w:rPr>
        <w:t>Z</w:t>
      </w:r>
      <w:r w:rsidR="007B186D" w:rsidRPr="00E3064D">
        <w:rPr>
          <w:b/>
          <w:vertAlign w:val="superscript"/>
        </w:rPr>
        <w:t>s</w:t>
      </w:r>
      <w:r w:rsidR="00A04DD9">
        <w:t xml:space="preserve">, we split the </w:t>
      </w:r>
      <w:r w:rsidR="00A04DD9" w:rsidRPr="00A5500D">
        <w:rPr>
          <w:i/>
        </w:rPr>
        <w:t>Evergreen Forest</w:t>
      </w:r>
      <w:r w:rsidR="00A04DD9">
        <w:t xml:space="preserve"> category </w:t>
      </w:r>
      <w:r w:rsidR="00375E65">
        <w:t>from</w:t>
      </w:r>
      <w:r w:rsidR="00A04DD9">
        <w:t xml:space="preserve"> </w:t>
      </w:r>
      <w:r w:rsidR="00A04DD9" w:rsidRPr="00F8291A">
        <w:rPr>
          <w:b/>
        </w:rPr>
        <w:t>Z</w:t>
      </w:r>
      <w:r w:rsidR="00A04DD9">
        <w:t xml:space="preserve"> into </w:t>
      </w:r>
      <w:r w:rsidR="00A04DD9" w:rsidRPr="00A5500D">
        <w:rPr>
          <w:i/>
        </w:rPr>
        <w:t>White Pine Forest</w:t>
      </w:r>
      <w:r w:rsidR="00A04DD9">
        <w:t xml:space="preserve"> and </w:t>
      </w:r>
      <w:r w:rsidR="00A04DD9" w:rsidRPr="00A5500D">
        <w:rPr>
          <w:i/>
        </w:rPr>
        <w:t xml:space="preserve">Other </w:t>
      </w:r>
      <w:r w:rsidR="00A04DD9" w:rsidRPr="00A5500D">
        <w:rPr>
          <w:i/>
        </w:rPr>
        <w:lastRenderedPageBreak/>
        <w:t>Evergreen Forest</w:t>
      </w:r>
      <w:r w:rsidR="00A04DD9">
        <w:t xml:space="preserve"> by multiplying</w:t>
      </w:r>
      <w:r w:rsidR="005E6FD1">
        <w:t xml:space="preserve"> the</w:t>
      </w:r>
      <w:r w:rsidR="00A04DD9">
        <w:t xml:space="preserve"> </w:t>
      </w:r>
      <w:r w:rsidR="00A04DD9" w:rsidRPr="00A5500D">
        <w:rPr>
          <w:i/>
        </w:rPr>
        <w:t>Evergreen Forest</w:t>
      </w:r>
      <w:r w:rsidR="00A04DD9">
        <w:t xml:space="preserve"> </w:t>
      </w:r>
      <w:r w:rsidR="00C273D5">
        <w:t xml:space="preserve">proportion </w:t>
      </w:r>
      <w:r w:rsidR="0050189A">
        <w:t>in each cell by the</w:t>
      </w:r>
      <w:r w:rsidR="003C45B0">
        <w:t xml:space="preserve"> white pine </w:t>
      </w:r>
      <w:r w:rsidR="00024DFA">
        <w:t>probability raster</w:t>
      </w:r>
      <w:r w:rsidR="00A5500D">
        <w:t xml:space="preserve">. </w:t>
      </w:r>
      <w:r w:rsidR="002D59C6">
        <w:t>This</w:t>
      </w:r>
      <w:r w:rsidR="00A5500D">
        <w:t xml:space="preserve"> method does not attempt to correct for the lower accuracy of </w:t>
      </w:r>
      <w:r w:rsidR="00A5500D" w:rsidRPr="00A5500D">
        <w:rPr>
          <w:b/>
        </w:rPr>
        <w:t>Z</w:t>
      </w:r>
      <w:r w:rsidR="00A5500D">
        <w:t xml:space="preserve"> relative to </w:t>
      </w:r>
      <w:r w:rsidR="00A5500D" w:rsidRPr="00A5500D">
        <w:rPr>
          <w:b/>
        </w:rPr>
        <w:t>Y</w:t>
      </w:r>
      <w:r w:rsidR="00A5500D">
        <w:t xml:space="preserve"> and does not incorporate any additional covariates in the estimation of </w:t>
      </w:r>
      <w:r w:rsidR="00A5500D" w:rsidRPr="00A5500D">
        <w:rPr>
          <w:b/>
          <w:i/>
        </w:rPr>
        <w:t>p</w:t>
      </w:r>
      <w:r w:rsidR="00A5500D">
        <w:t xml:space="preserve">. </w:t>
      </w:r>
      <w:r w:rsidR="00EE17C4" w:rsidRPr="00EE17C4">
        <w:t xml:space="preserve">Using the </w:t>
      </w:r>
      <w:r w:rsidR="00F8291A">
        <w:t>variable selection</w:t>
      </w:r>
      <w:r w:rsidR="00D62197">
        <w:t xml:space="preserve"> testing subset</w:t>
      </w:r>
      <w:r w:rsidR="00F8291A">
        <w:t>, we calculate</w:t>
      </w:r>
      <w:r w:rsidR="00ED1FBA">
        <w:t>d</w:t>
      </w:r>
      <w:r w:rsidR="00F8291A">
        <w:t xml:space="preserve"> the root mean squared error </w:t>
      </w:r>
      <w:r w:rsidR="00CF1A09">
        <w:t xml:space="preserve">for </w:t>
      </w:r>
      <w:r w:rsidR="00CF1A09" w:rsidRPr="00DA1D28">
        <w:rPr>
          <w:b/>
          <w:lang w:val="el-GR"/>
        </w:rPr>
        <w:t>η</w:t>
      </w:r>
      <w:r w:rsidR="00CF1A09">
        <w:t xml:space="preserve"> and for </w:t>
      </w:r>
      <w:r w:rsidR="00CF1A09" w:rsidRPr="00F8291A">
        <w:rPr>
          <w:b/>
        </w:rPr>
        <w:t>Z</w:t>
      </w:r>
      <w:r w:rsidR="00CF1A09" w:rsidRPr="00E3064D">
        <w:rPr>
          <w:b/>
          <w:vertAlign w:val="superscript"/>
        </w:rPr>
        <w:t>s</w:t>
      </w:r>
      <w:r w:rsidR="00CF1A09">
        <w:t xml:space="preserve"> relative to </w:t>
      </w:r>
      <w:r w:rsidR="00F8291A" w:rsidRPr="00F8291A">
        <w:rPr>
          <w:b/>
        </w:rPr>
        <w:t>Y</w:t>
      </w:r>
      <w:r w:rsidR="00CF1A09">
        <w:t xml:space="preserve"> for each land cover class</w:t>
      </w:r>
      <w:r w:rsidR="000B6D32">
        <w:t xml:space="preserve"> at each resolution</w:t>
      </w:r>
      <w:r w:rsidR="00CF1A09">
        <w:t>.</w:t>
      </w:r>
    </w:p>
    <w:p w14:paraId="1DE22B8F" w14:textId="77777777" w:rsidR="005F6377" w:rsidRDefault="005F6377" w:rsidP="00021291">
      <w:pPr>
        <w:spacing w:line="480" w:lineRule="auto"/>
      </w:pPr>
    </w:p>
    <w:p w14:paraId="08ADDAA7" w14:textId="77777777" w:rsidR="005F6377" w:rsidRPr="00F837A6" w:rsidRDefault="005F6377" w:rsidP="00021291">
      <w:pPr>
        <w:pStyle w:val="Heading1"/>
        <w:rPr>
          <w:b/>
        </w:rPr>
      </w:pPr>
      <w:r w:rsidRPr="00F837A6">
        <w:rPr>
          <w:b/>
        </w:rPr>
        <w:t>RESULTS</w:t>
      </w:r>
    </w:p>
    <w:p w14:paraId="1E0BBA5D" w14:textId="4DFE9F1C" w:rsidR="00016B1C" w:rsidRDefault="00FB3281" w:rsidP="00021291">
      <w:pPr>
        <w:spacing w:line="480" w:lineRule="auto"/>
      </w:pPr>
      <w:r>
        <w:tab/>
      </w:r>
      <w:r w:rsidR="00DD1068">
        <w:t xml:space="preserve">The study region is heavily forested with corridors of open habitat, driven by human activity, and patches of unsuitable habitat; these broad patterns </w:t>
      </w:r>
      <w:r w:rsidR="006F3AB8">
        <w:t>are represented</w:t>
      </w:r>
      <w:r w:rsidR="00DD1068">
        <w:t xml:space="preserve"> in all estimates at both resolutions (</w:t>
      </w:r>
      <w:r w:rsidR="001D19F0">
        <w:t>Fig. 1</w:t>
      </w:r>
      <w:r w:rsidR="00DD1068">
        <w:t xml:space="preserve">). </w:t>
      </w:r>
      <w:r w:rsidR="00016B1C">
        <w:t xml:space="preserve">The most notable disagreement between </w:t>
      </w:r>
      <w:r w:rsidR="00016B1C" w:rsidRPr="00A93F07">
        <w:rPr>
          <w:b/>
        </w:rPr>
        <w:t>Y</w:t>
      </w:r>
      <w:r w:rsidR="00016B1C">
        <w:t xml:space="preserve"> and </w:t>
      </w:r>
      <w:r w:rsidR="00016B1C" w:rsidRPr="00A93F07">
        <w:rPr>
          <w:b/>
        </w:rPr>
        <w:t>Z</w:t>
      </w:r>
      <w:r w:rsidR="00016B1C" w:rsidRPr="00E3064D">
        <w:rPr>
          <w:b/>
          <w:vertAlign w:val="superscript"/>
        </w:rPr>
        <w:t>s</w:t>
      </w:r>
      <w:r w:rsidR="00016B1C">
        <w:t xml:space="preserve"> is in the </w:t>
      </w:r>
      <w:r w:rsidR="00016B1C" w:rsidRPr="00A93F07">
        <w:rPr>
          <w:i/>
        </w:rPr>
        <w:t>Mixed Forest</w:t>
      </w:r>
      <w:r w:rsidR="00016B1C">
        <w:t xml:space="preserve"> and </w:t>
      </w:r>
      <w:r w:rsidR="00016B1C" w:rsidRPr="00A93F07">
        <w:rPr>
          <w:i/>
        </w:rPr>
        <w:t>Deciduous Forest</w:t>
      </w:r>
      <w:r w:rsidR="00016B1C">
        <w:t xml:space="preserve"> categories, and all three models help to rectify this difference (</w:t>
      </w:r>
      <w:r w:rsidR="001D19F0">
        <w:t>Fig. 1</w:t>
      </w:r>
      <w:r w:rsidR="00016B1C">
        <w:t xml:space="preserve">). Though the desired latent land cover proportions are, by definition, unknown, we use the more accurate </w:t>
      </w:r>
      <w:r w:rsidR="00016B1C" w:rsidRPr="00B927CD">
        <w:rPr>
          <w:b/>
        </w:rPr>
        <w:t>Y</w:t>
      </w:r>
      <w:r w:rsidR="00016B1C">
        <w:t xml:space="preserve"> as the nearest comparison. The posterior means, </w:t>
      </w:r>
      <m:oMath>
        <m:acc>
          <m:accPr>
            <m:chr m:val="̅"/>
            <m:ctrlPr>
              <w:rPr>
                <w:rFonts w:ascii="Cambria Math" w:hAnsi="Cambria Math"/>
                <w:b/>
                <w:lang w:val="el-GR"/>
              </w:rPr>
            </m:ctrlPr>
          </m:accPr>
          <m:e>
            <m:r>
              <m:rPr>
                <m:sty m:val="b"/>
              </m:rPr>
              <w:rPr>
                <w:rFonts w:ascii="Cambria Math" w:hAnsi="Cambria Math"/>
                <w:lang w:val="el-GR"/>
              </w:rPr>
              <m:t>η</m:t>
            </m:r>
          </m:e>
        </m:acc>
      </m:oMath>
      <w:r w:rsidR="00016B1C">
        <w:t xml:space="preserve">, </w:t>
      </w:r>
      <w:r w:rsidR="008A59E2">
        <w:t xml:space="preserve">reduced residual error for nearly all land cover categories for each model </w:t>
      </w:r>
      <w:r w:rsidR="0043320F">
        <w:t>compared to</w:t>
      </w:r>
      <w:r w:rsidR="00016B1C">
        <w:t xml:space="preserve"> the simply modified proportions of </w:t>
      </w:r>
      <w:r w:rsidR="00016B1C" w:rsidRPr="00B927CD">
        <w:rPr>
          <w:b/>
        </w:rPr>
        <w:t>Z</w:t>
      </w:r>
      <w:r w:rsidR="00016B1C" w:rsidRPr="00E3064D">
        <w:rPr>
          <w:b/>
          <w:vertAlign w:val="superscript"/>
        </w:rPr>
        <w:t>s</w:t>
      </w:r>
      <w:r w:rsidR="008A59E2">
        <w:t xml:space="preserve"> </w:t>
      </w:r>
      <w:r w:rsidR="00016B1C">
        <w:t>(</w:t>
      </w:r>
      <w:r w:rsidR="001D19F0">
        <w:t>Fig. 2</w:t>
      </w:r>
      <w:r w:rsidR="00016B1C">
        <w:t>). Th</w:t>
      </w:r>
      <w:r w:rsidR="000317E1">
        <w:t xml:space="preserve">is reduction is more dramatic </w:t>
      </w:r>
      <w:r w:rsidR="00444F68">
        <w:t>at</w:t>
      </w:r>
      <w:r w:rsidR="00016B1C">
        <w:t xml:space="preserve"> the coarse </w:t>
      </w:r>
      <w:r w:rsidR="000A5338">
        <w:t>(</w:t>
      </w:r>
      <w:r w:rsidR="009F2D67">
        <w:t>9</w:t>
      </w:r>
      <w:r w:rsidR="00F133A1">
        <w:t xml:space="preserve"> </w:t>
      </w:r>
      <w:r w:rsidR="00016B1C">
        <w:t>km</w:t>
      </w:r>
      <w:r w:rsidR="009F2D67" w:rsidRPr="009F2D67">
        <w:rPr>
          <w:vertAlign w:val="superscript"/>
        </w:rPr>
        <w:t>2</w:t>
      </w:r>
      <w:r w:rsidR="000A5338">
        <w:t>)</w:t>
      </w:r>
      <w:r w:rsidR="00016B1C">
        <w:t xml:space="preserve"> resolution than the finer </w:t>
      </w:r>
      <w:r w:rsidR="000A5338">
        <w:t>(</w:t>
      </w:r>
      <w:r w:rsidR="00016B1C">
        <w:t>20</w:t>
      </w:r>
      <w:r w:rsidR="00F133A1">
        <w:t xml:space="preserve"> </w:t>
      </w:r>
      <w:r w:rsidR="00016B1C">
        <w:t>a</w:t>
      </w:r>
      <w:r w:rsidR="00F133A1">
        <w:t>c</w:t>
      </w:r>
      <w:r w:rsidR="000A5338">
        <w:t>)</w:t>
      </w:r>
      <w:r w:rsidR="00016B1C">
        <w:t xml:space="preserve"> resolution</w:t>
      </w:r>
      <w:r w:rsidR="000317E1">
        <w:t>, and for the spatially explicit model than the non-spatial model</w:t>
      </w:r>
      <w:r w:rsidR="00016B1C">
        <w:t xml:space="preserve">. </w:t>
      </w:r>
    </w:p>
    <w:p w14:paraId="0A3A8372" w14:textId="5D5FC9B1" w:rsidR="000335C6" w:rsidRDefault="00016B1C" w:rsidP="00021291">
      <w:pPr>
        <w:spacing w:line="480" w:lineRule="auto"/>
      </w:pPr>
      <w:r>
        <w:tab/>
      </w:r>
      <w:r w:rsidR="001C337C">
        <w:t>For each model, the variable sets did not differ dramatically in their out-of-sample predictive ability</w:t>
      </w:r>
      <w:r w:rsidR="0026439C">
        <w:t xml:space="preserve">. </w:t>
      </w:r>
      <w:r w:rsidR="001C337C">
        <w:t xml:space="preserve">At the </w:t>
      </w:r>
      <w:r w:rsidR="00B06261">
        <w:t xml:space="preserve">coarse </w:t>
      </w:r>
      <w:r w:rsidR="001C337C">
        <w:t xml:space="preserve">resolution, the optimal variable set for </w:t>
      </w:r>
      <w:r w:rsidR="00F133A1">
        <w:t xml:space="preserve">the </w:t>
      </w:r>
      <w:r w:rsidR="009D14BC">
        <w:t>spatially explicit model</w:t>
      </w:r>
      <w:r w:rsidR="001C337C">
        <w:t xml:space="preserve"> included </w:t>
      </w:r>
      <w:r w:rsidR="00016949">
        <w:rPr>
          <w:i/>
        </w:rPr>
        <w:t>climate</w:t>
      </w:r>
      <w:r w:rsidR="001C337C">
        <w:t xml:space="preserve"> and </w:t>
      </w:r>
      <w:r w:rsidR="004029EA">
        <w:rPr>
          <w:i/>
        </w:rPr>
        <w:t>human development</w:t>
      </w:r>
      <w:r w:rsidR="001C337C">
        <w:t xml:space="preserve"> variables, while the set for the </w:t>
      </w:r>
      <w:r w:rsidR="00016949">
        <w:t>non</w:t>
      </w:r>
      <w:r w:rsidR="00F133A1">
        <w:t>-</w:t>
      </w:r>
      <w:r w:rsidR="00016949">
        <w:t xml:space="preserve">spatial </w:t>
      </w:r>
      <w:r w:rsidR="001C337C">
        <w:t xml:space="preserve">model included </w:t>
      </w:r>
      <w:r w:rsidR="001C337C">
        <w:rPr>
          <w:i/>
        </w:rPr>
        <w:t>climate</w:t>
      </w:r>
      <w:r w:rsidR="001C337C">
        <w:t xml:space="preserve"> and </w:t>
      </w:r>
      <w:r w:rsidR="001C337C">
        <w:rPr>
          <w:i/>
        </w:rPr>
        <w:t>topograph</w:t>
      </w:r>
      <w:r w:rsidR="00A2210A">
        <w:rPr>
          <w:i/>
        </w:rPr>
        <w:t>y</w:t>
      </w:r>
      <w:r w:rsidR="001C337C">
        <w:t xml:space="preserve"> variables. At the </w:t>
      </w:r>
      <w:r w:rsidR="00B06261">
        <w:t>fine</w:t>
      </w:r>
      <w:r w:rsidR="001C337C">
        <w:t xml:space="preserve"> resolution, the optimal variable set for the non</w:t>
      </w:r>
      <w:r w:rsidR="00F133A1">
        <w:t>-</w:t>
      </w:r>
      <w:r w:rsidR="001C337C">
        <w:t xml:space="preserve">spatial model included only </w:t>
      </w:r>
      <w:r w:rsidR="001C337C">
        <w:rPr>
          <w:i/>
        </w:rPr>
        <w:t>climate</w:t>
      </w:r>
      <w:r w:rsidR="001C337C">
        <w:t xml:space="preserve"> variables. Thus, </w:t>
      </w:r>
      <w:r w:rsidR="001C337C" w:rsidRPr="001C337C">
        <w:rPr>
          <w:i/>
        </w:rPr>
        <w:t>climate</w:t>
      </w:r>
      <w:r w:rsidR="001C337C">
        <w:t xml:space="preserve"> variables occurred in the optimal variable set for all three models. </w:t>
      </w:r>
      <w:r w:rsidR="005750CA">
        <w:t xml:space="preserve"> </w:t>
      </w:r>
    </w:p>
    <w:p w14:paraId="03F6104B" w14:textId="1D78301F" w:rsidR="00C22595" w:rsidRDefault="0058595D" w:rsidP="00AC0AE1">
      <w:pPr>
        <w:spacing w:line="480" w:lineRule="auto"/>
        <w:rPr>
          <w:lang w:val="el-GR"/>
        </w:rPr>
      </w:pPr>
      <w:r>
        <w:lastRenderedPageBreak/>
        <w:tab/>
      </w:r>
      <w:r w:rsidR="007D1E85">
        <w:t>The</w:t>
      </w:r>
      <w:r>
        <w:t xml:space="preserve"> CAR </w:t>
      </w:r>
      <w:r w:rsidR="00263B3C">
        <w:t xml:space="preserve">spatial </w:t>
      </w:r>
      <w:r w:rsidR="004816CF">
        <w:t xml:space="preserve">random effects </w:t>
      </w:r>
      <w:r w:rsidR="007D1E85">
        <w:t xml:space="preserve">in the spatially explicit model </w:t>
      </w:r>
      <w:r w:rsidR="004816CF">
        <w:t>greatly improved</w:t>
      </w:r>
      <w:r w:rsidR="007C2BEA">
        <w:t xml:space="preserve"> the model fit</w:t>
      </w:r>
      <w:r w:rsidR="00560920">
        <w:t xml:space="preserve"> and predictions</w:t>
      </w:r>
      <w:r w:rsidR="007C2BEA">
        <w:t>. In the variable selection testing subset, t</w:t>
      </w:r>
      <w:r w:rsidR="00D26433">
        <w:t xml:space="preserve">he spatially explicit model showed lower root mean squared error (RMSE) than the </w:t>
      </w:r>
      <w:r w:rsidR="00A04C52">
        <w:t>non-spatial</w:t>
      </w:r>
      <w:r w:rsidR="00D26433">
        <w:t xml:space="preserve"> model</w:t>
      </w:r>
      <w:r w:rsidR="00C72206">
        <w:t>s</w:t>
      </w:r>
      <w:r w:rsidR="00D26433">
        <w:t xml:space="preserve"> for every land cover category </w:t>
      </w:r>
      <w:r w:rsidR="00C72206">
        <w:t xml:space="preserve">and dramatically reduced RMSE relative to </w:t>
      </w:r>
      <w:r w:rsidR="00C72206" w:rsidRPr="00C72206">
        <w:rPr>
          <w:b/>
        </w:rPr>
        <w:t>Z</w:t>
      </w:r>
      <w:r w:rsidR="00C72206" w:rsidRPr="00C72206">
        <w:rPr>
          <w:b/>
          <w:vertAlign w:val="superscript"/>
        </w:rPr>
        <w:t>s</w:t>
      </w:r>
      <w:r w:rsidR="00C72206">
        <w:t xml:space="preserve"> </w:t>
      </w:r>
      <w:r w:rsidR="00D26433">
        <w:t>(</w:t>
      </w:r>
      <w:r w:rsidR="002556BF">
        <w:t>Table 2</w:t>
      </w:r>
      <w:r w:rsidR="00AC0AE1">
        <w:t>). Performance was also higher a</w:t>
      </w:r>
      <w:r w:rsidR="00820EF9">
        <w:t>t 9 km</w:t>
      </w:r>
      <w:r w:rsidR="00820EF9" w:rsidRPr="00820EF9">
        <w:rPr>
          <w:vertAlign w:val="superscript"/>
        </w:rPr>
        <w:t>2</w:t>
      </w:r>
      <w:r w:rsidR="00194F4D">
        <w:t xml:space="preserve"> resolution</w:t>
      </w:r>
      <w:r w:rsidR="00AC0AE1">
        <w:t xml:space="preserve"> than at 20 ac resolution.</w:t>
      </w:r>
      <w:r w:rsidR="00194F4D">
        <w:t xml:space="preserve"> </w:t>
      </w:r>
      <w:r w:rsidR="006717E6">
        <w:t>The percent change in root mean squared error</w:t>
      </w:r>
      <w:r w:rsidR="00E71659">
        <w:t xml:space="preserve"> (i.e., (RMSE</w:t>
      </w:r>
      <w:r w:rsidR="00E71659" w:rsidRPr="00E71659">
        <w:rPr>
          <w:b/>
          <w:vertAlign w:val="subscript"/>
          <w:lang w:val="el-GR"/>
        </w:rPr>
        <w:t>η</w:t>
      </w:r>
      <w:r w:rsidR="00E71659">
        <w:t>–RMSE</w:t>
      </w:r>
      <w:r w:rsidR="00E71659" w:rsidRPr="00E71659">
        <w:rPr>
          <w:b/>
          <w:vertAlign w:val="subscript"/>
        </w:rPr>
        <w:t>Zs</w:t>
      </w:r>
      <w:r w:rsidR="00E71659">
        <w:t>)/RMSE</w:t>
      </w:r>
      <w:r w:rsidR="00E71659" w:rsidRPr="00E71659">
        <w:rPr>
          <w:b/>
          <w:vertAlign w:val="subscript"/>
        </w:rPr>
        <w:t>Zs</w:t>
      </w:r>
      <w:r w:rsidR="00E71659">
        <w:t>)</w:t>
      </w:r>
      <w:r w:rsidR="006717E6">
        <w:t xml:space="preserve"> </w:t>
      </w:r>
      <w:r w:rsidR="00FA09A9">
        <w:t>ranged</w:t>
      </w:r>
      <w:r w:rsidR="006717E6">
        <w:t xml:space="preserve"> from -45.9% – 1.7% (mean ± SE: -17.8% ± 7.4)</w:t>
      </w:r>
      <w:r w:rsidR="00AC0AE1" w:rsidRPr="00AC0AE1">
        <w:t xml:space="preserve"> </w:t>
      </w:r>
      <w:r w:rsidR="00AC0AE1">
        <w:t>for the 9 km</w:t>
      </w:r>
      <w:r w:rsidR="00AC0AE1" w:rsidRPr="00AC0AE1">
        <w:rPr>
          <w:vertAlign w:val="superscript"/>
        </w:rPr>
        <w:t>2</w:t>
      </w:r>
      <w:r w:rsidR="00AC0AE1">
        <w:t xml:space="preserve"> non-spatial model</w:t>
      </w:r>
      <w:r w:rsidR="006717E6">
        <w:t xml:space="preserve">, and </w:t>
      </w:r>
      <w:r w:rsidR="00930941">
        <w:t xml:space="preserve">from </w:t>
      </w:r>
      <w:r w:rsidR="006717E6">
        <w:t xml:space="preserve">-65.4% – -38.7% (mean ± SE: </w:t>
      </w:r>
      <w:r w:rsidR="00E71659">
        <w:t>-54.8% ± 3.9)</w:t>
      </w:r>
      <w:r w:rsidR="00930941">
        <w:t xml:space="preserve"> for the </w:t>
      </w:r>
      <w:r w:rsidR="00AC0AE1">
        <w:t>9 km</w:t>
      </w:r>
      <w:r w:rsidR="00AC0AE1" w:rsidRPr="00AC0AE1">
        <w:rPr>
          <w:vertAlign w:val="superscript"/>
        </w:rPr>
        <w:t>2</w:t>
      </w:r>
      <w:r w:rsidR="005E0B84">
        <w:t xml:space="preserve"> spatially explicit model</w:t>
      </w:r>
      <w:r w:rsidR="005B44A6">
        <w:rPr>
          <w:lang w:val="el-GR"/>
        </w:rPr>
        <w:t>.</w:t>
      </w:r>
      <w:r w:rsidR="00855CAE">
        <w:rPr>
          <w:lang w:val="el-GR"/>
        </w:rPr>
        <w:t xml:space="preserve"> </w:t>
      </w:r>
      <w:r w:rsidR="00621B11">
        <w:rPr>
          <w:lang w:val="el-GR"/>
        </w:rPr>
        <w:t>For the 20 ac non-spatial model</w:t>
      </w:r>
      <w:r w:rsidR="00855CAE">
        <w:rPr>
          <w:lang w:val="el-GR"/>
        </w:rPr>
        <w:t xml:space="preserve">, </w:t>
      </w:r>
      <w:r w:rsidR="00FB6334">
        <w:rPr>
          <w:lang w:val="el-GR"/>
        </w:rPr>
        <w:t>the percent cha</w:t>
      </w:r>
      <w:r w:rsidR="00FA09A9">
        <w:rPr>
          <w:lang w:val="el-GR"/>
        </w:rPr>
        <w:t>nge in root mean squared error wa</w:t>
      </w:r>
      <w:r w:rsidR="00FB6334">
        <w:rPr>
          <w:lang w:val="el-GR"/>
        </w:rPr>
        <w:t xml:space="preserve">s </w:t>
      </w:r>
      <w:r w:rsidR="00FF4C02">
        <w:rPr>
          <w:lang w:val="el-GR"/>
        </w:rPr>
        <w:t>less dramatic</w:t>
      </w:r>
      <w:r w:rsidR="00FB6334">
        <w:rPr>
          <w:lang w:val="el-GR"/>
        </w:rPr>
        <w:t xml:space="preserve">, ranging from -22.8% – 4.4% (mean ± SE: </w:t>
      </w:r>
      <w:r w:rsidR="00C91859">
        <w:rPr>
          <w:lang w:val="el-GR"/>
        </w:rPr>
        <w:t xml:space="preserve">-4.6% ± 3.9). </w:t>
      </w:r>
    </w:p>
    <w:p w14:paraId="63E8E130" w14:textId="4D3A6EAC" w:rsidR="005F6377" w:rsidRDefault="00A715DA" w:rsidP="00021291">
      <w:pPr>
        <w:spacing w:line="480" w:lineRule="auto"/>
        <w:rPr>
          <w:rFonts w:eastAsiaTheme="minorEastAsia"/>
          <w:lang w:val="el-GR"/>
        </w:rPr>
      </w:pPr>
      <w:r>
        <w:rPr>
          <w:lang w:val="el-GR"/>
        </w:rPr>
        <w:tab/>
      </w:r>
      <w:r w:rsidR="007C3C28">
        <w:rPr>
          <w:lang w:val="el-GR"/>
        </w:rPr>
        <w:t xml:space="preserve">The difference between </w:t>
      </w:r>
      <w:r w:rsidR="007C3C28" w:rsidRPr="00DA1D28">
        <w:rPr>
          <w:b/>
          <w:lang w:val="el-GR"/>
        </w:rPr>
        <w:t>η</w:t>
      </w:r>
      <w:r w:rsidR="007C3C28">
        <w:rPr>
          <w:lang w:val="el-GR"/>
        </w:rPr>
        <w:t xml:space="preserve"> and </w:t>
      </w:r>
      <w:r w:rsidR="007C3C28" w:rsidRPr="000C0E4B">
        <w:rPr>
          <w:b/>
          <w:lang w:val="el-GR"/>
        </w:rPr>
        <w:t>Z</w:t>
      </w:r>
      <w:r w:rsidR="007C3C28" w:rsidRPr="00E3064D">
        <w:rPr>
          <w:b/>
          <w:vertAlign w:val="superscript"/>
          <w:lang w:val="el-GR"/>
        </w:rPr>
        <w:t>s</w:t>
      </w:r>
      <w:r w:rsidR="007C3C28">
        <w:rPr>
          <w:lang w:val="el-GR"/>
        </w:rPr>
        <w:t xml:space="preserve"> represents the degree of bias correction. </w:t>
      </w:r>
      <w:r w:rsidR="00916EFE">
        <w:rPr>
          <w:lang w:val="el-GR"/>
        </w:rPr>
        <w:t>With informative covariates</w:t>
      </w:r>
      <w:r w:rsidR="000F1364">
        <w:rPr>
          <w:lang w:val="el-GR"/>
        </w:rPr>
        <w:t xml:space="preserve">, the distribution of these differences should be </w:t>
      </w:r>
      <w:r w:rsidR="00263B3C">
        <w:rPr>
          <w:lang w:val="el-GR"/>
        </w:rPr>
        <w:t>similar</w:t>
      </w:r>
      <w:r w:rsidR="000F1364">
        <w:rPr>
          <w:lang w:val="el-GR"/>
        </w:rPr>
        <w:t xml:space="preserve"> </w:t>
      </w:r>
      <w:r w:rsidR="00263B3C">
        <w:rPr>
          <w:lang w:val="el-GR"/>
        </w:rPr>
        <w:t>in</w:t>
      </w:r>
      <w:r w:rsidR="000F1364">
        <w:rPr>
          <w:lang w:val="el-GR"/>
        </w:rPr>
        <w:t xml:space="preserve"> the fitting region and the prediction region.</w:t>
      </w:r>
      <w:r w:rsidR="000C0E4B">
        <w:rPr>
          <w:lang w:val="el-GR"/>
        </w:rPr>
        <w:t xml:space="preserve"> </w:t>
      </w:r>
      <w:r w:rsidR="00256777">
        <w:rPr>
          <w:rFonts w:eastAsiaTheme="minorEastAsia"/>
          <w:lang w:val="el-GR"/>
        </w:rPr>
        <w:t>For the 9 km</w:t>
      </w:r>
      <w:r w:rsidR="00256777" w:rsidRPr="0099487C">
        <w:rPr>
          <w:rFonts w:eastAsiaTheme="minorEastAsia"/>
          <w:vertAlign w:val="superscript"/>
          <w:lang w:val="el-GR"/>
        </w:rPr>
        <w:t>2</w:t>
      </w:r>
      <w:r w:rsidR="00256777">
        <w:rPr>
          <w:rFonts w:eastAsiaTheme="minorEastAsia"/>
          <w:lang w:val="el-GR"/>
        </w:rPr>
        <w:t xml:space="preserve"> spatially explicit model, </w:t>
      </w:r>
      <w:r w:rsidR="00256777">
        <w:rPr>
          <w:lang w:val="el-GR"/>
        </w:rPr>
        <w:t>t</w:t>
      </w:r>
      <w:r w:rsidR="000C0E4B">
        <w:rPr>
          <w:lang w:val="el-GR"/>
        </w:rPr>
        <w:t xml:space="preserve">he distribution of absolute difference between </w:t>
      </w:r>
      <m:oMath>
        <m:acc>
          <m:accPr>
            <m:chr m:val="̅"/>
            <m:ctrlPr>
              <w:rPr>
                <w:rFonts w:ascii="Cambria Math" w:hAnsi="Cambria Math"/>
                <w:b/>
                <w:lang w:val="el-GR"/>
              </w:rPr>
            </m:ctrlPr>
          </m:accPr>
          <m:e>
            <m:r>
              <m:rPr>
                <m:sty m:val="b"/>
              </m:rPr>
              <w:rPr>
                <w:rFonts w:ascii="Cambria Math" w:hAnsi="Cambria Math"/>
                <w:lang w:val="el-GR"/>
              </w:rPr>
              <m:t>η</m:t>
            </m:r>
          </m:e>
        </m:acc>
      </m:oMath>
      <w:r w:rsidR="000C0E4B">
        <w:rPr>
          <w:rFonts w:eastAsiaTheme="minorEastAsia"/>
          <w:b/>
          <w:lang w:val="el-GR"/>
        </w:rPr>
        <w:t xml:space="preserve"> </w:t>
      </w:r>
      <w:r w:rsidR="000C0E4B" w:rsidRPr="000C0E4B">
        <w:rPr>
          <w:rFonts w:eastAsiaTheme="minorEastAsia"/>
          <w:lang w:val="el-GR"/>
        </w:rPr>
        <w:t>and</w:t>
      </w:r>
      <w:r w:rsidR="000C0E4B">
        <w:rPr>
          <w:rFonts w:eastAsiaTheme="minorEastAsia"/>
          <w:b/>
          <w:lang w:val="el-GR"/>
        </w:rPr>
        <w:t xml:space="preserve"> Z</w:t>
      </w:r>
      <w:r w:rsidR="000C0E4B" w:rsidRPr="00AC647A">
        <w:rPr>
          <w:rFonts w:eastAsiaTheme="minorEastAsia"/>
          <w:b/>
          <w:vertAlign w:val="superscript"/>
          <w:lang w:val="el-GR"/>
        </w:rPr>
        <w:t>s</w:t>
      </w:r>
      <w:r w:rsidR="003474D6">
        <w:rPr>
          <w:rFonts w:eastAsiaTheme="minorEastAsia"/>
          <w:lang w:val="el-GR"/>
        </w:rPr>
        <w:t xml:space="preserve"> wa</w:t>
      </w:r>
      <w:r w:rsidR="000C0E4B">
        <w:rPr>
          <w:rFonts w:eastAsiaTheme="minorEastAsia"/>
          <w:lang w:val="el-GR"/>
        </w:rPr>
        <w:t xml:space="preserve">s </w:t>
      </w:r>
      <w:r w:rsidR="000F1364">
        <w:rPr>
          <w:rFonts w:eastAsiaTheme="minorEastAsia"/>
          <w:lang w:val="el-GR"/>
        </w:rPr>
        <w:t>qualitatively</w:t>
      </w:r>
      <w:r w:rsidR="000C0E4B">
        <w:rPr>
          <w:rFonts w:eastAsiaTheme="minorEastAsia"/>
          <w:lang w:val="el-GR"/>
        </w:rPr>
        <w:t xml:space="preserve"> similar </w:t>
      </w:r>
      <w:r w:rsidR="000F1364">
        <w:rPr>
          <w:rFonts w:eastAsiaTheme="minorEastAsia"/>
          <w:lang w:val="el-GR"/>
        </w:rPr>
        <w:t>between</w:t>
      </w:r>
      <w:r w:rsidR="000C0E4B">
        <w:rPr>
          <w:rFonts w:eastAsiaTheme="minorEastAsia"/>
          <w:lang w:val="el-GR"/>
        </w:rPr>
        <w:t xml:space="preserve"> fitted and predicted cells (</w:t>
      </w:r>
      <w:r w:rsidR="00820EF9">
        <w:rPr>
          <w:rFonts w:eastAsiaTheme="minorEastAsia"/>
          <w:lang w:val="el-GR"/>
        </w:rPr>
        <w:t>Fig. 3</w:t>
      </w:r>
      <w:r w:rsidR="000C0E4B">
        <w:rPr>
          <w:rFonts w:eastAsiaTheme="minorEastAsia"/>
          <w:lang w:val="el-GR"/>
        </w:rPr>
        <w:t>)</w:t>
      </w:r>
      <w:r w:rsidR="00263B3C">
        <w:rPr>
          <w:rFonts w:eastAsiaTheme="minorEastAsia"/>
          <w:lang w:val="el-GR"/>
        </w:rPr>
        <w:t>.</w:t>
      </w:r>
      <w:r w:rsidR="000C0E4B">
        <w:rPr>
          <w:rFonts w:eastAsiaTheme="minorEastAsia"/>
          <w:lang w:val="el-GR"/>
        </w:rPr>
        <w:t xml:space="preserve"> </w:t>
      </w:r>
      <w:r w:rsidR="00256777">
        <w:rPr>
          <w:rFonts w:eastAsiaTheme="minorEastAsia"/>
          <w:lang w:val="el-GR"/>
        </w:rPr>
        <w:t>For the non-spatial models, the distributions were somewhat more variable between the fitting and prediction regions.</w:t>
      </w:r>
      <w:r w:rsidR="00BF4FF8">
        <w:rPr>
          <w:rFonts w:eastAsiaTheme="minorEastAsia"/>
          <w:lang w:val="el-GR"/>
        </w:rPr>
        <w:t xml:space="preserve"> </w:t>
      </w:r>
      <w:r w:rsidR="00B84DF8">
        <w:rPr>
          <w:rFonts w:eastAsiaTheme="minorEastAsia"/>
          <w:lang w:val="el-GR"/>
        </w:rPr>
        <w:t>A</w:t>
      </w:r>
      <w:r w:rsidR="007F317E">
        <w:rPr>
          <w:rFonts w:eastAsiaTheme="minorEastAsia"/>
          <w:lang w:val="el-GR"/>
        </w:rPr>
        <w:t>ll models show</w:t>
      </w:r>
      <w:r w:rsidR="003474D6">
        <w:rPr>
          <w:rFonts w:eastAsiaTheme="minorEastAsia"/>
          <w:lang w:val="el-GR"/>
        </w:rPr>
        <w:t>ed</w:t>
      </w:r>
      <w:r w:rsidR="00C80640">
        <w:rPr>
          <w:rFonts w:eastAsiaTheme="minorEastAsia"/>
          <w:lang w:val="el-GR"/>
        </w:rPr>
        <w:t xml:space="preserve"> a tendency toward</w:t>
      </w:r>
      <w:r w:rsidR="007F317E">
        <w:rPr>
          <w:rFonts w:eastAsiaTheme="minorEastAsia"/>
          <w:lang w:val="el-GR"/>
        </w:rPr>
        <w:t xml:space="preserve"> non-zero differences between </w:t>
      </w:r>
      <m:oMath>
        <m:acc>
          <m:accPr>
            <m:chr m:val="̅"/>
            <m:ctrlPr>
              <w:rPr>
                <w:rFonts w:ascii="Cambria Math" w:hAnsi="Cambria Math"/>
                <w:b/>
                <w:lang w:val="el-GR"/>
              </w:rPr>
            </m:ctrlPr>
          </m:accPr>
          <m:e>
            <m:r>
              <m:rPr>
                <m:sty m:val="b"/>
              </m:rPr>
              <w:rPr>
                <w:rFonts w:ascii="Cambria Math" w:hAnsi="Cambria Math"/>
                <w:lang w:val="el-GR"/>
              </w:rPr>
              <m:t>η</m:t>
            </m:r>
          </m:e>
        </m:acc>
      </m:oMath>
      <w:r w:rsidR="007F317E">
        <w:rPr>
          <w:rFonts w:eastAsiaTheme="minorEastAsia"/>
          <w:b/>
          <w:lang w:val="el-GR"/>
        </w:rPr>
        <w:t xml:space="preserve"> </w:t>
      </w:r>
      <w:r w:rsidR="007F317E" w:rsidRPr="007F317E">
        <w:rPr>
          <w:rFonts w:eastAsiaTheme="minorEastAsia"/>
          <w:lang w:val="el-GR"/>
        </w:rPr>
        <w:t xml:space="preserve">and </w:t>
      </w:r>
      <w:r w:rsidR="007F317E" w:rsidRPr="007F317E">
        <w:rPr>
          <w:rFonts w:eastAsiaTheme="minorEastAsia"/>
          <w:b/>
          <w:lang w:val="el-GR"/>
        </w:rPr>
        <w:t>Z</w:t>
      </w:r>
      <w:r w:rsidR="007F317E" w:rsidRPr="00AC647A">
        <w:rPr>
          <w:rFonts w:eastAsiaTheme="minorEastAsia"/>
          <w:b/>
          <w:vertAlign w:val="superscript"/>
          <w:lang w:val="el-GR"/>
        </w:rPr>
        <w:t>s</w:t>
      </w:r>
      <w:r w:rsidR="007F317E" w:rsidRPr="007F317E">
        <w:rPr>
          <w:rFonts w:eastAsiaTheme="minorEastAsia"/>
          <w:lang w:val="el-GR"/>
        </w:rPr>
        <w:t xml:space="preserve"> for the majority of land cover categories</w:t>
      </w:r>
      <w:r w:rsidR="00B84DF8">
        <w:rPr>
          <w:rFonts w:eastAsiaTheme="minorEastAsia"/>
          <w:lang w:val="el-GR"/>
        </w:rPr>
        <w:t>, though the bias correction in the prediction region was stronger in the 9 km</w:t>
      </w:r>
      <w:r w:rsidR="00B84DF8" w:rsidRPr="0099487C">
        <w:rPr>
          <w:rFonts w:eastAsiaTheme="minorEastAsia"/>
          <w:vertAlign w:val="superscript"/>
          <w:lang w:val="el-GR"/>
        </w:rPr>
        <w:t>2</w:t>
      </w:r>
      <w:r w:rsidR="00B84DF8">
        <w:rPr>
          <w:rFonts w:eastAsiaTheme="minorEastAsia"/>
          <w:lang w:val="el-GR"/>
        </w:rPr>
        <w:t xml:space="preserve"> models (Fig. 3)</w:t>
      </w:r>
      <w:r w:rsidR="0052275E">
        <w:rPr>
          <w:rFonts w:eastAsiaTheme="minorEastAsia"/>
          <w:lang w:val="el-GR"/>
        </w:rPr>
        <w:t>.</w:t>
      </w:r>
    </w:p>
    <w:p w14:paraId="7F75BF18" w14:textId="740A9B85" w:rsidR="00820EF9" w:rsidRDefault="00820EF9" w:rsidP="00021291">
      <w:pPr>
        <w:spacing w:line="480" w:lineRule="auto"/>
      </w:pPr>
      <w:r>
        <w:tab/>
        <w:t xml:space="preserve">At the full extent, the spatially explicit model likewise showed very low residual error, measured as </w:t>
      </w:r>
      <m:oMath>
        <m:acc>
          <m:accPr>
            <m:chr m:val="̅"/>
            <m:ctrlPr>
              <w:rPr>
                <w:rFonts w:ascii="Cambria Math" w:hAnsi="Cambria Math"/>
                <w:b/>
                <w:lang w:val="el-GR"/>
              </w:rPr>
            </m:ctrlPr>
          </m:accPr>
          <m:e>
            <m:r>
              <m:rPr>
                <m:sty m:val="b"/>
              </m:rPr>
              <w:rPr>
                <w:rFonts w:ascii="Cambria Math" w:hAnsi="Cambria Math"/>
                <w:lang w:val="el-GR"/>
              </w:rPr>
              <m:t>η</m:t>
            </m:r>
          </m:e>
        </m:acc>
      </m:oMath>
      <w:r>
        <w:rPr>
          <w:rFonts w:eastAsiaTheme="minorEastAsia"/>
          <w:b/>
          <w:lang w:val="el-GR"/>
        </w:rPr>
        <w:t xml:space="preserve"> </w:t>
      </w:r>
      <w:r>
        <w:rPr>
          <w:rFonts w:eastAsiaTheme="minorEastAsia"/>
          <w:lang w:val="el-GR"/>
        </w:rPr>
        <w:t xml:space="preserve">– </w:t>
      </w:r>
      <w:r w:rsidRPr="000C4726">
        <w:rPr>
          <w:rFonts w:eastAsiaTheme="minorEastAsia"/>
          <w:b/>
          <w:lang w:val="el-GR"/>
        </w:rPr>
        <w:t>Y</w:t>
      </w:r>
      <w:r>
        <w:t xml:space="preserve"> in cells with data for both </w:t>
      </w:r>
      <w:r w:rsidRPr="000C4726">
        <w:rPr>
          <w:b/>
        </w:rPr>
        <w:t>Y</w:t>
      </w:r>
      <w:r>
        <w:t xml:space="preserve"> and </w:t>
      </w:r>
      <w:r w:rsidRPr="000C4726">
        <w:rPr>
          <w:b/>
        </w:rPr>
        <w:t>Z</w:t>
      </w:r>
      <w:r>
        <w:t xml:space="preserve">, compared to both the non-spatial model and </w:t>
      </w:r>
      <w:r w:rsidRPr="00252DB0">
        <w:rPr>
          <w:b/>
        </w:rPr>
        <w:t>Z</w:t>
      </w:r>
      <w:r w:rsidRPr="00E3064D">
        <w:rPr>
          <w:b/>
          <w:vertAlign w:val="superscript"/>
        </w:rPr>
        <w:t>s</w:t>
      </w:r>
      <w:r>
        <w:t xml:space="preserve"> (Fig. 2). However, the geographic pattern of uncertainty in </w:t>
      </w:r>
      <w:r w:rsidRPr="00DA1D28">
        <w:rPr>
          <w:b/>
          <w:lang w:val="el-GR"/>
        </w:rPr>
        <w:t>η</w:t>
      </w:r>
      <w:r>
        <w:t xml:space="preserve"> was quite different between the spatially explicit and non-spatial models (Fig. 4). For the non-spatial models uncertainty was largest in the fitting region and low in the prediction region. In contrast, the spatially explicit </w:t>
      </w:r>
      <w:r>
        <w:lastRenderedPageBreak/>
        <w:t xml:space="preserve">model showed much higher uncertainty in the prediction region, with very low uncertainty in the fitting region where the estimates were informed by both </w:t>
      </w:r>
      <w:r w:rsidRPr="0009567B">
        <w:rPr>
          <w:b/>
        </w:rPr>
        <w:t>Y</w:t>
      </w:r>
      <w:r>
        <w:t xml:space="preserve"> and </w:t>
      </w:r>
      <w:r w:rsidRPr="0009567B">
        <w:rPr>
          <w:b/>
        </w:rPr>
        <w:t>Z</w:t>
      </w:r>
      <w:r>
        <w:t xml:space="preserve">. </w:t>
      </w:r>
    </w:p>
    <w:p w14:paraId="028C5789" w14:textId="77777777" w:rsidR="00327FFC" w:rsidRDefault="00327FFC" w:rsidP="00021291">
      <w:pPr>
        <w:spacing w:line="480" w:lineRule="auto"/>
      </w:pPr>
    </w:p>
    <w:p w14:paraId="7813CCB2" w14:textId="77777777" w:rsidR="005F6377" w:rsidRPr="00F837A6" w:rsidRDefault="005F6377" w:rsidP="00021291">
      <w:pPr>
        <w:pStyle w:val="Heading1"/>
        <w:rPr>
          <w:b/>
        </w:rPr>
      </w:pPr>
      <w:r w:rsidRPr="00F837A6">
        <w:rPr>
          <w:b/>
        </w:rPr>
        <w:t>DISCUSSION</w:t>
      </w:r>
    </w:p>
    <w:p w14:paraId="35BD0D8F" w14:textId="14B8E2A8" w:rsidR="0018201D" w:rsidRPr="00C0011E" w:rsidRDefault="0018201D" w:rsidP="00021291">
      <w:pPr>
        <w:spacing w:line="480" w:lineRule="auto"/>
      </w:pPr>
      <w:r>
        <w:tab/>
      </w:r>
      <w:r w:rsidR="00D65855">
        <w:t>The hierarchical Baye</w:t>
      </w:r>
      <w:r w:rsidR="00895797">
        <w:t>sian model successfully produced</w:t>
      </w:r>
      <w:r w:rsidR="00D65855">
        <w:t xml:space="preserve"> a cohesive map of proportional land cover</w:t>
      </w:r>
      <w:r w:rsidR="005F62B0">
        <w:t xml:space="preserve"> for the full study extent</w:t>
      </w:r>
      <w:r w:rsidR="00791DFF">
        <w:t xml:space="preserve">. </w:t>
      </w:r>
      <w:r w:rsidR="00C17FA1">
        <w:t xml:space="preserve">The model </w:t>
      </w:r>
      <w:r w:rsidR="00895797">
        <w:t>estimated</w:t>
      </w:r>
      <w:r w:rsidR="00200BBF">
        <w:t xml:space="preserve"> the discrepancy between the more accurate</w:t>
      </w:r>
      <w:r w:rsidR="00C17FA1">
        <w:t>,</w:t>
      </w:r>
      <w:r w:rsidR="00200BBF">
        <w:t xml:space="preserve"> but geographically constrained dataset </w:t>
      </w:r>
      <w:r w:rsidR="00200BBF" w:rsidRPr="00200BBF">
        <w:rPr>
          <w:b/>
        </w:rPr>
        <w:t>Y</w:t>
      </w:r>
      <w:r w:rsidR="00200BBF">
        <w:t xml:space="preserve"> and the less accurate but geographically more extensive dataset </w:t>
      </w:r>
      <w:r w:rsidR="00200BBF" w:rsidRPr="00200BBF">
        <w:rPr>
          <w:b/>
        </w:rPr>
        <w:t>Z</w:t>
      </w:r>
      <w:r w:rsidR="00200BBF">
        <w:t xml:space="preserve">, </w:t>
      </w:r>
      <w:r w:rsidR="005C41D4">
        <w:t>while</w:t>
      </w:r>
      <w:r w:rsidR="00200BBF">
        <w:t xml:space="preserve"> </w:t>
      </w:r>
      <w:r w:rsidR="005C41D4">
        <w:t>reconciling cat</w:t>
      </w:r>
      <w:r w:rsidR="00EB0007">
        <w:t xml:space="preserve">egorization differences </w:t>
      </w:r>
      <w:r w:rsidR="005C41D4">
        <w:t xml:space="preserve">by partitioning </w:t>
      </w:r>
      <w:r w:rsidR="000874CF" w:rsidRPr="000874CF">
        <w:rPr>
          <w:i/>
        </w:rPr>
        <w:t>White Pine Forest</w:t>
      </w:r>
      <w:r w:rsidR="000874CF">
        <w:t xml:space="preserve"> </w:t>
      </w:r>
      <w:r w:rsidR="00114B78">
        <w:t>out of</w:t>
      </w:r>
      <w:r w:rsidR="000874CF">
        <w:t xml:space="preserve"> </w:t>
      </w:r>
      <w:r w:rsidR="000874CF" w:rsidRPr="000874CF">
        <w:rPr>
          <w:i/>
        </w:rPr>
        <w:t>Evergreen Forest</w:t>
      </w:r>
      <w:r w:rsidR="000874CF">
        <w:t xml:space="preserve"> in </w:t>
      </w:r>
      <w:r w:rsidR="000874CF" w:rsidRPr="000874CF">
        <w:rPr>
          <w:b/>
        </w:rPr>
        <w:t>Z</w:t>
      </w:r>
      <w:r w:rsidR="005F62B0">
        <w:t xml:space="preserve">. </w:t>
      </w:r>
      <w:r w:rsidR="00954A7C">
        <w:t xml:space="preserve">The </w:t>
      </w:r>
      <w:r w:rsidR="00895797">
        <w:t>accuracy wa</w:t>
      </w:r>
      <w:r w:rsidR="00791DFF">
        <w:t>s higher</w:t>
      </w:r>
      <w:r w:rsidR="00200BBF">
        <w:t xml:space="preserve"> at the coarser </w:t>
      </w:r>
      <w:r w:rsidR="00EB6858">
        <w:t>9</w:t>
      </w:r>
      <w:r w:rsidR="00A04C52">
        <w:t xml:space="preserve"> km</w:t>
      </w:r>
      <w:r w:rsidR="00EB6858" w:rsidRPr="00EB6858">
        <w:rPr>
          <w:vertAlign w:val="superscript"/>
        </w:rPr>
        <w:t>2</w:t>
      </w:r>
      <w:r w:rsidR="00200BBF">
        <w:t xml:space="preserve"> resolution than the finer </w:t>
      </w:r>
      <w:r w:rsidR="00A04C52">
        <w:t>20 ac</w:t>
      </w:r>
      <w:r w:rsidR="00200BBF">
        <w:t xml:space="preserve"> resolution</w:t>
      </w:r>
      <w:r w:rsidR="00EB6858">
        <w:t>, and t</w:t>
      </w:r>
      <w:r w:rsidR="00AE5D8E">
        <w:t>he</w:t>
      </w:r>
      <w:r w:rsidR="00200BBF">
        <w:t xml:space="preserve"> inclusion of spatial random effects </w:t>
      </w:r>
      <w:r w:rsidR="00F311FF">
        <w:t xml:space="preserve">further </w:t>
      </w:r>
      <w:r w:rsidR="00895797">
        <w:t>improved</w:t>
      </w:r>
      <w:r w:rsidR="00200BBF">
        <w:t xml:space="preserve"> the model </w:t>
      </w:r>
      <w:r w:rsidR="00171BE2">
        <w:t>predictions</w:t>
      </w:r>
      <w:r w:rsidR="00200BBF">
        <w:t xml:space="preserve">. </w:t>
      </w:r>
      <w:r w:rsidR="00C0011E">
        <w:t xml:space="preserve">Each model outperformed the simple approach of multiplying the </w:t>
      </w:r>
      <w:r w:rsidR="00C0011E" w:rsidRPr="00C0011E">
        <w:rPr>
          <w:i/>
        </w:rPr>
        <w:t>Evergreen Forest</w:t>
      </w:r>
      <w:r w:rsidR="00C0011E">
        <w:t xml:space="preserve"> proportions in </w:t>
      </w:r>
      <w:r w:rsidR="00C0011E" w:rsidRPr="00C0011E">
        <w:rPr>
          <w:b/>
        </w:rPr>
        <w:t>Z</w:t>
      </w:r>
      <w:r w:rsidR="00C0011E">
        <w:t xml:space="preserve"> by the probability of white pine forest.</w:t>
      </w:r>
    </w:p>
    <w:p w14:paraId="0D51DE78" w14:textId="5DA85C0C" w:rsidR="00102135" w:rsidRDefault="00200BBF" w:rsidP="00021291">
      <w:pPr>
        <w:spacing w:line="480" w:lineRule="auto"/>
      </w:pPr>
      <w:r>
        <w:tab/>
      </w:r>
      <w:r w:rsidR="00D93A70">
        <w:t xml:space="preserve">The </w:t>
      </w:r>
      <w:r w:rsidR="00DD3B92">
        <w:t xml:space="preserve">impact of spatial resolution on model performance likely </w:t>
      </w:r>
      <w:r w:rsidR="002A12CD">
        <w:t>arises</w:t>
      </w:r>
      <w:r w:rsidR="00DD3B92">
        <w:t xml:space="preserve"> from two </w:t>
      </w:r>
      <w:r w:rsidR="004F5BC3">
        <w:t>primary</w:t>
      </w:r>
      <w:r w:rsidR="00DD3B92">
        <w:t xml:space="preserve"> </w:t>
      </w:r>
      <w:r w:rsidR="009F7276">
        <w:t>sources</w:t>
      </w:r>
      <w:r w:rsidR="00DD3B92">
        <w:t>. First, the discrepancy between the land cover composition datasets becomes increasingly extreme as resolution increases</w:t>
      </w:r>
      <w:r w:rsidR="004F5BC3">
        <w:t xml:space="preserve"> (</w:t>
      </w:r>
      <w:r w:rsidR="00FB605A">
        <w:t xml:space="preserve">Appendix </w:t>
      </w:r>
      <w:r w:rsidR="00090E4A">
        <w:t>S</w:t>
      </w:r>
      <w:r w:rsidR="00FB605A">
        <w:t>3</w:t>
      </w:r>
      <w:r w:rsidR="00437C00">
        <w:t>: Fig. S1</w:t>
      </w:r>
      <w:r w:rsidR="004F5BC3">
        <w:t>)</w:t>
      </w:r>
      <w:r w:rsidR="00DD3B92">
        <w:t xml:space="preserve">. </w:t>
      </w:r>
      <w:r w:rsidR="00725E7C">
        <w:t xml:space="preserve">At high resolutions, </w:t>
      </w:r>
      <w:r w:rsidR="00E27207">
        <w:t xml:space="preserve">the proportional cover within each grid cell is calculated from </w:t>
      </w:r>
      <w:r w:rsidR="00725E7C">
        <w:t>fewer pixels</w:t>
      </w:r>
      <w:r w:rsidR="00B05F41">
        <w:t>.</w:t>
      </w:r>
      <w:r w:rsidR="00725E7C">
        <w:t xml:space="preserve"> </w:t>
      </w:r>
      <w:r w:rsidR="00B05F41">
        <w:t>E</w:t>
      </w:r>
      <w:r w:rsidR="00725E7C">
        <w:t>ach</w:t>
      </w:r>
      <w:r w:rsidR="00B10D83">
        <w:t xml:space="preserve"> </w:t>
      </w:r>
      <w:r w:rsidR="00725E7C">
        <w:t>pixel</w:t>
      </w:r>
      <w:r w:rsidR="00B05F41">
        <w:t xml:space="preserve"> with conflicting classifications strongly influences the proportional cover</w:t>
      </w:r>
      <w:r w:rsidR="000E3FF0">
        <w:t xml:space="preserve">. At coarser resolutions, each </w:t>
      </w:r>
      <w:r w:rsidR="00C93ED1">
        <w:t>discrepancy</w:t>
      </w:r>
      <w:r w:rsidR="000E3FF0">
        <w:t xml:space="preserve"> carries less weight, and differences between the </w:t>
      </w:r>
      <w:r w:rsidR="0061403F">
        <w:t>proportions</w:t>
      </w:r>
      <w:r w:rsidR="000E3FF0">
        <w:t xml:space="preserve"> are less extreme</w:t>
      </w:r>
      <w:r w:rsidR="0007652E">
        <w:t xml:space="preserve"> as broader landscape trends dominate</w:t>
      </w:r>
      <w:r w:rsidR="000E3FF0">
        <w:t>. Second, t</w:t>
      </w:r>
      <w:r w:rsidR="00062C58">
        <w:t xml:space="preserve">he covariates </w:t>
      </w:r>
      <w:r w:rsidR="007B21DC">
        <w:t>differ</w:t>
      </w:r>
      <w:r w:rsidR="00062C58">
        <w:t xml:space="preserve"> in </w:t>
      </w:r>
      <w:r w:rsidR="004F5BC3">
        <w:t>their spatial patterning</w:t>
      </w:r>
      <w:r w:rsidR="007E4720">
        <w:t>.</w:t>
      </w:r>
      <w:r w:rsidR="00117D94">
        <w:t xml:space="preserve"> It is critical to carefully consider the informative </w:t>
      </w:r>
      <w:r w:rsidR="009C1E22">
        <w:t>capacity</w:t>
      </w:r>
      <w:r w:rsidR="00117D94">
        <w:t xml:space="preserve"> of cov</w:t>
      </w:r>
      <w:r w:rsidR="00E84834">
        <w:t>ariates at various resolutions.</w:t>
      </w:r>
      <w:r w:rsidR="000858C4">
        <w:t xml:space="preserve"> F</w:t>
      </w:r>
      <w:r w:rsidR="004F5BC3">
        <w:t xml:space="preserve">or example, </w:t>
      </w:r>
      <w:r w:rsidR="000858C4">
        <w:t>climate, which varies across the landscape at a coarse scale</w:t>
      </w:r>
      <w:r w:rsidR="000836E7">
        <w:t xml:space="preserve"> </w:t>
      </w:r>
      <w:r w:rsidR="001238DE">
        <w:fldChar w:fldCharType="begin" w:fldLock="1"/>
      </w:r>
      <w:r w:rsidR="005733CC">
        <w:instrText>ADDIN CSL_CITATION { "citationItems" : [ { "id" : "ITEM-1", "itemData" : { "DOI" : "10.1038/sdata.2017.122", "ISSN" : "20524463", "PMID" : "28872642", "abstract" : "High resolution information of climatic conditions is essential to many application in environmental sciences. Here we present the CHELSA algorithm to downscale temperature and precipitation estimates from the European Centre for Medium-Range Weather Forecast (ECMWF) climatic reanalysis interim (ERA-Interim) to a high resolution of 30 arc sec. The algorithm for temperature is based on a statistical downscaling of atmospheric temperature from the ERA-Interim climatic reanalysis. The precipitation algorithm incorporates orographic predictors such as wind fields, valley exposition, and boundary layer height, and a bias correction using Global Precipitation Climatology Center (GPCC) gridded and Global Historical Climate Network (GHCN) station data. The resulting data consist of a monthly temperature and precipitation climatology for the years 1979-2013. We present a comparison of data derived from the CHELSA algorithm with two other high resolution gridded products with overlapping temporal resolution (Tropical Rain Measuring Mission (TRMM) for precipitation, Moderate Resolution Imaging Spectroradiometer (MODIS) for temperature) and station data from the Global Historical Climate Network (GHCN). We show that the climatological data from CHELSA has a similar accuracy to other products for temperature, but that the predictions of orographic precipitation patterns are both better and at a high spatial resolution.", "author" : [ { "dropping-particle" : "", "family" : "Karger", "given" : "Dirk Nikolaus", "non-dropping-particle" : "", "parse-names" : false, "suffix" : "" }, { "dropping-particle" : "", "family" : "Conrad", "given" : "Olaf", "non-dropping-particle" : "", "parse-names" : false, "suffix" : "" }, { "dropping-particle" : "", "family" : "B\u00f6hner", "given" : "J\u00fcrgen", "non-dropping-particle" : "", "parse-names" : false, "suffix" : "" }, { "dropping-particle" : "", "family" : "Kawohl", "given" : "Tobias", "non-dropping-particle" : "", "parse-names" : false, "suffix" : "" }, { "dropping-particle" : "", "family" : "Kreft", "given" : "Holger", "non-dropping-particle" : "", "parse-names" : false, "suffix" : "" }, { "dropping-particle" : "", "family" : "Soria-Auza", "given" : "Rodrigo Wilber", "non-dropping-particle" : "", "parse-names" : false, "suffix" : "" }, { "dropping-particle" : "", "family" : "Zimmermann", "given" : "Niklaus E.", "non-dropping-particle" : "", "parse-names" : false, "suffix" : "" }, { "dropping-particle" : "", "family" : "Linder", "given" : "H. Peter", "non-dropping-particle" : "", "parse-names" : false, "suffix" : "" }, { "dropping-particle" : "", "family" : "Kessler", "given" : "Michael", "non-dropping-particle" : "", "parse-names" : false, "suffix" : "" } ], "container-title" : "Scientific Data", "id" : "ITEM-1", "issued" : { "date-parts" : [ [ "2017" ] ] }, "page" : "1-20", "publisher" : "The Author(s)", "title" : "Climatologies at high resolution for the earth's land surface areas", "type" : "article-journal", "volume" : "4" }, "uris" : [ "http://www.mendeley.com/documents/?uuid=8fdc5f73-fb44-41dd-9841-352457c36341" ] }, { "id" : "ITEM-2", "itemData" : { "author" : [ { "dropping-particle" : "", "family" : "Pearson", "given" : "Richard G", "non-dropping-particle" : "", "parse-names" : false, "suffix" : "" }, { "dropping-particle" : "", "family" : "Dawson", "given" : "TP", "non-dropping-particle" : "", "parse-names" : false, "suffix" : "" } ], "container-title" : "Global Ecology &amp; Biogeography", "id" : "ITEM-2", "issued" : { "date-parts" : [ [ "2003" ] ] }, "page" : "361\u2013371", "title" : "Predicting the impacts of climate change on the distribution of species: are bioclimate envelope models useful?", "type" : "article-journal", "volume" : "12" }, "uris" : [ "http://www.mendeley.com/documents/?uuid=951a73fd-a27f-46c2-83f4-584d1cc98e0a" ] } ], "mendeley" : { "formattedCitation" : "(Pearson and Dawson 2003, Karger et al. 2017)", "plainTextFormattedCitation" : "(Pearson and Dawson 2003, Karger et al. 2017)", "previouslyFormattedCitation" : "(Pearson and Dawson 2003, Karger et al. 2017)" }, "properties" : { "noteIndex" : 0 }, "schema" : "https://github.com/citation-style-language/schema/raw/master/csl-citation.json" }</w:instrText>
      </w:r>
      <w:r w:rsidR="001238DE">
        <w:fldChar w:fldCharType="separate"/>
      </w:r>
      <w:r w:rsidR="00EB5D93" w:rsidRPr="00EB5D93">
        <w:rPr>
          <w:noProof/>
        </w:rPr>
        <w:t>(Pearson and Dawson 2003, Karger et al. 2017)</w:t>
      </w:r>
      <w:r w:rsidR="001238DE">
        <w:fldChar w:fldCharType="end"/>
      </w:r>
      <w:r w:rsidR="007E4720">
        <w:t>,</w:t>
      </w:r>
      <w:r w:rsidR="000858C4">
        <w:t xml:space="preserve"> may best inform broad regional differences</w:t>
      </w:r>
      <w:r w:rsidR="00237B14">
        <w:t xml:space="preserve"> such as </w:t>
      </w:r>
      <w:r w:rsidR="00DC6BE4">
        <w:t xml:space="preserve">the underclassification of </w:t>
      </w:r>
      <w:r w:rsidR="00DC6BE4" w:rsidRPr="00DC6BE4">
        <w:rPr>
          <w:i/>
        </w:rPr>
        <w:t>Mixed Forest</w:t>
      </w:r>
      <w:r w:rsidR="00DC6BE4">
        <w:t xml:space="preserve"> by </w:t>
      </w:r>
      <w:r w:rsidR="00DC6BE4" w:rsidRPr="00DC6BE4">
        <w:rPr>
          <w:b/>
        </w:rPr>
        <w:t>Z</w:t>
      </w:r>
      <w:r w:rsidR="00DC6BE4">
        <w:t xml:space="preserve"> in the southeastern portion of the study region (</w:t>
      </w:r>
      <w:r w:rsidR="0008777D">
        <w:t>Fig. 1</w:t>
      </w:r>
      <w:r w:rsidR="00DC6BE4">
        <w:t xml:space="preserve">), </w:t>
      </w:r>
      <w:r w:rsidR="00DC6BE4">
        <w:lastRenderedPageBreak/>
        <w:t>rather than discrepancies between neighboring pixels</w:t>
      </w:r>
      <w:r w:rsidR="004F5BC3">
        <w:t xml:space="preserve">. </w:t>
      </w:r>
      <w:r w:rsidR="000836E7">
        <w:t xml:space="preserve">In contrast, </w:t>
      </w:r>
      <w:r w:rsidR="0008777D">
        <w:t>elevation</w:t>
      </w:r>
      <w:r w:rsidR="000836E7">
        <w:t xml:space="preserve">, human </w:t>
      </w:r>
      <w:r w:rsidR="0008777D">
        <w:t>density</w:t>
      </w:r>
      <w:r w:rsidR="000836E7">
        <w:t>, and road density exhibit variation at a much finer scale, and may modulate local estimates amidst the regional effects of climate</w:t>
      </w:r>
      <w:r w:rsidR="00E33CAB">
        <w:t xml:space="preserve"> </w:t>
      </w:r>
      <w:r w:rsidR="0014747D">
        <w:fldChar w:fldCharType="begin" w:fldLock="1"/>
      </w:r>
      <w:r w:rsidR="001238DE">
        <w:instrText>ADDIN CSL_CITATION { "citationItems" : [ { "id" : "ITEM-1", "itemData" : { "DOI" : "10.1111/j.1365-2699.2012.02701.x", "ISSN" : "03050270", "author" : [ { "dropping-particle" : "", "family" : "Keil", "given" : "Petr", "non-dropping-particle" : "", "parse-names" : false, "suffix" : "" }, { "dropping-particle" : "", "family" : "Schweiger", "given" : "Oliver", "non-dropping-particle" : "", "parse-names" : false, "suffix" : "" }, { "dropping-particle" : "", "family" : "K\u00fchn", "given" : "Ingolf", "non-dropping-particle" : "", "parse-names" : false, "suffix" : "" }, { "dropping-particle" : "", "family" : "Kunin", "given" : "William E.", "non-dropping-particle" : "", "parse-names" : false, "suffix" : "" }, { "dropping-particle" : "", "family" : "Kuussaari", "given" : "Mikko", "non-dropping-particle" : "", "parse-names" : false, "suffix" : "" }, { "dropping-particle" : "", "family" : "Settele", "given" : "Josef", "non-dropping-particle" : "", "parse-names" : false, "suffix" : "" }, { "dropping-particle" : "", "family" : "Henle", "given" : "Klaus", "non-dropping-particle" : "", "parse-names" : false, "suffix" : "" }, { "dropping-particle" : "", "family" : "Brotons", "given" : "Llu\u00eds", "non-dropping-particle" : "", "parse-names" : false, "suffix" : "" }, { "dropping-particle" : "", "family" : "Pe\u2019er", "given" : "Guy", "non-dropping-particle" : "", "parse-names" : false, "suffix" : "" }, { "dropping-particle" : "", "family" : "Lengyel", "given" : "Szabolcs", "non-dropping-particle" : "", "parse-names" : false, "suffix" : "" }, { "dropping-particle" : "", "family" : "Moustakas", "given" : "Aristides", "non-dropping-particle" : "", "parse-names" : false, "suffix" : "" }, { "dropping-particle" : "", "family" : "Steinicke", "given" : "Henning", "non-dropping-particle" : "", "parse-names" : false, "suffix" : "" }, { "dropping-particle" : "", "family" : "Storch", "given" : "David", "non-dropping-particle" : "", "parse-names" : false, "suffix" : "" } ], "container-title" : "Journal of Biogeography", "id" : "ITEM-1", "issue" : "8", "issued" : { "date-parts" : [ [ "2012", "8", "17" ] ] }, "page" : "1473-1486", "title" : "Patterns of beta diversity in Europe: the role of climate, land cover and distance across scales", "type" : "article-journal", "volume" : "39" }, "uris" : [ "http://www.mendeley.com/documents/?uuid=4dec89ac-9e69-4472-acd4-b7aeeab674a9" ] }, { "id" : "ITEM-2", "itemData" : { "DOI" : "10.1111/ele.12352", "ISSN" : "1461-0248", "PMID" : "25199542", "abstract" : "A hierarchical view of niche relations reconciles the scale-dependent effects of abiotic and biotic processes on species distribution patterns and underlies most current approaches to distribution modeling. A key prediction of this framework is that the effects of biotic interactions will be averaged out at macroscales - an idea termed the Eltonian noise hypothesis (ENH). We test this prediction by quantifying regional variation in local abiotic and biotic niche relations and assess the role of macroclimate in structuring biotic interactions, using a non-native invasive grass, Microstegium vimineum, in its introduced range. Consistent with hierarchical niche relations and the ENH, macroclimate structures local biotic interactions, while local abiotic relations are regionally conserved. Biotic interactions suppress M. vimineum in drier climates but have little effect in wetter climates. A similar approach could be used to identify the macroclimatic conditions under which biotic interactions affect the accuracy of local predictions of species distributions.", "author" : [ { "dropping-particle" : "", "family" : "Fraterrigo", "given" : "Jennifer M", "non-dropping-particle" : "", "parse-names" : false, "suffix" : "" }, { "dropping-particle" : "", "family" : "Wagner", "given" : "Stephanie", "non-dropping-particle" : "", "parse-names" : false, "suffix" : "" }, { "dropping-particle" : "", "family" : "Warren", "given" : "Robert J", "non-dropping-particle" : "", "parse-names" : false, "suffix" : "" } ], "container-title" : "Ecology letters", "id" : "ITEM-2", "issued" : { "date-parts" : [ [ "2014", "9", "8" ] ] }, "title" : "Local-scale biotic interactions embedded in macroscale climate drivers suggest Eltonian noise hypothesis distribution patterns for an invasive grass.", "type" : "article-journal" }, "uris" : [ "http://www.mendeley.com/documents/?uuid=b28ce6a6-b3b8-4014-baf1-d4d8e471a1cc" ] }, { "id" : "ITEM-3", "itemData" : { "DOI" : "10.2307/3546645", "ISBN" : "00301299", "ISSN" : "0030-1299", "PMID" : "60", "abstract" : "Determining the causes of variation in species diversity requires linking the scales at which variation in diversity is measured to the scales at which the processes hypothesized to affect diversity actually operate. Published analyses of the relative effects of local versus regional processes on species diversity have failed to measure diversity at spatial scales relevant to local processes. The effects of local processes, such as competition, can only be detected at appropriately small local scales, and are obscured by large samples that aggregate environmental heterogeneity. Relatively few ecological and evolutionary processes can be identified as uniquely regional in scale, and local processes are expected to produce regional-scale differences between regions that differ consistently in environmental conditions that affect local processes. The relative contributions of regional properties and local processes are hypothesized to vary predictably along certain environmental gradients, and to produce locally regulated patterns of species diversity at scales ranging from a few millimeters to the entire globe. M.", "author" : [ { "dropping-particle" : "", "family" : "Huston", "given" : "Michael a", "non-dropping-particle" : "", "parse-names" : false, "suffix" : "" } ], "container-title" : "Oikos", "id" : "ITEM-3", "issue" : "3", "issued" : { "date-parts" : [ [ "1999" ] ] }, "page" : "393-401", "title" : "Local Processes and Regional Patterns: Appropriate Scales for Understanding Variation in the Diversity of Plants and Animals", "type" : "article-journal", "volume" : "86" }, "uris" : [ "http://www.mendeley.com/documents/?uuid=4b770125-c766-4c23-a7f5-2201f95c6c4e" ] } ], "mendeley" : { "formattedCitation" : "(Huston 1999, Keil et al. 2012, Fraterrigo et al. 2014)", "plainTextFormattedCitation" : "(Huston 1999, Keil et al. 2012, Fraterrigo et al. 2014)", "previouslyFormattedCitation" : "(Huston 1999, Keil et al. 2012, Fraterrigo et al. 2014)" }, "properties" : { "noteIndex" : 0 }, "schema" : "https://github.com/citation-style-language/schema/raw/master/csl-citation.json" }</w:instrText>
      </w:r>
      <w:r w:rsidR="0014747D">
        <w:fldChar w:fldCharType="separate"/>
      </w:r>
      <w:r w:rsidR="007E4720" w:rsidRPr="007E4720">
        <w:rPr>
          <w:noProof/>
        </w:rPr>
        <w:t>(Huston 1999, Keil et al. 2012, Fraterrigo et al. 2014)</w:t>
      </w:r>
      <w:r w:rsidR="0014747D">
        <w:fldChar w:fldCharType="end"/>
      </w:r>
      <w:r w:rsidR="000836E7">
        <w:t xml:space="preserve">. </w:t>
      </w:r>
    </w:p>
    <w:p w14:paraId="7A856620" w14:textId="37B80978" w:rsidR="00A00AF0" w:rsidRDefault="00A00AF0" w:rsidP="00021291">
      <w:pPr>
        <w:spacing w:line="480" w:lineRule="auto"/>
      </w:pPr>
      <w:r>
        <w:tab/>
      </w:r>
      <w:r w:rsidR="004029EA">
        <w:t xml:space="preserve">However, only </w:t>
      </w:r>
      <w:r w:rsidR="004029EA" w:rsidRPr="00841CBF">
        <w:rPr>
          <w:i/>
        </w:rPr>
        <w:t>climate</w:t>
      </w:r>
      <w:r w:rsidR="004029EA">
        <w:t xml:space="preserve"> variables were retained in the </w:t>
      </w:r>
      <w:r w:rsidR="00A12BF5">
        <w:t xml:space="preserve">optimal </w:t>
      </w:r>
      <w:r w:rsidR="00AC6568">
        <w:t>high</w:t>
      </w:r>
      <w:r w:rsidR="004C5764">
        <w:t xml:space="preserve"> resolution model;</w:t>
      </w:r>
      <w:r w:rsidR="004029EA">
        <w:t xml:space="preserve"> the fine-scale disagreement between </w:t>
      </w:r>
      <w:r w:rsidR="004029EA" w:rsidRPr="004029EA">
        <w:rPr>
          <w:b/>
        </w:rPr>
        <w:t>Y</w:t>
      </w:r>
      <w:r w:rsidR="004029EA">
        <w:t xml:space="preserve"> and </w:t>
      </w:r>
      <w:r w:rsidR="004029EA" w:rsidRPr="004029EA">
        <w:rPr>
          <w:b/>
        </w:rPr>
        <w:t>Z</w:t>
      </w:r>
      <w:r w:rsidR="00137E74">
        <w:t xml:space="preserve"> wa</w:t>
      </w:r>
      <w:r w:rsidR="004029EA">
        <w:t xml:space="preserve">s poorly explained by the </w:t>
      </w:r>
      <w:r w:rsidR="004029EA" w:rsidRPr="004029EA">
        <w:rPr>
          <w:i/>
        </w:rPr>
        <w:t>topographic</w:t>
      </w:r>
      <w:r w:rsidR="004029EA">
        <w:t xml:space="preserve"> and </w:t>
      </w:r>
      <w:r w:rsidR="004029EA" w:rsidRPr="004029EA">
        <w:rPr>
          <w:i/>
        </w:rPr>
        <w:t>human development</w:t>
      </w:r>
      <w:r w:rsidR="004029EA">
        <w:t xml:space="preserve"> variables</w:t>
      </w:r>
      <w:r w:rsidR="00C87257">
        <w:t xml:space="preserve"> despite their localized variation</w:t>
      </w:r>
      <w:r w:rsidR="00137E74">
        <w:t>, and residual error remained high compared to the coarse resolution models (Fig. 2)</w:t>
      </w:r>
      <w:r w:rsidR="004029EA">
        <w:t xml:space="preserve">. </w:t>
      </w:r>
      <w:r w:rsidR="00096CEC">
        <w:t xml:space="preserve">Given </w:t>
      </w:r>
      <w:r w:rsidR="004029EA">
        <w:t>t</w:t>
      </w:r>
      <w:r>
        <w:t xml:space="preserve">he improved performance of the spatially explicit model over the </w:t>
      </w:r>
      <w:r w:rsidR="00A04C52">
        <w:t>non-spatial</w:t>
      </w:r>
      <w:r>
        <w:t xml:space="preserve"> model</w:t>
      </w:r>
      <w:r w:rsidR="00096CEC">
        <w:t xml:space="preserve"> at the </w:t>
      </w:r>
      <w:r w:rsidR="00137E74">
        <w:t xml:space="preserve">coarse resolution, </w:t>
      </w:r>
      <w:r>
        <w:t xml:space="preserve">the covariates did not fully </w:t>
      </w:r>
      <w:r w:rsidR="00E84834">
        <w:t>capture</w:t>
      </w:r>
      <w:r>
        <w:t xml:space="preserve"> the discrepancy between </w:t>
      </w:r>
      <w:r w:rsidRPr="003E44CC">
        <w:rPr>
          <w:b/>
        </w:rPr>
        <w:t>Y</w:t>
      </w:r>
      <w:r>
        <w:t xml:space="preserve"> and </w:t>
      </w:r>
      <w:r w:rsidRPr="003E44CC">
        <w:rPr>
          <w:b/>
        </w:rPr>
        <w:t>Z</w:t>
      </w:r>
      <w:r w:rsidR="00137E74">
        <w:t xml:space="preserve"> at either resolution</w:t>
      </w:r>
      <w:r>
        <w:t xml:space="preserve">. </w:t>
      </w:r>
      <w:r w:rsidR="00C403D9">
        <w:t xml:space="preserve">Climate, topography, and human development </w:t>
      </w:r>
      <w:r w:rsidR="00E272FB">
        <w:t>are demonstrated drivers of</w:t>
      </w:r>
      <w:r>
        <w:t xml:space="preserve"> speci</w:t>
      </w:r>
      <w:r w:rsidR="00CA5D8A">
        <w:t>es distributions and</w:t>
      </w:r>
      <w:r w:rsidR="00AB64A2">
        <w:t xml:space="preserve"> </w:t>
      </w:r>
      <w:r w:rsidR="00CA5D8A">
        <w:t>land cover</w:t>
      </w:r>
      <w:r w:rsidR="00265D9E">
        <w:t xml:space="preserve"> </w:t>
      </w:r>
      <w:r w:rsidR="00B00348">
        <w:fldChar w:fldCharType="begin" w:fldLock="1"/>
      </w:r>
      <w:r w:rsidR="00A856FC">
        <w:instrText>ADDIN CSL_CITATION { "citationItems" : [ { "id" : "ITEM-1", "itemData" : { "DOI" : "10.1146/annurev.ecolsys.110308.120159", "ISBN" : "1543-592X", "ISSN" : "1543-592X", "PMID" : "15825738", "abstract" : "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u201cestablished use.\u201d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author" : [ { "dropping-particle" : "", "family" : "Elith", "given" : "Jane", "non-dropping-particle" : "", "parse-names" : false, "suffix" : "" }, { "dropping-particle" : "", "family" : "Leathwick", "given" : "John R.", "non-dropping-particle" : "", "parse-names" : false, "suffix" : "" } ], "container-title" : "Annual Review of Ecology, Evolution, and Systematics", "id" : "ITEM-1", "issue" : "1", "issued" : { "date-parts" : [ [ "2009" ] ] }, "page" : "677-697", "title" : "Species Distribution Models: Ecological Explanation and Prediction Across Space and Time", "type" : "article-journal", "volume" : "40" }, "uris" : [ "http://www.mendeley.com/documents/?uuid=05dc465a-ec72-4b39-935d-b713266dc4ac" ] }, { "id" : "ITEM-2", "itemData" : { "DOI" : "10.1007/s10980-013-9916-7", "ISBN" : "0921-2973", "ISSN" : "09212973", "abstract" : "Woody invasive plants are an increasing component of the New England flora. Their success and geographic spread are mediated in part by landscape characteristics. We tested whether woody invasive plant richness was higher in landscapes with many forest edges relative to other forest types and explained land use/land cover and forest fragmentation patterns using socioeconomic and physical variables. Our models demonstrated that woody invasive plant richness was higher in landscapes with more edge forest relative to patch, perforated, and especially core forest types. Using spatially-explicit, hierarchical Bayesian, compositional data models we showed that infrastructure and physical factors, including road length and elevation range, and time-lagged socioeconomic factors, primarily population, help to explain development and forest fragmentation patterns. Our social-ecological approach identified landscape patterns driven by human development and linked them to increased woody plant invasions. Identifying these landscape patterns will aid ongoing efforts to use current distribution patterns to better predict where invasive species may occur in unsampled regions under current and future conditions.", "author" : [ { "dropping-particle" : "", "family" : "Allen", "given" : "Jenica M.", "non-dropping-particle" : "", "parse-names" : false, "suffix" : "" }, { "dropping-particle" : "", "family" : "Leininger", "given" : "Thomas J.", "non-dropping-particle" : "", "parse-names" : false, "suffix" : "" }, { "dropping-particle" : "", "family" : "Hurd", "given" : "James D.", "non-dropping-particle" : "", "parse-names" : false, "suffix" : "" }, { "dropping-particle" : "", "family" : "Civco", "given" : "Daniel L.", "non-dropping-particle" : "", "parse-names" : false, "suffix" : "" }, { "dropping-particle" : "", "family" : "Gelfand", "given" : "Alan E.", "non-dropping-particle" : "", "parse-names" : false, "suffix" : "" }, { "dropping-particle" : "", "family" : "Silander", "given" : "John A.", "non-dropping-particle" : "", "parse-names" : false, "suffix" : "" } ], "container-title" : "Landscape Ecology", "id" : "ITEM-2", "issue" : "9", "issued" : { "date-parts" : [ [ "2013" ] ] }, "page" : "1671-1686", "title" : "Socioeconomics drive woody invasive plant richness in New England, USA through forest fragmentation", "type" : "article-journal", "volume" : "28" }, "uris" : [ "http://www.mendeley.com/documents/?uuid=cfee020a-8b3a-4209-becf-5463b961a7f2" ] }, { "id" : "ITEM-3", "itemData" : { "DOI" : "10.1016/j.rse.2010.09.007", "ISBN" : "0034-4257", "ISSN" : "00344257", "abstract" : "This study uses a combination of satellite imagery and GIS data, a vegetation map, interview data, and on-site field studies to map detailed natural vegetation to land-use conversion pathways (~22,000 possible combinations) in the seasonal tropics of Santa Cruz Department in southeastern Bolivia from 1994 to 2008. We mapped a suite of land-use classes based on the seasonal phenology of double- and single season cropping regimes; pasture; and bare soil cropland (fallow). Analyses focus specifically on the Corredor Bioce??nico, which bisects some of the most sensitive and poorly understood ecosystems in the world and indirectly creating one of the most important agricultural region-deforestation hotspots in South America at the present time. Training data to predict class membership were based on MODIS NDVI annual mean, maximum, minimum, and amplitude derived from field observations, semi-structured interviews, and aerial videography. Results show that over 8,000km2 of forest was lost during the 14-year study period. In the first years of cultivation, pasture is the dominant land use, but quickly gives way to cropland. The main findings according to forest type is that transitional forest types on deep and poorly drained soils of alluvial plains have lost the most in terms of percentage area cleared. The resulting transition pathways can potentially provide decision-makers with more detailed insight as to the proximate causes or driving forces of land change in addition to the most threatened forests remaining in the Tierras Bajas and those most likely to be cleared in the Brazilian Shield and Pantanal. ?? 2010 Elsevier Inc.", "author" : [ { "dropping-particle" : "", "family" : "Redo", "given" : "Daniel J.", "non-dropping-particle" : "", "parse-names" : false, "suffix" : "" }, { "dropping-particle" : "", "family" : "Millington", "given" : "Andrew C.", "non-dropping-particle" : "", "parse-names" : false, "suffix" : "" } ], "container-title" : "Remote Sensing of Environment", "id" : "ITEM-3", "issue" : "2", "issued" : { "date-parts" : [ [ "2011" ] ] }, "page" : "353-372", "publisher" : "Elsevier Inc.", "title" : "A hybrid approach to mapping land-use modification and land-cover transition from MODIS time-series data: A case study from the Bolivian seasonal tropics", "type" : "article-journal", "volume" : "115" }, "uris" : [ "http://www.mendeley.com/documents/?uuid=f1328783-0eb1-45c0-ad4b-960e48cca0c8" ] }, { "id" : "ITEM-4", "itemData" : { "DOI" : "10.1016/j.landusepol.2005.09.007", "ISBN" : "0264-8377", "ISSN" : "02648377", "abstract" : "Land-use/cover change (LUCC) results from the complex interaction of social, ecological and geophysical processes. Land users make decisions about their environment that are governed and influenced by political and institutional constraints at local, regional, national and international levels. Statistical analysis of LUCC phenomena is one powerful tool due to its ability to test theoretical assumptions, rank relative factors, and yield rigorous hypotheses test. However, due to the complex nature of coupled human-environment systems, LUCC statistical modeling presents conceptual as well as technical challenges. Careful consideration of these challenges, as well as implementing approaches to deal with them, is necessary in order for such models to inform policy and practice. As examples, we present illustrations of two statistical models of land use in the mountains of western Honduras and the Central Highlands of Vietnam. ?? 2006 Elsevier Ltd. All rights reserved.", "author" : [ { "dropping-particle" : "", "family" : "Munroe", "given" : "Darla K.", "non-dropping-particle" : "", "parse-names" : false, "suffix" : "" }, { "dropping-particle" : "", "family" : "M\u00fcller", "given" : "Daniel", "non-dropping-particle" : "", "parse-names" : false, "suffix" : "" } ], "container-title" : "Land Use Policy", "id" : "ITEM-4", "issue" : "3", "issued" : { "date-parts" : [ [ "2007" ] ] }, "page" : "521-530", "title" : "Issues in spatially explicit statistical land-use/cover change (LUCC) models: Examples from western Honduras and the Central Highlands of Vietnam", "type" : "article-journal", "volume" : "24" }, "uris" : [ "http://www.mendeley.com/documents/?uuid=4e691325-a0b5-4e08-9b66-ff076fe1449c" ] } ], "mendeley" : { "formattedCitation" : "(Munroe and M\u00fcller 2007, Elith and Leathwick 2009, Redo and Millington 2011, Allen et al. 2013)", "plainTextFormattedCitation" : "(Munroe and M\u00fcller 2007, Elith and Leathwick 2009, Redo and Millington 2011, Allen et al. 2013)", "previouslyFormattedCitation" : "(Munroe and M\u00fcller 2007, Elith and Leathwick 2009, Redo and Millington 2011, Allen et al. 2013)" }, "properties" : { "noteIndex" : 0 }, "schema" : "https://github.com/citation-style-language/schema/raw/master/csl-citation.json" }</w:instrText>
      </w:r>
      <w:r w:rsidR="00B00348">
        <w:fldChar w:fldCharType="separate"/>
      </w:r>
      <w:r w:rsidR="00763C9C" w:rsidRPr="00763C9C">
        <w:rPr>
          <w:noProof/>
        </w:rPr>
        <w:t>(Munroe and Müller 2007, Elith and Leathwick 2009, Redo and Millington 2011, Allen et al. 2013)</w:t>
      </w:r>
      <w:r w:rsidR="00B00348">
        <w:fldChar w:fldCharType="end"/>
      </w:r>
      <w:r w:rsidR="00CA5D8A">
        <w:t xml:space="preserve">. </w:t>
      </w:r>
      <w:r w:rsidR="00E22E18">
        <w:t>These b</w:t>
      </w:r>
      <w:r w:rsidR="001F4278">
        <w:t xml:space="preserve">iologically relevant covariates would be expected to perform well in the estimation of the proportion of </w:t>
      </w:r>
      <w:r w:rsidR="001F4278" w:rsidRPr="001F4278">
        <w:rPr>
          <w:i/>
        </w:rPr>
        <w:t>White Pine Forest</w:t>
      </w:r>
      <w:r w:rsidR="001F4278">
        <w:t xml:space="preserve"> within evergreen-dominated forests</w:t>
      </w:r>
      <w:r>
        <w:t xml:space="preserve">. </w:t>
      </w:r>
      <w:r w:rsidR="00C403D9">
        <w:t>In contrast</w:t>
      </w:r>
      <w:r>
        <w:t xml:space="preserve">, the </w:t>
      </w:r>
      <w:r w:rsidR="00C403D9">
        <w:t xml:space="preserve">estimated </w:t>
      </w:r>
      <w:r>
        <w:t>bias does not necessarily reflect</w:t>
      </w:r>
      <w:r w:rsidR="004F501E">
        <w:t xml:space="preserve"> biological processes</w:t>
      </w:r>
      <w:r w:rsidR="0034148E">
        <w:t>, but</w:t>
      </w:r>
      <w:r w:rsidR="004F501E">
        <w:t xml:space="preserve"> </w:t>
      </w:r>
      <w:r w:rsidR="0034148E">
        <w:t>instead</w:t>
      </w:r>
      <w:r>
        <w:t xml:space="preserve"> the non-random disagreement between </w:t>
      </w:r>
      <w:r w:rsidRPr="00E40F86">
        <w:rPr>
          <w:b/>
        </w:rPr>
        <w:t>Y</w:t>
      </w:r>
      <w:r>
        <w:t xml:space="preserve"> and </w:t>
      </w:r>
      <w:r w:rsidRPr="00E40F86">
        <w:rPr>
          <w:b/>
        </w:rPr>
        <w:t>Z</w:t>
      </w:r>
      <w:r>
        <w:t xml:space="preserve"> in the proportion of each land cover type. </w:t>
      </w:r>
      <w:r w:rsidR="00BC7F2E">
        <w:t>In the bias estimation component</w:t>
      </w:r>
      <w:r w:rsidR="008F07DF">
        <w:t xml:space="preserve"> of the model</w:t>
      </w:r>
      <w:r>
        <w:t xml:space="preserve">, the aim of the covariates is to </w:t>
      </w:r>
      <w:r w:rsidR="00AE661C">
        <w:t>predict</w:t>
      </w:r>
      <w:r>
        <w:t xml:space="preserve"> systematic miscategorization </w:t>
      </w:r>
      <w:r w:rsidRPr="00A250F7">
        <w:t>of particular land cover types</w:t>
      </w:r>
      <w:r>
        <w:t xml:space="preserve"> rather than to describe </w:t>
      </w:r>
      <w:r w:rsidR="00A51AD0">
        <w:t>the actual distribution of land cover types</w:t>
      </w:r>
      <w:r>
        <w:t xml:space="preserve">. </w:t>
      </w:r>
      <w:r w:rsidR="0042496A">
        <w:t>Categorization differences</w:t>
      </w:r>
      <w:r w:rsidR="00C456A8">
        <w:t xml:space="preserve"> may arise </w:t>
      </w:r>
      <w:r w:rsidR="00025D9A">
        <w:t xml:space="preserve">from </w:t>
      </w:r>
      <w:r w:rsidR="00C456A8">
        <w:t xml:space="preserve">the </w:t>
      </w:r>
      <w:r w:rsidR="008E74A2">
        <w:t>source</w:t>
      </w:r>
      <w:r w:rsidR="00C456A8">
        <w:t xml:space="preserve"> imagery used to produce each dataset, the algorithms used to process and classify pixels, </w:t>
      </w:r>
      <w:r w:rsidR="00363B21">
        <w:t>or</w:t>
      </w:r>
      <w:r w:rsidR="00C456A8">
        <w:t xml:space="preserve"> the definitions</w:t>
      </w:r>
      <w:r w:rsidR="00BB1F69">
        <w:t xml:space="preserve"> of the land cover categories</w:t>
      </w:r>
      <w:r w:rsidR="00C456A8">
        <w:t xml:space="preserve">. </w:t>
      </w:r>
      <w:r w:rsidR="00027A5D">
        <w:t>Each dataset</w:t>
      </w:r>
      <w:r w:rsidR="00C456A8">
        <w:t xml:space="preserve"> used different categories</w:t>
      </w:r>
      <w:r w:rsidR="00D35BFC">
        <w:t xml:space="preserve"> </w:t>
      </w:r>
      <w:r w:rsidR="00111CC4">
        <w:fldChar w:fldCharType="begin" w:fldLock="1"/>
      </w:r>
      <w:r w:rsidR="002C621E">
        <w:instrText>ADDIN CSL_CITATION { "citationItems" : [ { "id" : "ITEM-1", "itemData" : { "author" : [ { "dropping-particle" : "", "family" : "Justice", "given" : "D", "non-dropping-particle" : "", "parse-names" : false, "suffix" : "" }, { "dropping-particle" : "", "family" : "Deely", "given" : "A", "non-dropping-particle" : "", "parse-names" : false, "suffix" : "" }, { "dropping-particle" : "", "family" : "Rubin", "given" : "F", "non-dropping-particle" : "", "parse-names" : false, "suffix" : "" } ], "id" : "ITEM-1", "issued" : { "date-parts" : [ [ "2002" ] ] }, "title" : "New Hampshire land cover assesment", "type" : "report" }, "uris" : [ "http://www.mendeley.com/documents/?uuid=fdc19980-62a3-4d39-a499-5281e967e00d" ] }, { "id" : "ITEM-2", "itemData" : { "abstract" : "Multi-Resolution Land Characterization 2000 (MRLC 2000) is a second-generation federal consortium to create an updated pool of nation-wide Landsat 7 imagery, and derive a second-generation National Land Cover Database (NLCD 2000). This multi-layer, multisource database will include a suite of 30-meter resolution data that will serve as standardized ingredients for the production of land cover \u2013 both nationally and locally. This database will also provide the framework to allow flexibility in developing and applying suites of independent data layers. These nationally standardized independent data layers or components, will be useful not only within the land-cover classification but as data themes for other applications. This database will consist of the following components: (1) normalized tasseled cap (TC) transformations of Landsat 7 imagery for three time periods per scene (early, peak and late), (2) ancillary data layers, including 30m DEM derivatives of slope, aspect and elevation and three STATSCO soil derivatives, (4) image shape and texture information, (5) image derivatives of percent imperviousness and percent tree canopy per-pixel, (6) classified land-cover data derived from the Tassel Capped imagery, ancillary data and derivatives, (7) classification rules and metadata from the land cover classification, allowing future users the potential to modify rules to derive land cover products tailored to their specific local applications. In a pilot study application of the database concept, two mapping zones (Utah and Virginia) were selected for full generation of the above data components. Three derivative layers including, per-pixel imperviousness, per-pixel canopy and land cover were classified from the database. Cross validation accuracies for land cover ranged from 65-82%, and mean absolute error values of 10-15% were reported for percent tree canopy and imperviousness.", "author" : [ { "dropping-particle" : "", "family" : "Homer", "given" : "Collin", "non-dropping-particle" : "", "parse-names" : false, "suffix" : "" }, { "dropping-particle" : "", "family" : "Huang", "given" : "Chengquan", "non-dropping-particle" : "", "parse-names" : false, "suffix" : "" }, { "dropping-particle" : "", "family" : "Yang", "given" : "Limin", "non-dropping-particle" : "", "parse-names" : false, "suffix" : "" }, { "dropping-particle" : "", "family" : "Wylie", "given" : "Bruce", "non-dropping-particle" : "", "parse-names" : false, "suffix" : "" }, { "dropping-particle" : "", "family" : "Coan", "given" : "Michael", "non-dropping-particle" : "", "parse-names" : false, "suffix" : "" } ], "container-title" : "Photogrammetric Engineering &amp; Remote Sensing", "id" : "ITEM-2", "issue" : "7", "issued" : { "date-parts" : [ [ "2004" ] ] }, "page" : "829-840", "title" : "Development of a circa 2000 landcover database for the United States", "type" : "article-journal", "volume" : "70" }, "uris" : [ "http://www.mendeley.com/documents/?uuid=69480e4f-7b04-4c72-81d7-112de2123de9" ] }, { "id" : "ITEM-3", "itemData" : { "DOI" : "citeulike-article-id:4035881", "ISBN" : "0099-1112", "ISSN" : "00991112", "author" : [ { "dropping-particle" : "", "family" : "Homer", "given" : "C.", "non-dropping-particle" : "", "parse-names" : false, "suffix" : "" }, { "dropping-particle" : "", "family" : "Dewitz", "given" : "J.", "non-dropping-particle" : "", "parse-names" : false, "suffix" : "" }, { "dropping-particle" : "", "family" : "Fry", "given" : "J.", "non-dropping-particle" : "", "parse-names" : false, "suffix" : "" }, { "dropping-particle" : "", "family" : "Coan", "given" : "M.", "non-dropping-particle" : "", "parse-names" : false, "suffix" : "" }, { "dropping-particle" : "", "family" : "Hossain", "given" : "N.", "non-dropping-particle" : "", "parse-names" : false, "suffix" : "" }, { "dropping-particle" : "", "family" : "Larson", "given" : "C.", "non-dropping-particle" : "", "parse-names" : false, "suffix" : "" }, { "dropping-particle" : "", "family" : "Herold", "given" : "N.", "non-dropping-particle" : "", "parse-names" : false, "suffix" : "" }, { "dropping-particle" : "", "family" : "McKerrow", "given" : "A.", "non-dropping-particle" : "", "parse-names" : false, "suffix" : "" }, { "dropping-particle" : "", "family" : "VanDriel", "given" : "J.N.", "non-dropping-particle" : "", "parse-names" : false, "suffix" : "" }, { "dropping-particle" : "", "family" : "Wickham", "given" : "J. D.", "non-dropping-particle" : "", "parse-names" : false, "suffix" : "" } ], "container-title" : "Photogrammetric Engineering &amp; Remote Sensing", "id" : "ITEM-3", "issue" : "4", "issued" : { "date-parts" : [ [ "2007" ] ] }, "page" : "337-341", "title" : "Completion of the 2001 National Land Cover Database for the Conterminous United States", "type" : "article-journal", "volume" : "73" }, "uris" : [ "http://www.mendeley.com/documents/?uuid=134f286e-0e8b-4f9c-8581-856ac5830a58" ] } ], "mendeley" : { "formattedCitation" : "(Justice et al. 2002, Homer et al. 2004, 2007)", "plainTextFormattedCitation" : "(Justice et al. 2002, Homer et al. 2004, 2007)", "previouslyFormattedCitation" : "(Justice et al. 2002, Homer et al. 2004, 2007)" }, "properties" : { "noteIndex" : 0 }, "schema" : "https://github.com/citation-style-language/schema/raw/master/csl-citation.json" }</w:instrText>
      </w:r>
      <w:r w:rsidR="00111CC4">
        <w:fldChar w:fldCharType="separate"/>
      </w:r>
      <w:r w:rsidR="00111CC4" w:rsidRPr="00111CC4">
        <w:rPr>
          <w:noProof/>
        </w:rPr>
        <w:t>(Justice et al. 2002, Homer et al. 2004, 2007)</w:t>
      </w:r>
      <w:r w:rsidR="00111CC4">
        <w:fldChar w:fldCharType="end"/>
      </w:r>
      <w:r w:rsidR="00C456A8">
        <w:t xml:space="preserve">, which we aggregated </w:t>
      </w:r>
      <w:r w:rsidR="00C0302D">
        <w:t>according to</w:t>
      </w:r>
      <w:r w:rsidR="00C456A8">
        <w:t xml:space="preserve"> the expected biological preferences of glossy buckthorn (</w:t>
      </w:r>
      <w:r w:rsidR="00E77D6D">
        <w:t xml:space="preserve">Appendix </w:t>
      </w:r>
      <w:r w:rsidR="00090E4A">
        <w:t>S</w:t>
      </w:r>
      <w:r w:rsidR="00E77D6D">
        <w:t>3</w:t>
      </w:r>
      <w:r w:rsidR="00437C00">
        <w:t>: Table S1-S2</w:t>
      </w:r>
      <w:r w:rsidR="00E77D6D">
        <w:t>).</w:t>
      </w:r>
      <w:r w:rsidR="00C456A8">
        <w:t xml:space="preserve"> </w:t>
      </w:r>
      <w:r w:rsidR="00111CC4">
        <w:t>It is possible that t</w:t>
      </w:r>
      <w:r w:rsidR="00C456A8">
        <w:t xml:space="preserve">he aggregation scheme could </w:t>
      </w:r>
      <w:r w:rsidR="00111CC4">
        <w:t>obscure relationships with covariates.</w:t>
      </w:r>
      <w:r w:rsidR="00C456A8">
        <w:t xml:space="preserve"> </w:t>
      </w:r>
      <w:r w:rsidR="0094034F">
        <w:t xml:space="preserve">Land cover patterns are also affected by historical land use. In our study region, the distribution of pine </w:t>
      </w:r>
      <w:r w:rsidR="0094034F">
        <w:lastRenderedPageBreak/>
        <w:t>forests is heavily influenced by the distribution of abandoned cropland</w:t>
      </w:r>
      <w:r w:rsidR="002B1A5B">
        <w:t xml:space="preserve"> </w:t>
      </w:r>
      <w:commentRangeStart w:id="3"/>
      <w:r w:rsidR="002B1A5B">
        <w:fldChar w:fldCharType="begin" w:fldLock="1"/>
      </w:r>
      <w:r w:rsidR="002B1A5B">
        <w:instrText>ADDIN CSL_CITATION { "citationItems" : [ { "id" : "ITEM-1", "itemData" : { "DOI" : "10.1046/j.1365-2699.2002.00757.x", "ISBN" : "0305-0270", "ISSN" : "03050270", "PMID" : "2083", "abstract" : "Aim This study uses the combination of presettlement tree surveys and spatial analysis to produce an empirical reconstruction of tree species abundance and vegetation units at different scales in the original landscape. Location The New England study area extends across eight physiographic sections, from the Appalachian Mountains to the Atlantic Coastal Plain. The data are drawn from 389 original towns in what are now seven states in the north-eastern United States. These towns have early land division records which document the witness trees growing in the town before European settlement (c. seventeenth to eighteenth century AD). Methods Records of witness trees from presettlement surveys were collated from towns throughout the study area (1.3 x 10(5) km(2)). Tree abundance was averaged over town-wide samples of multiple forest types, integrating proportions of taxa at a local scale (10(2) km(2)). These data were summarized into genus groups over the sample towns, which were then mapped [geographical information system (GIS)], classified (Cluster Analysis) and ordinated [detrended correspondence analysis (DCA)]. Modern climatic and topographic variables were also derived from GIS analyses for each town and all town attributes were quantitatively compared. Distributions of both individual species and vegetation units were analysed and displayed for spatial analysis of vegetation structure. Results The tally of 153,932 individual tree citations show a dominant latitudinal trend in the vegetation. Spatial patterns are concisely displayed as pie charts of genus composition arrayed on sampled towns. Detailed interpolated frequency surfaces show spatial patterns of range and abundance of the dominant taxa. Oak, spruce, hickory and chestnut reach distinctive range limits within the study area. Eight vegetation clusters are distinguished. The northern vegetation is a continuous geographical sequence typified by beech while the southern vegetation is an amorphous group typified by oak. Main conclusions The wealth of information recorded in the New England town presettlement surveys is an ideal data base to elucidate the natural patterns of vegetation over an extensive spatial area. The timing, town-wide scale, expansive coverage, quantitative enumeration and unbiased estimates are critical advantages of proprietor lotting surveys in determining original tree distributions. This historical-geographical approach produces a vivid reconstruction of the natural vege\u2026", "author" : [ { "dropping-particle" : "V.", "family" : "Cogbill", "given" : "Charles", "non-dropping-particle" : "", "parse-names" : false, "suffix" : "" }, { "dropping-particle" : "", "family" : "Burk", "given" : "John", "non-dropping-particle" : "", "parse-names" : false, "suffix" : "" }, { "dropping-particle" : "", "family" : "Motzkin", "given" : "G.", "non-dropping-particle" : "", "parse-names" : false, "suffix" : "" } ], "container-title" : "Journal of Biogeography", "id" : "ITEM-1", "issue" : "10-11", "issued" : { "date-parts" : [ [ "2002" ] ] }, "page" : "1279-1304", "title" : "The forests of presettlement New England, USA: Spatial and compositional patterns based on town proprietor surveys", "type" : "article-journal", "volume" : "29" }, "uris" : [ "http://www.mendeley.com/documents/?uuid=6f70abd5-dbd5-4d50-ad7a-17945832ea5c" ] } ], "mendeley" : { "formattedCitation" : "(Cogbill et al. 2002)", "plainTextFormattedCitation" : "(Cogbill et al. 2002)" }, "properties" : { "noteIndex" : 0 }, "schema" : "https://github.com/citation-style-language/schema/raw/master/csl-citation.json" }</w:instrText>
      </w:r>
      <w:r w:rsidR="002B1A5B">
        <w:fldChar w:fldCharType="separate"/>
      </w:r>
      <w:r w:rsidR="002B1A5B" w:rsidRPr="002B1A5B">
        <w:rPr>
          <w:noProof/>
        </w:rPr>
        <w:t>(Cogbill et al. 2002)</w:t>
      </w:r>
      <w:r w:rsidR="002B1A5B">
        <w:fldChar w:fldCharType="end"/>
      </w:r>
      <w:commentRangeEnd w:id="3"/>
      <w:r w:rsidR="002B1A5B">
        <w:rPr>
          <w:rStyle w:val="CommentReference"/>
        </w:rPr>
        <w:commentReference w:id="3"/>
      </w:r>
      <w:r w:rsidR="0094034F">
        <w:t xml:space="preserve">. Unfortunately, data detailing historic land use patterns do not exist at an appropriately broad extent. Further, some species, such as hemlock, are difficult to classify </w:t>
      </w:r>
      <w:commentRangeStart w:id="4"/>
      <w:r w:rsidR="0094034F">
        <w:t>(CITE)</w:t>
      </w:r>
      <w:commentRangeEnd w:id="4"/>
      <w:r w:rsidR="00457716">
        <w:rPr>
          <w:rStyle w:val="CommentReference"/>
        </w:rPr>
        <w:commentReference w:id="4"/>
      </w:r>
      <w:r w:rsidR="0094034F">
        <w:t xml:space="preserve">. The </w:t>
      </w:r>
      <w:r w:rsidR="00297F5A">
        <w:t xml:space="preserve">supervised classification </w:t>
      </w:r>
      <w:r w:rsidR="00D31DED">
        <w:t xml:space="preserve">methods for </w:t>
      </w:r>
      <w:r w:rsidR="00297F5A" w:rsidRPr="00297F5A">
        <w:rPr>
          <w:b/>
        </w:rPr>
        <w:t>Y</w:t>
      </w:r>
      <w:r w:rsidR="00297F5A">
        <w:t xml:space="preserve"> </w:t>
      </w:r>
      <w:r w:rsidR="00E94A5B">
        <w:t>likely</w:t>
      </w:r>
      <w:r w:rsidR="00297F5A">
        <w:t xml:space="preserve"> account for some additional accuracy.</w:t>
      </w:r>
      <w:r w:rsidR="00B313EF">
        <w:t xml:space="preserve"> </w:t>
      </w:r>
      <w:r w:rsidR="00D37A66">
        <w:t>W</w:t>
      </w:r>
      <w:r>
        <w:t xml:space="preserve">hile the </w:t>
      </w:r>
      <w:r w:rsidR="00FC72B0">
        <w:t>model</w:t>
      </w:r>
      <w:r>
        <w:t xml:space="preserve"> </w:t>
      </w:r>
      <w:r w:rsidR="00B67585">
        <w:t>do</w:t>
      </w:r>
      <w:r w:rsidR="00FC72B0">
        <w:t>es</w:t>
      </w:r>
      <w:r>
        <w:t xml:space="preserve"> predict </w:t>
      </w:r>
      <w:r w:rsidR="00C456A8">
        <w:t xml:space="preserve">the discrepancy between </w:t>
      </w:r>
      <w:r w:rsidR="00C456A8" w:rsidRPr="00C456A8">
        <w:rPr>
          <w:b/>
        </w:rPr>
        <w:t>Y</w:t>
      </w:r>
      <w:r w:rsidR="00C456A8">
        <w:t xml:space="preserve"> and </w:t>
      </w:r>
      <w:r w:rsidR="00C456A8" w:rsidRPr="00C456A8">
        <w:rPr>
          <w:b/>
        </w:rPr>
        <w:t>Z</w:t>
      </w:r>
      <w:r>
        <w:t xml:space="preserve">, additional variables may further improve the bias estimation. </w:t>
      </w:r>
    </w:p>
    <w:p w14:paraId="32A9298A" w14:textId="5518029B" w:rsidR="004C761C" w:rsidRDefault="004C761C" w:rsidP="00021291">
      <w:pPr>
        <w:spacing w:line="480" w:lineRule="auto"/>
      </w:pPr>
      <w:r>
        <w:tab/>
      </w:r>
      <w:r w:rsidR="00107806">
        <w:t>A</w:t>
      </w:r>
      <w:r>
        <w:t xml:space="preserve"> finer resolution requires predicting a larger number of cells</w:t>
      </w:r>
      <w:r w:rsidR="00107806">
        <w:t xml:space="preserve">, and </w:t>
      </w:r>
      <w:r w:rsidR="00295B5C">
        <w:t>we were consequently unable to include computational</w:t>
      </w:r>
      <w:r w:rsidR="00256B96">
        <w:t>ly</w:t>
      </w:r>
      <w:r w:rsidR="00295B5C">
        <w:t xml:space="preserve"> expensive </w:t>
      </w:r>
      <w:r w:rsidR="00107806">
        <w:t xml:space="preserve">spatial random effects </w:t>
      </w:r>
      <w:r w:rsidR="00295B5C">
        <w:t xml:space="preserve">for the high resolution model </w:t>
      </w:r>
      <w:r w:rsidR="005B2FC8">
        <w:fldChar w:fldCharType="begin" w:fldLock="1"/>
      </w:r>
      <w:r w:rsidR="009351D7">
        <w:instrText>ADDIN CSL_CITATION { "citationItems" : [ { "id" : "ITEM-1",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1", "issue" : "514", "issued" : { "date-parts" : [ [ "2016" ] ] }, "page" : "800-812", "title" : "Hierarchical Nearest-Neighbor Gaussian Process Models for Large Geostatistical Datasets", "type" : "article-journal", "volume" : "111" }, "uris" : [ "http://www.mendeley.com/documents/?uuid=64e167ff-69da-4a09-8329-14945e88b52c" ] }, { "id" : "ITEM-2", "itemData" : { "DOI" : "10.1007/s13253-013-0145-y", "ISSN" : "10857117", "abstract" : "Compositional data analysis considers vectors of nonnegative-valued variables sub-ject to a unit-sum constraint. Our interest lies in spatial compositional data, in par-ticular, land use/land cover (LULC) data in the northeastern United States. Here, the observations are vectors providing the proportions of LULC types observed in each 3 km \u00d7 3 km grid cell, yielding order 10 4 cells. On the same grid cells, we have an ad-ditional compositional dataset supplying forest fragmentation proportions. Potentially useful and available covariates include elevation range, road length, population, median household income, and housing levels. We propose a spatial regression model that is also able to capture flexible depen-dence among the components of the observation vectors at each location as well as spatial dependence across the locations of the simplex-restricted measurements. A key issue is the high incidence of observed zero proportions for the LULC dataset, re-quiring incorporation of local point masses at 0. We build a hierarchical model pre-scribing a power scaling first stage and using latent variables at the second stage with spatial structure for these variables supplied through a multivariate CAR speci-fication. Analyses for the LULC and forest fragmentation data illustrate the interpre-tation of the regression coefficients and the benefit of incorporating spatial smooth-ing.", "author" : [ { "dropping-particle" : "", "family" : "Leininger", "given" : "Thomas J.", "non-dropping-particle" : "", "parse-names" : false, "suffix" : "" }, { "dropping-particle" : "", "family" : "Gelfand", "given" : "Alan E.", "non-dropping-particle" : "", "parse-names" : false, "suffix" : "" }, { "dropping-particle" : "", "family" : "Allen", "given" : "Jenica M.", "non-dropping-particle" : "", "parse-names" : false, "suffix" : "" }, { "dropping-particle" : "", "family" : "Silander", "given" : "John A.", "non-dropping-particle" : "", "parse-names" : false, "suffix" : "" } ], "container-title" : "Journal of Agricultural, Biological, and Environmental Statistics", "id" : "ITEM-2", "issue" : "3", "issued" : { "date-parts" : [ [ "2013" ] ] }, "page" : "314-334", "title" : "Spatial Regression Modeling for Compositional Data With Many Zeros", "type" : "article-journal", "volume" : "18" }, "uris" : [ "http://www.mendeley.com/documents/?uuid=466f22d6-bc42-42e5-bc1d-8878e1179565" ] }, { "id" : "ITEM-3", "itemData" : { "DOI" : "10.1016/j.csda.2008.09.008", "ISBN" : "2122633255", "ISSN" : "01679473", "PMID" : "20016667", "abstract" : "Advances in Geographical Information Systems (GIS) and Global Positioning Systems (GPS) enable accurate geocoding of locations where scientific data are collected. This has encouraged collection of large spatial datasets in many fields and has generated considerable interest in statistical modeling for location-referenced spatial data. The setting where the number of locations yielding observations is too large to fit the desired hierarchical spatial random effects models using Markov chain Monte Carlo methods is considered. This problem is exacerbated in spatial-temporal and multivariate settings where many observations occur at each location. The recently proposed predictive process, motivated by kriging ideas, aims to maintain the richness of desired hierarchical spatial modeling specifications in the presence of large datasets. A shortcoming of the original formulation of the predictive process is that it induces a positive bias in the non-spatial error term of the models. A modified predictive process is proposed to address this problem. The predictive process approach is knot-based leading to questions regarding knot design. An algorithm is designed to achieve approximately optimal spatial placement of knots. Detailed illustrations of the modified predictive process using multivariate spatial regression with both a simulated and a real dataset are offered. \u00a9 2008 Elsevier B.V. All rights reserved.", "author" : [ { "dropping-particle" : "", "family" : "Finley", "given" : "Andrew O.", "non-dropping-particle" : "", "parse-names" : false, "suffix" : "" }, { "dropping-particle" : "", "family" : "Sang", "given" : "Huiyan", "non-dropping-particle" : "", "parse-names" : false, "suffix" : "" }, { "dropping-particle" : "", "family" : "Banerjee", "given" : "Sudipto", "non-dropping-particle" : "", "parse-names" : false, "suffix" : "" }, { "dropping-particle" : "", "family" : "Gelfand", "given" : "Alan E.", "non-dropping-particle" : "", "parse-names" : false, "suffix" : "" } ], "container-title" : "Computational Statistics and Data Analysis", "id" : "ITEM-3", "issue" : "8", "issued" : { "date-parts" : [ [ "2009" ] ] }, "page" : "2873-2884", "title" : "Improving the performance of predictive process modeling for large datasets", "type" : "article-journal", "volume" : "53" }, "uris" : [ "http://www.mendeley.com/documents/?uuid=ef3af601-7f29-4016-be1f-f95a7d365d4b" ] } ], "mendeley" : { "formattedCitation" : "(Finley et al. 2009, Leininger et al. 2013, Datta et al. 2016a)", "plainTextFormattedCitation" : "(Finley et al. 2009, Leininger et al. 2013, Datta et al. 2016a)", "previouslyFormattedCitation" : "(Finley et al. 2009, Leininger et al. 2013, Datta et al. 2016a)" }, "properties" : { "noteIndex" : 0 }, "schema" : "https://github.com/citation-style-language/schema/raw/master/csl-citation.json" }</w:instrText>
      </w:r>
      <w:r w:rsidR="005B2FC8">
        <w:fldChar w:fldCharType="separate"/>
      </w:r>
      <w:r w:rsidR="005B2FC8" w:rsidRPr="005B2FC8">
        <w:rPr>
          <w:noProof/>
        </w:rPr>
        <w:t>(Finley et al. 2009, Leininger et al. 2013, Datta et al. 2016a)</w:t>
      </w:r>
      <w:r w:rsidR="005B2FC8">
        <w:fldChar w:fldCharType="end"/>
      </w:r>
      <w:r>
        <w:t>.</w:t>
      </w:r>
      <w:r w:rsidR="005B2FC8">
        <w:t xml:space="preserve"> </w:t>
      </w:r>
      <w:r w:rsidR="003D68BD">
        <w:t xml:space="preserve">Recent advances have produced several options </w:t>
      </w:r>
      <w:r w:rsidR="004A52AF">
        <w:t>to</w:t>
      </w:r>
      <w:r w:rsidR="009D3749">
        <w:t xml:space="preserve"> account for spatial autocorrelation without the intensive </w:t>
      </w:r>
      <w:r w:rsidR="00DF00B9">
        <w:t xml:space="preserve">matrix </w:t>
      </w:r>
      <w:r w:rsidR="009D3749">
        <w:t>operations traditionally required</w:t>
      </w:r>
      <w:r w:rsidR="00A40317">
        <w:t xml:space="preserve"> </w:t>
      </w:r>
      <w:r w:rsidR="009351D7">
        <w:fldChar w:fldCharType="begin" w:fldLock="1"/>
      </w:r>
      <w:r w:rsidR="004911F9">
        <w:instrText>ADDIN CSL_CITATION { "citationItems" : [ { "id" : "ITEM-1", "itemData" : { "DOI" : "10.1214/17-BA1056R", "ISSN" : "1936-0975", "abstract" : "With the growing capabilities of Geographic Information Systems (GIS) and user-friendly software, statisticians today routinely encounter geograph-ically referenced data containing observations from a large number of spatial lo-cations and time points. Over the last decade, hierarchical spatiotemporal process models have become widely deployed statistical tools for researchers to better un-derstand the complex nature of spatial and temporal variability. However, fitting hierarchical spatiotemporal models often involves expensive matrix computations with complexity increasing in cubic order for the number of spatial locations and temporal points. This renders such models unfeasible for large data sets. This article offers a focused review of two methods for constructing well-defined highly scalable spatiotemporal stochastic processes. Both these processes can be used as \" priors \" for spatiotemporal random fields. The first approach constructs a low-rank process operating on a lower-dimensional subspace. The second approach constructs a Nearest-Neighbor Gaussian Process (NNGP) that ensures sparse precision matrices for its finite realizations. Both processes can be exploited as a scalable prior embedded within a rich hierarchical modeling framework to de-liver full Bayesian inference. These approaches can be described as model-based solutions for big spatiotemporal datasets. The models ensure that the algorithmic complexity has \u223c n floating point operations (flops), where n the number of spa-tial locations (per iteration). We compare these methods and provide some insight into their methodological underpinnings.", "author" : [ { "dropping-particle" : "", "family" : "Banerjee", "given" : "Sudipto", "non-dropping-particle" : "", "parse-names" : false, "suffix" : "" } ], "container-title" : "Bayesian Analysis", "id" : "ITEM-1", "issue" : "2", "issued" : { "date-parts" : [ [ "2017" ] ] }, "page" : "583-614", "title" : "High-Dimensional Bayesian Geostatistics", "type" : "article-journal", "volume" : "12" }, "uris" : [ "http://www.mendeley.com/documents/?uuid=9c59188b-7767-463c-b988-621e26df9cfa" ] } ], "mendeley" : { "formattedCitation" : "(Banerjee 2017)", "plainTextFormattedCitation" : "(Banerjee 2017)", "previouslyFormattedCitation" : "(Banerjee 2017)" }, "properties" : { "noteIndex" : 0 }, "schema" : "https://github.com/citation-style-language/schema/raw/master/csl-citation.json" }</w:instrText>
      </w:r>
      <w:r w:rsidR="009351D7">
        <w:fldChar w:fldCharType="separate"/>
      </w:r>
      <w:r w:rsidR="009351D7" w:rsidRPr="009351D7">
        <w:rPr>
          <w:noProof/>
        </w:rPr>
        <w:t>(Banerjee 2017)</w:t>
      </w:r>
      <w:r w:rsidR="009351D7">
        <w:fldChar w:fldCharType="end"/>
      </w:r>
      <w:r w:rsidR="009D3749">
        <w:t>.</w:t>
      </w:r>
      <w:r>
        <w:t xml:space="preserve"> </w:t>
      </w:r>
      <w:r w:rsidR="006F1A5C">
        <w:t>Low-rank or reduced-</w:t>
      </w:r>
      <w:r w:rsidR="0021548C">
        <w:t>rank models</w:t>
      </w:r>
      <w:r w:rsidR="00290E5D">
        <w:t xml:space="preserve"> estimate spatial correlation by overlaying a coarser grid of ‘knots’ rather than estimating</w:t>
      </w:r>
      <w:r w:rsidR="00A40317">
        <w:t xml:space="preserve"> effects for</w:t>
      </w:r>
      <w:r w:rsidR="00290E5D">
        <w:t xml:space="preserve"> each </w:t>
      </w:r>
      <w:r w:rsidR="00A40317">
        <w:t>location</w:t>
      </w:r>
      <w:r w:rsidR="00290E5D">
        <w:t xml:space="preserve"> separately</w:t>
      </w:r>
      <w:r w:rsidR="00D77B15">
        <w:t xml:space="preserve"> and can describe broad spatial patterns</w:t>
      </w:r>
      <w:r>
        <w:t xml:space="preserve"> </w:t>
      </w:r>
      <w:r>
        <w:fldChar w:fldCharType="begin" w:fldLock="1"/>
      </w:r>
      <w:r w:rsidR="00BB2564">
        <w:instrText>ADDIN CSL_CITATION { "citationItems" : [ { "id" : "ITEM-1", "itemData" : { "author" : [ { "dropping-particle" : "", "family" : "Eidsvik", "given" : "Jo", "non-dropping-particle" : "", "parse-names" : false, "suffix" : "" }, { "dropping-particle" : "", "family" : "Finley", "given" : "Andrew O.", "non-dropping-particle" : "", "parse-names" : false, "suffix" : "" }, { "dropping-particle" : "", "family" : "Banerjee", "given" : "Sudipto", "non-dropping-particle" : "", "parse-names" : false, "suffix" : "" }, { "dropping-particle" : "", "family" : "Rue", "given" : "H\u00e5vard", "non-dropping-particle" : "", "parse-names" : false, "suffix" : "" } ], "container-title" : "Computational Statistics and Data Analysis", "id" : "ITEM-1", "issue" : "6", "issued" : { "date-parts" : [ [ "2012" ] ] }, "page" : "1362-1380", "title" : "Approximate Bayesian Inference for Large Spatial Datasets Using Predictive Process Models", "type" : "article-journal", "volume" : "56" }, "uris" : [ "http://www.mendeley.com/documents/?uuid=268848a3-7d50-4380-b690-7fa08ffee561" ] }, { "id" : "ITEM-2", "itemData" : { "DOI" : "10.1111/j.1467-9868.2008.00663.x.Gaussian", "author" : [ { "dropping-particle" : "", "family" : "Banerjee", "given" : "Sudipto", "non-dropping-particle" : "", "parse-names" : false, "suffix" : "" }, { "dropping-particle" : "", "family" : "Gelfand", "given" : "Alan E.", "non-dropping-particle" : "", "parse-names" : false, "suffix" : "" }, { "dropping-particle" : "", "family" : "Finley", "given" : "Andrew O.", "non-dropping-particle" : "", "parse-names" : false, "suffix" : "" }, { "dropping-particle" : "", "family" : "Sang", "given" : "Huiyan", "non-dropping-particle" : "", "parse-names" : false, "suffix" : "" } ], "container-title" : "Journal of the Royal Statistical Society Series B (Statistical Methodology)", "id" : "ITEM-2", "issue" : "4", "issued" : { "date-parts" : [ [ "2008" ] ] }, "page" : "825-848", "title" : "Gaussian predictive process models for large spatial data sets", "type" : "article-journal", "volume" : "70" }, "uris" : [ "http://www.mendeley.com/documents/?uuid=1f7d0a6d-22f8-4b80-a375-c5fa05ebbac2" ] }, { "id" : "ITEM-3", "itemData" : { "DOI" : "10.1016/j.csda.2008.09.008", "ISBN" : "2122633255", "ISSN" : "01679473", "PMID" : "20016667", "abstract" : "Advances in Geographical Information Systems (GIS) and Global Positioning Systems (GPS) enable accurate geocoding of locations where scientific data are collected. This has encouraged collection of large spatial datasets in many fields and has generated considerable interest in statistical modeling for location-referenced spatial data. The setting where the number of locations yielding observations is too large to fit the desired hierarchical spatial random effects models using Markov chain Monte Carlo methods is considered. This problem is exacerbated in spatial-temporal and multivariate settings where many observations occur at each location. The recently proposed predictive process, motivated by kriging ideas, aims to maintain the richness of desired hierarchical spatial modeling specifications in the presence of large datasets. A shortcoming of the original formulation of the predictive process is that it induces a positive bias in the non-spatial error term of the models. A modified predictive process is proposed to address this problem. The predictive process approach is knot-based leading to questions regarding knot design. An algorithm is designed to achieve approximately optimal spatial placement of knots. Detailed illustrations of the modified predictive process using multivariate spatial regression with both a simulated and a real dataset are offered. \u00a9 2008 Elsevier B.V. All rights reserved.", "author" : [ { "dropping-particle" : "", "family" : "Finley", "given" : "Andrew O.", "non-dropping-particle" : "", "parse-names" : false, "suffix" : "" }, { "dropping-particle" : "", "family" : "Sang", "given" : "Huiyan", "non-dropping-particle" : "", "parse-names" : false, "suffix" : "" }, { "dropping-particle" : "", "family" : "Banerjee", "given" : "Sudipto", "non-dropping-particle" : "", "parse-names" : false, "suffix" : "" }, { "dropping-particle" : "", "family" : "Gelfand", "given" : "Alan E.", "non-dropping-particle" : "", "parse-names" : false, "suffix" : "" } ], "container-title" : "Computational Statistics and Data Analysis", "id" : "ITEM-3", "issue" : "8", "issued" : { "date-parts" : [ [ "2009" ] ] }, "page" : "2873-2884", "title" : "Improving the performance of predictive process modeling for large datasets", "type" : "article-journal", "volume" : "53" }, "uris" : [ "http://www.mendeley.com/documents/?uuid=ef3af601-7f29-4016-be1f-f95a7d365d4b" ] }, { "id" : "ITEM-4", "itemData" : { "DOI" : "10.1214/17-BA1056R", "ISSN" : "1936-0975", "abstract" : "With the growing capabilities of Geographic Information Systems (GIS) and user-friendly software, statisticians today routinely encounter geograph-ically referenced data containing observations from a large number of spatial lo-cations and time points. Over the last decade, hierarchical spatiotemporal process models have become widely deployed statistical tools for researchers to better un-derstand the complex nature of spatial and temporal variability. However, fitting hierarchical spatiotemporal models often involves expensive matrix computations with complexity increasing in cubic order for the number of spatial locations and temporal points. This renders such models unfeasible for large data sets. This article offers a focused review of two methods for constructing well-defined highly scalable spatiotemporal stochastic processes. Both these processes can be used as \" priors \" for spatiotemporal random fields. The first approach constructs a low-rank process operating on a lower-dimensional subspace. The second approach constructs a Nearest-Neighbor Gaussian Process (NNGP) that ensures sparse precision matrices for its finite realizations. Both processes can be exploited as a scalable prior embedded within a rich hierarchical modeling framework to de-liver full Bayesian inference. These approaches can be described as model-based solutions for big spatiotemporal datasets. The models ensure that the algorithmic complexity has \u223c n floating point operations (flops), where n the number of spa-tial locations (per iteration). We compare these methods and provide some insight into their methodological underpinnings.", "author" : [ { "dropping-particle" : "", "family" : "Banerjee", "given" : "Sudipto", "non-dropping-particle" : "", "parse-names" : false, "suffix" : "" } ], "container-title" : "Bayesian Analysis", "id" : "ITEM-4", "issue" : "2", "issued" : { "date-parts" : [ [ "2017" ] ] }, "page" : "583-614", "title" : "High-Dimensional Bayesian Geostatistics", "type" : "article-journal", "volume" : "12" }, "uris" : [ "http://www.mendeley.com/documents/?uuid=9c59188b-7767-463c-b988-621e26df9cfa" ] } ], "mendeley" : { "formattedCitation" : "(Banerjee et al. 2008, Finley et al. 2009, Eidsvik et al. 2012, Banerjee 2017)", "plainTextFormattedCitation" : "(Banerjee et al. 2008, Finley et al. 2009, Eidsvik et al. 2012, Banerjee 2017)", "previouslyFormattedCitation" : "(Banerjee et al. 2008, Finley et al. 2009, Eidsvik et al. 2012, Banerjee 2017)" }, "properties" : { "noteIndex" : 0 }, "schema" : "https://github.com/citation-style-language/schema/raw/master/csl-citation.json" }</w:instrText>
      </w:r>
      <w:r>
        <w:fldChar w:fldCharType="separate"/>
      </w:r>
      <w:r w:rsidR="00A2627A" w:rsidRPr="00A2627A">
        <w:rPr>
          <w:noProof/>
        </w:rPr>
        <w:t>(Banerjee et al. 2008, Finley et al. 2009, Eidsvik et al. 2012, Banerjee 2017)</w:t>
      </w:r>
      <w:r>
        <w:fldChar w:fldCharType="end"/>
      </w:r>
      <w:r>
        <w:t xml:space="preserve">. Alternatively, Nearest Neighbor Gaussian Processes estimate spatial correlation within a limited neighborhood for each </w:t>
      </w:r>
      <w:r w:rsidR="00A40317">
        <w:t>observation</w:t>
      </w:r>
      <w:r>
        <w:t xml:space="preserve"> </w:t>
      </w:r>
      <w:r>
        <w:fldChar w:fldCharType="begin" w:fldLock="1"/>
      </w:r>
      <w:r w:rsidR="00BB2564">
        <w:instrText>ADDIN CSL_CITATION { "citationItems" : [ { "id" : "ITEM-1", "itemData" : { "DOI" : "10.1002/wics.1383", "ISSN" : "19390068", "abstract" : "Gaussian Process (GP) models provide a very flexible nonparametric approach to modeling location-and-time indexed datasets. However, the storage and computational requirements for GP models are infeasible for large spatial datasets. Nearest Neighbor Gaussian Processes (Datta A, Banerjee S, Finley AO, Gelfand AE. Hierarchical nearest-neighbor gaussian process models for large geostatistical datasets. J Am Stat Assoc 2016., JASA) provide a scalable alternative by using local information from few nearest neighbors. Scalability is achieved by using the neighbor sets in a conditional specification of the model. We show how this is equivalent to sparse modeling of Cholesky factors of large covariance matrices. We also discuss a general approach to construct scalable Gaussian Processes using sparse local kriging. We present a multivariate data analysis which demonstrates how the nearest neighbor approach yields inference indistinguishable from the full rank GP despite being several times faster. Finally, we also propose a variant of the NNGP model for automating the selection of the neighbor set size.",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Wiley Interdisciplinary Reviews: Computational Statistics", "id" : "ITEM-1", "issue" : "5", "issued" : { "date-parts" : [ [ "2016" ] ] }, "page" : "162-171", "title" : "On nearest-neighbor Gaussian process models for massive spatial data", "type" : "article-journal", "volume" : "8" }, "uris" : [ "http://www.mendeley.com/documents/?uuid=6afcdd09-8236-4a76-a6c7-82ff79751296" ] }, { "id" : "ITEM-2", "itemData" : { "DOI" : "10.1080/01621459.2015.1044091&gt;", "abstract" : "Light detection and ranging (LiDAR) data provide critical information on the three-dimensional structure of forests. However, collecting wall-to-wall LiDAR data at regional and global scales is cost prohibitive. As a result, studies employing LiDAR data from airborne platforms typically collect data via strip sampling; leaving large swaths of the forest domain unmeasured by the instrument. Frameworks to accommodate incomplete coverage information from LiDAR instruments are essential to advance our understanding of forest structure and begin effectively monitoring forest resource dynamics over time. Here, we define and assess several spatial regression models capable of delivering complete coverage forest canopy height prediction maps with associated uncertainty estimates using sparsely sampled LiDAR data. Despite the sparsity of the LiDAR data considered, the number of observations is large, e.g., n=5x10^6. Computational hurdles associated with developing the desired data products is overcome by using highly scalable hierarchical Nearest Neighbor Gaussian Process (NNGP) models. We outline new Markov chain Monte Carlo (MCMC) algorithms that provide improved convergence and run time over existing algorithms. We also propose a MCMC free hybrid implementation of NNGP. We assess the computational and inferential benefits of these alternate NNGP specifications using simulated data sets and LiDAR data collected over the US Forest Service Tanana Inventory Unit (TIU) in a remote portion of Interior Alaska. The resulting data product is the first statistically robust map of forest canopy for the TIU.", "author" : [ { "dropping-particle" : "", "family" : "Finley", "given" : "Andrew O.", "non-dropping-particle" : "", "parse-names" : false, "suffix" : "" }, { "dropping-particle" : "", "family" : "Datta", "given" : "Abhirup", "non-dropping-particle" : "", "parse-names" : false, "suffix" : "" }, { "dropping-particle" : "", "family" : "Cook", "given" : "Bruce C.", "non-dropping-particle" : "", "parse-names" : false, "suffix" : "" }, { "dropping-particle" : "", "family" : "Morton", "given" : "Douglas C.", "non-dropping-particle" : "", "parse-names" : false, "suffix" : "" }, { "dropping-particle" : "", "family" : "Andersen", "given" : "Hans E.", "non-dropping-particle" : "", "parse-names" : false, "suffix" : "" }, { "dropping-particle" : "", "family" : "Banerjee", "given" : "Sudipto", "non-dropping-particle" : "", "parse-names" : false, "suffix" : "" }, { "dropping-particle" : "", "family" : "States", "given" : "United", "non-dropping-particle" : "", "parse-names" : false, "suffix" : "" }, { "dropping-particle" : "", "family" : "Service", "given" : "Forest", "non-dropping-particle" : "", "parse-names" : false, "suffix" : "" } ], "container-title" : "arXiv preprint", "id" : "ITEM-2", "issued" : { "date-parts" : [ [ "2017" ] ] }, "page" : "arXiv:1702.00434", "title" : "Applying Nearest Neighbor Gaussian Processes to Massive Spatial Data Sets: Forest Canopy Height Prediction Across Tanana Valley Alaska", "type" : "article-journal" }, "uris" : [ "http://www.mendeley.com/documents/?uuid=e3207c59-9d63-43a6-ba4c-b0ddb3bffe9d" ] }, { "id" : "ITEM-3",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3", "issue" : "514", "issued" : { "date-parts" : [ [ "2016" ] ] }, "page" : "800-812", "title" : "Hierarchical Nearest-Neighbor Gaussian Process Models for Large Geostatistical Datasets", "type" : "article-journal", "volume" : "111" }, "uris" : [ "http://www.mendeley.com/documents/?uuid=64e167ff-69da-4a09-8329-14945e88b52c" ] } ], "mendeley" : { "formattedCitation" : "(Datta et al. 2016b, 2016a, Finley et al. 2017)", "plainTextFormattedCitation" : "(Datta et al. 2016b, 2016a, Finley et al. 2017)", "previouslyFormattedCitation" : "(Datta et al. 2016b, 2016a, Finley et al. 2017)" }, "properties" : { "noteIndex" : 0 }, "schema" : "https://github.com/citation-style-language/schema/raw/master/csl-citation.json" }</w:instrText>
      </w:r>
      <w:r>
        <w:fldChar w:fldCharType="separate"/>
      </w:r>
      <w:r w:rsidRPr="0058785E">
        <w:rPr>
          <w:noProof/>
        </w:rPr>
        <w:t>(Datta et al. 2016b, 2016a, Finley et al. 2017)</w:t>
      </w:r>
      <w:r>
        <w:fldChar w:fldCharType="end"/>
      </w:r>
      <w:r>
        <w:t xml:space="preserve">. Theoretically, the computation costs grow linearly with the number of cells rather than as the cube as with CAR models </w:t>
      </w:r>
      <w:r>
        <w:fldChar w:fldCharType="begin" w:fldLock="1"/>
      </w:r>
      <w:r>
        <w:instrText>ADDIN CSL_CITATION { "citationItems" : [ { "id" : "ITEM-1",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1", "issue" : "514", "issued" : { "date-parts" : [ [ "2016" ] ] }, "page" : "800-812", "title" : "Hierarchical Nearest-Neighbor Gaussian Process Models for Large Geostatistical Datasets", "type" : "article-journal", "volume" : "111" }, "uris" : [ "http://www.mendeley.com/documents/?uuid=64e167ff-69da-4a09-8329-14945e88b52c" ] } ], "mendeley" : { "formattedCitation" : "(Datta et al. 2016a)", "plainTextFormattedCitation" : "(Datta et al. 2016a)", "previouslyFormattedCitation" : "(Datta et al. 2016a)" }, "properties" : { "noteIndex" : 0 }, "schema" : "https://github.com/citation-style-language/schema/raw/master/csl-citation.json" }</w:instrText>
      </w:r>
      <w:r>
        <w:fldChar w:fldCharType="separate"/>
      </w:r>
      <w:r w:rsidRPr="005733CC">
        <w:rPr>
          <w:noProof/>
        </w:rPr>
        <w:t>(Datta et al. 2016a)</w:t>
      </w:r>
      <w:r>
        <w:fldChar w:fldCharType="end"/>
      </w:r>
      <w:r>
        <w:t xml:space="preserve">. However, because multiple spatial random effects are estimated for each cell in our model and operations cannot currently be parallelized within a Markov Chain, even these approaches are logistically untenable for very large numbers of cells. </w:t>
      </w:r>
      <w:r w:rsidR="006A183E">
        <w:t>However</w:t>
      </w:r>
      <w:r w:rsidR="007D1F6E">
        <w:t xml:space="preserve">, </w:t>
      </w:r>
      <w:r w:rsidR="00C045C6">
        <w:t>the non-spatial model</w:t>
      </w:r>
      <w:r w:rsidR="00C75935">
        <w:t>s</w:t>
      </w:r>
      <w:r w:rsidR="00C045C6">
        <w:t xml:space="preserve"> performed</w:t>
      </w:r>
      <w:r>
        <w:t xml:space="preserve"> better than the simple approach</w:t>
      </w:r>
      <w:r w:rsidR="007D1F6E" w:rsidRPr="007D1F6E">
        <w:t xml:space="preserve"> </w:t>
      </w:r>
      <w:r w:rsidR="00B056FD">
        <w:t xml:space="preserve">at both resolutions </w:t>
      </w:r>
      <w:r w:rsidR="007D1F6E">
        <w:t>despite residual spatial autocorrelation</w:t>
      </w:r>
      <w:r>
        <w:t>, though less well than the spatially explicit model</w:t>
      </w:r>
      <w:r w:rsidR="00F311EA">
        <w:t xml:space="preserve"> (Fig. 2)</w:t>
      </w:r>
      <w:r>
        <w:t xml:space="preserve">. </w:t>
      </w:r>
    </w:p>
    <w:p w14:paraId="2D1FDB34" w14:textId="7CFE72A0" w:rsidR="00621231" w:rsidRDefault="00086E9F" w:rsidP="00021291">
      <w:pPr>
        <w:spacing w:line="480" w:lineRule="auto"/>
      </w:pPr>
      <w:r>
        <w:lastRenderedPageBreak/>
        <w:tab/>
      </w:r>
      <w:r w:rsidR="00CA232E">
        <w:t>In addition to mean estimates of land cover proportions for each cell, the Bayesian model produces estimates of u</w:t>
      </w:r>
      <w:r w:rsidR="00F311EA">
        <w:t>ncertainty</w:t>
      </w:r>
      <w:r w:rsidR="002D594E">
        <w:t>, which varies geographically and among land cover categories</w:t>
      </w:r>
      <w:r w:rsidR="00F311EA">
        <w:t xml:space="preserve">. In applications </w:t>
      </w:r>
      <w:r w:rsidR="006B5A31">
        <w:t>of</w:t>
      </w:r>
      <w:r w:rsidR="00F311EA">
        <w:t xml:space="preserve"> the model output, t</w:t>
      </w:r>
      <w:r w:rsidR="002D594E">
        <w:t xml:space="preserve">he uncertainty </w:t>
      </w:r>
      <w:r w:rsidR="00CA232E">
        <w:t>ca</w:t>
      </w:r>
      <w:r w:rsidR="00F311EA">
        <w:t xml:space="preserve">n help inform decisions and appropriately temper </w:t>
      </w:r>
      <w:r w:rsidR="00CA232E">
        <w:t xml:space="preserve">inferences. </w:t>
      </w:r>
      <w:r w:rsidR="00D467E8">
        <w:t xml:space="preserve">The spatially explicit and </w:t>
      </w:r>
      <w:r w:rsidR="00A04C52">
        <w:t>non-spatial</w:t>
      </w:r>
      <w:r w:rsidR="00D467E8">
        <w:t xml:space="preserve"> models show dramatic differences in uncertainty. For cells in the prediction region</w:t>
      </w:r>
      <w:r w:rsidR="00C51BF3">
        <w:t xml:space="preserve"> for the non</w:t>
      </w:r>
      <w:r w:rsidR="00516797">
        <w:t>-</w:t>
      </w:r>
      <w:r w:rsidR="00C51BF3">
        <w:t>spatial model</w:t>
      </w:r>
      <w:r w:rsidR="00336331">
        <w:t>s</w:t>
      </w:r>
      <w:r w:rsidR="00517352">
        <w:t xml:space="preserve">, </w:t>
      </w:r>
      <w:r w:rsidR="00517352" w:rsidRPr="00DA1D28">
        <w:rPr>
          <w:b/>
          <w:lang w:val="el-GR"/>
        </w:rPr>
        <w:t>η</w:t>
      </w:r>
      <w:r w:rsidR="00517352">
        <w:rPr>
          <w:b/>
          <w:lang w:val="el-GR"/>
        </w:rPr>
        <w:t xml:space="preserve"> </w:t>
      </w:r>
      <w:r w:rsidR="00517352">
        <w:rPr>
          <w:lang w:val="el-GR"/>
        </w:rPr>
        <w:t>is calculated directly f</w:t>
      </w:r>
      <w:r w:rsidR="00517352" w:rsidRPr="00BD1798">
        <w:rPr>
          <w:lang w:val="el-GR"/>
        </w:rPr>
        <w:t>rom</w:t>
      </w:r>
      <w:r w:rsidR="00517352">
        <w:t xml:space="preserve"> </w:t>
      </w:r>
      <w:r w:rsidR="00517352" w:rsidRPr="00BD1798">
        <w:rPr>
          <w:b/>
        </w:rPr>
        <w:t>Z’</w:t>
      </w:r>
      <w:r w:rsidR="00517352">
        <w:t xml:space="preserve"> using only </w:t>
      </w:r>
      <w:r w:rsidR="00517352" w:rsidRPr="00F3732D">
        <w:rPr>
          <w:b/>
        </w:rPr>
        <w:t>Z</w:t>
      </w:r>
      <w:r w:rsidR="00F3732D">
        <w:t>, the predicted bias</w:t>
      </w:r>
      <w:r w:rsidR="00517352">
        <w:t xml:space="preserve">, and the predicted proportion of </w:t>
      </w:r>
      <w:r w:rsidR="00517352" w:rsidRPr="00794908">
        <w:rPr>
          <w:i/>
        </w:rPr>
        <w:t>White Pine Forest</w:t>
      </w:r>
      <w:r w:rsidR="00517352">
        <w:t xml:space="preserve"> within the </w:t>
      </w:r>
      <w:r w:rsidR="00517352" w:rsidRPr="00794908">
        <w:rPr>
          <w:i/>
        </w:rPr>
        <w:t>Evergreen Forest</w:t>
      </w:r>
      <w:r w:rsidR="00F3732D">
        <w:t xml:space="preserve"> category</w:t>
      </w:r>
      <w:r w:rsidR="00517352">
        <w:t xml:space="preserve">. While there is uncertainty in these estimates, it is reduced because </w:t>
      </w:r>
      <w:r w:rsidR="00517352" w:rsidRPr="00794908">
        <w:rPr>
          <w:b/>
        </w:rPr>
        <w:t>Z’</w:t>
      </w:r>
      <w:r w:rsidR="00517352">
        <w:t xml:space="preserve"> is used </w:t>
      </w:r>
      <w:r w:rsidR="002746C0">
        <w:t>in place</w:t>
      </w:r>
      <w:r w:rsidR="00517352">
        <w:t xml:space="preserve"> of the latent variable </w:t>
      </w:r>
      <w:r w:rsidR="00517352" w:rsidRPr="00D7736A">
        <w:rPr>
          <w:b/>
        </w:rPr>
        <w:t>ν</w:t>
      </w:r>
      <w:r w:rsidR="00517352">
        <w:t xml:space="preserve"> in th</w:t>
      </w:r>
      <w:r w:rsidR="00251DE3">
        <w:t>e predicted cells. In the fitting</w:t>
      </w:r>
      <w:r w:rsidR="00517352">
        <w:t xml:space="preserve"> region, the uncertainty is greater because </w:t>
      </w:r>
      <w:r w:rsidR="00517352" w:rsidRPr="00D7736A">
        <w:rPr>
          <w:b/>
        </w:rPr>
        <w:t>ν</w:t>
      </w:r>
      <w:r w:rsidR="00517352">
        <w:t xml:space="preserve"> is </w:t>
      </w:r>
      <w:r w:rsidR="00984B59">
        <w:t xml:space="preserve">estimated </w:t>
      </w:r>
      <w:r w:rsidR="00517352">
        <w:t xml:space="preserve">hierarchically from both </w:t>
      </w:r>
      <w:r w:rsidR="00517352" w:rsidRPr="00794908">
        <w:rPr>
          <w:b/>
        </w:rPr>
        <w:t>Z’</w:t>
      </w:r>
      <w:r w:rsidR="00517352">
        <w:t xml:space="preserve"> and </w:t>
      </w:r>
      <w:r w:rsidR="00517352" w:rsidRPr="00794908">
        <w:rPr>
          <w:b/>
        </w:rPr>
        <w:t>Y</w:t>
      </w:r>
      <w:r w:rsidR="00517352">
        <w:t>. In contrast, th</w:t>
      </w:r>
      <w:r w:rsidR="004174C4">
        <w:t>e</w:t>
      </w:r>
      <w:r w:rsidR="00A056DB">
        <w:t xml:space="preserve"> spatially explicit model shows</w:t>
      </w:r>
      <w:r w:rsidR="00517352">
        <w:t xml:space="preserve"> lar</w:t>
      </w:r>
      <w:r w:rsidR="00C54579">
        <w:t>ger uncertainty in the prediction</w:t>
      </w:r>
      <w:r w:rsidR="00517352">
        <w:t xml:space="preserve"> region. In the fitting region, where </w:t>
      </w:r>
      <w:r w:rsidR="00517352" w:rsidRPr="00DA1D28">
        <w:rPr>
          <w:b/>
          <w:lang w:val="el-GR"/>
        </w:rPr>
        <w:t>η</w:t>
      </w:r>
      <w:r w:rsidR="00517352">
        <w:t xml:space="preserve"> is directly informed by both </w:t>
      </w:r>
      <w:r w:rsidR="00517352" w:rsidRPr="001C12EF">
        <w:rPr>
          <w:b/>
        </w:rPr>
        <w:t>Y</w:t>
      </w:r>
      <w:r w:rsidR="00517352">
        <w:t xml:space="preserve"> and </w:t>
      </w:r>
      <w:r w:rsidR="00517352" w:rsidRPr="001C12EF">
        <w:rPr>
          <w:b/>
        </w:rPr>
        <w:t>Z</w:t>
      </w:r>
      <w:r w:rsidR="00517352">
        <w:t>, spatial rando</w:t>
      </w:r>
      <w:r w:rsidR="00A056DB">
        <w:t>m effects dramatically reduce</w:t>
      </w:r>
      <w:r w:rsidR="00517352">
        <w:t xml:space="preserve"> uncert</w:t>
      </w:r>
      <w:r w:rsidR="002F50D0">
        <w:t>ainty as the posterior converges</w:t>
      </w:r>
      <w:r w:rsidR="00517352">
        <w:t xml:space="preserve"> about </w:t>
      </w:r>
      <w:r w:rsidR="00517352" w:rsidRPr="001C12EF">
        <w:rPr>
          <w:b/>
        </w:rPr>
        <w:t>Y</w:t>
      </w:r>
      <w:r w:rsidR="00517352">
        <w:t xml:space="preserve"> with narrow credible i</w:t>
      </w:r>
      <w:r w:rsidR="004D5D33">
        <w:t>ntervals. In the prediction</w:t>
      </w:r>
      <w:r w:rsidR="00517352">
        <w:t xml:space="preserve"> region, </w:t>
      </w:r>
      <w:r w:rsidR="00517352" w:rsidRPr="00DA1D28">
        <w:rPr>
          <w:b/>
          <w:i/>
        </w:rPr>
        <w:sym w:font="Symbol" w:char="F066"/>
      </w:r>
      <w:r w:rsidR="00517352">
        <w:t xml:space="preserve"> </w:t>
      </w:r>
      <w:r w:rsidR="001560D5">
        <w:t>is</w:t>
      </w:r>
      <w:r w:rsidR="00517352">
        <w:t xml:space="preserve"> </w:t>
      </w:r>
      <w:r w:rsidR="00FA24EE">
        <w:t>neither</w:t>
      </w:r>
      <w:r w:rsidR="00517352">
        <w:t xml:space="preserve"> informed </w:t>
      </w:r>
      <w:r w:rsidR="00FA24EE">
        <w:t>n</w:t>
      </w:r>
      <w:r w:rsidR="00517352">
        <w:t xml:space="preserve">or constrained by </w:t>
      </w:r>
      <w:r w:rsidR="00517352" w:rsidRPr="001C12EF">
        <w:rPr>
          <w:b/>
        </w:rPr>
        <w:t>Y</w:t>
      </w:r>
      <w:r w:rsidR="00517352">
        <w:t>, resulting in the spatial propagation of uncertainty and correspondingly broad credible intervals. This uncertainty overwhelms the reduced complexity</w:t>
      </w:r>
      <w:r w:rsidR="00E15F98">
        <w:t xml:space="preserve"> of using </w:t>
      </w:r>
      <w:r w:rsidR="00E15F98" w:rsidRPr="00E15F98">
        <w:rPr>
          <w:b/>
        </w:rPr>
        <w:t>Z’</w:t>
      </w:r>
      <w:r w:rsidR="00E15F98">
        <w:t xml:space="preserve"> </w:t>
      </w:r>
      <w:r w:rsidR="005C0EBD">
        <w:t>in place</w:t>
      </w:r>
      <w:r w:rsidR="00E15F98">
        <w:t xml:space="preserve"> of </w:t>
      </w:r>
      <w:r w:rsidR="00E15F98" w:rsidRPr="00D7736A">
        <w:rPr>
          <w:b/>
        </w:rPr>
        <w:t>ν</w:t>
      </w:r>
      <w:r w:rsidR="00517352">
        <w:t>.</w:t>
      </w:r>
      <w:r w:rsidR="00621231">
        <w:t xml:space="preserve"> </w:t>
      </w:r>
      <w:r w:rsidR="00043EFD">
        <w:t>In the f</w:t>
      </w:r>
      <w:r w:rsidR="006A17ED">
        <w:t xml:space="preserve">ull extent models, the </w:t>
      </w:r>
      <w:r w:rsidR="00A64E53">
        <w:t>predicted cells</w:t>
      </w:r>
      <w:r w:rsidR="00043EFD">
        <w:t xml:space="preserve"> </w:t>
      </w:r>
      <w:r w:rsidR="00A64E53">
        <w:t xml:space="preserve">are </w:t>
      </w:r>
      <w:r w:rsidR="00C851E1">
        <w:t xml:space="preserve">extended </w:t>
      </w:r>
      <w:r w:rsidR="00C95716">
        <w:t>geographic</w:t>
      </w:r>
      <w:r w:rsidR="00C851E1">
        <w:t>ally</w:t>
      </w:r>
      <w:r w:rsidR="00043EFD">
        <w:t xml:space="preserve"> </w:t>
      </w:r>
      <w:r w:rsidR="00C851E1">
        <w:t xml:space="preserve">from </w:t>
      </w:r>
      <w:r w:rsidR="00043EFD">
        <w:t>the fitted region</w:t>
      </w:r>
      <w:r w:rsidR="00DB3780">
        <w:t xml:space="preserve"> (Fig. 1)</w:t>
      </w:r>
      <w:r w:rsidR="00043EFD">
        <w:t xml:space="preserve">, rather than interspersed </w:t>
      </w:r>
      <w:r w:rsidR="00D45E4F">
        <w:t>among the</w:t>
      </w:r>
      <w:r w:rsidR="00043EFD">
        <w:t xml:space="preserve"> fitted </w:t>
      </w:r>
      <w:r w:rsidR="002B6D02">
        <w:t>cells</w:t>
      </w:r>
      <w:r w:rsidR="00043EFD">
        <w:t xml:space="preserve">. </w:t>
      </w:r>
      <w:r w:rsidR="00381557">
        <w:t>Because spatial random effects are informed by neighboring observations, t</w:t>
      </w:r>
      <w:r w:rsidR="00AC3E96">
        <w:t>he prediction</w:t>
      </w:r>
      <w:r w:rsidR="00C95716">
        <w:t xml:space="preserve"> region is effectively a data gap, leading to larger </w:t>
      </w:r>
      <w:r w:rsidR="008F14BD">
        <w:t xml:space="preserve">spatial </w:t>
      </w:r>
      <w:r w:rsidR="00C95716">
        <w:t xml:space="preserve">uncertainty </w:t>
      </w:r>
      <w:r w:rsidR="00043EFD">
        <w:fldChar w:fldCharType="begin" w:fldLock="1"/>
      </w:r>
      <w:r w:rsidR="0001797E">
        <w:instrText>ADDIN CSL_CITATION { "citationItems" : [ { "id" : "ITEM-1", "itemData" : { "DOI" : "10.1080/01621459.2015.1044091", "ISSN" : "1537274X", "abstract" : "Spatial process models for analyzing geostatistical data entail computations that become prohibitive as the number of spatial locations become large. This manuscript develops a class of highly scalable Nearest Neighbor Gaussian Process (NNGP) models to provide fully model-based inference for large geostatistical datasets. We establish that the NNGP is a well-defined spatial process providing legitimate finite-dimensional Gaussian densities with sparse precision matrices. We embed the NNGP as a sparsity-inducing prior within a rich hierarchical modeling framework and outline how computationally efficient Markov chain Monte Carlo (MCMC) algorithms can be executed without storing or decomposing large matrices. The floating point operations (flops) per iteration of this algorithm is linear in the number of spatial locations, thereby rendering substantial scalability. We illustrate the computational and inferential benefits of the NNGP over competing methods using simulation studies and also analyze forest biomass from a massive United States Forest Inventory dataset at a scale that precludes alternative dimension-reducing methods.", "author" : [ { "dropping-particle" : "", "family" : "Datta", "given" : "Abhirup", "non-dropping-particle" : "", "parse-names" : false, "suffix" : "" }, { "dropping-particle" : "", "family" : "Banerjee", "given" : "Sudipto", "non-dropping-particle" : "", "parse-names" : false, "suffix" : "" }, { "dropping-particle" : "", "family" : "Finley", "given" : "Andrew O.", "non-dropping-particle" : "", "parse-names" : false, "suffix" : "" }, { "dropping-particle" : "", "family" : "Gelfand", "given" : "Alan E.", "non-dropping-particle" : "", "parse-names" : false, "suffix" : "" } ], "container-title" : "Journal of the American Statistical Association", "id" : "ITEM-1", "issue" : "514", "issued" : { "date-parts" : [ [ "2016" ] ] }, "page" : "800-812", "title" : "Hierarchical Nearest-Neighbor Gaussian Process Models for Large Geostatistical Datasets", "type" : "article-journal", "volume" : "111" }, "uris" : [ "http://www.mendeley.com/documents/?uuid=64e167ff-69da-4a09-8329-14945e88b52c" ] } ], "mendeley" : { "formattedCitation" : "(Datta et al. 2016a)", "plainTextFormattedCitation" : "(Datta et al. 2016a)", "previouslyFormattedCitation" : "(Datta et al. 2016a)" }, "properties" : { "noteIndex" : 0 }, "schema" : "https://github.com/citation-style-language/schema/raw/master/csl-citation.json" }</w:instrText>
      </w:r>
      <w:r w:rsidR="00043EFD">
        <w:fldChar w:fldCharType="separate"/>
      </w:r>
      <w:r w:rsidR="00043EFD" w:rsidRPr="00EE2E5D">
        <w:rPr>
          <w:noProof/>
        </w:rPr>
        <w:t>(Datta et al. 2016a)</w:t>
      </w:r>
      <w:r w:rsidR="00043EFD">
        <w:fldChar w:fldCharType="end"/>
      </w:r>
      <w:r w:rsidR="00043EFD">
        <w:t>.</w:t>
      </w:r>
    </w:p>
    <w:p w14:paraId="5CA9E7FC" w14:textId="42524533" w:rsidR="00D94B74" w:rsidRDefault="00D94B74" w:rsidP="00021291">
      <w:pPr>
        <w:spacing w:line="480" w:lineRule="auto"/>
      </w:pPr>
      <w:r>
        <w:tab/>
      </w:r>
      <w:r w:rsidR="00E6568F">
        <w:t>This</w:t>
      </w:r>
      <w:r>
        <w:t xml:space="preserve"> model allows </w:t>
      </w:r>
      <w:r w:rsidR="00E6568F">
        <w:t>ecologists</w:t>
      </w:r>
      <w:r>
        <w:t xml:space="preserve"> to capit</w:t>
      </w:r>
      <w:r w:rsidR="000E0768">
        <w:t>alize on the efforts of state and</w:t>
      </w:r>
      <w:r>
        <w:t xml:space="preserve"> local governments to expand more accurate</w:t>
      </w:r>
      <w:r w:rsidR="00E6676C">
        <w:t xml:space="preserve"> and</w:t>
      </w:r>
      <w:r>
        <w:t xml:space="preserve"> detail</w:t>
      </w:r>
      <w:r w:rsidR="002A7916">
        <w:t xml:space="preserve">ed maps beyond </w:t>
      </w:r>
      <w:r w:rsidR="00CE6DC5">
        <w:t xml:space="preserve">their </w:t>
      </w:r>
      <w:r w:rsidR="002A7916">
        <w:t>political</w:t>
      </w:r>
      <w:r>
        <w:t xml:space="preserve"> borders. This is particularly helpful for species </w:t>
      </w:r>
      <w:r w:rsidR="0004513F">
        <w:t>with</w:t>
      </w:r>
      <w:r>
        <w:t xml:space="preserve"> </w:t>
      </w:r>
      <w:r w:rsidR="002041FB">
        <w:t xml:space="preserve">particular habitat </w:t>
      </w:r>
      <w:r>
        <w:t xml:space="preserve">affinities or aversions that often cannot </w:t>
      </w:r>
      <w:r w:rsidR="00981CE9">
        <w:t xml:space="preserve">be included </w:t>
      </w:r>
      <w:r>
        <w:t xml:space="preserve">in </w:t>
      </w:r>
      <w:r w:rsidR="00981CE9">
        <w:t xml:space="preserve">regional </w:t>
      </w:r>
      <w:r>
        <w:t>distribution models.</w:t>
      </w:r>
      <w:r w:rsidR="00A72BF6">
        <w:t xml:space="preserve"> </w:t>
      </w:r>
      <w:r w:rsidR="00A37097">
        <w:t>If</w:t>
      </w:r>
      <w:r w:rsidR="00CA5DB7">
        <w:t xml:space="preserve"> more than two land cover datasets are available in the study region, the model structure </w:t>
      </w:r>
      <w:r w:rsidR="00453019">
        <w:t>can easily</w:t>
      </w:r>
      <w:r w:rsidR="00CA5DB7">
        <w:t xml:space="preserve"> accommodate </w:t>
      </w:r>
      <w:r w:rsidR="00981CE9">
        <w:t>that</w:t>
      </w:r>
      <w:r w:rsidR="001705ED">
        <w:t xml:space="preserve"> additional information</w:t>
      </w:r>
      <w:r w:rsidR="00CA5DB7">
        <w:t xml:space="preserve">. </w:t>
      </w:r>
      <w:r w:rsidR="005E189A">
        <w:t>We aim to maximize the utility of localized mapping efforts and to improve models of species distributions, population dynamics, and management efforts.</w:t>
      </w:r>
      <w:r w:rsidR="006200CF">
        <w:t xml:space="preserve"> </w:t>
      </w:r>
      <w:r w:rsidR="00A6761F">
        <w:t>P</w:t>
      </w:r>
      <w:r w:rsidR="00ED24BD">
        <w:t>olitical borders often delineate the boundaries of our datasets, artificially restricting the geography of ecological models.</w:t>
      </w:r>
      <w:r w:rsidR="00890F42">
        <w:t xml:space="preserve"> </w:t>
      </w:r>
      <w:r w:rsidR="000663D1">
        <w:t>The</w:t>
      </w:r>
      <w:r w:rsidR="00ED24BD">
        <w:t xml:space="preserve"> statistical method</w:t>
      </w:r>
      <w:r w:rsidR="000663D1">
        <w:t xml:space="preserve"> described here</w:t>
      </w:r>
      <w:r w:rsidR="00ED24BD">
        <w:t xml:space="preserve"> </w:t>
      </w:r>
      <w:r w:rsidR="00CC42FB">
        <w:t>helps to alleviate</w:t>
      </w:r>
      <w:r w:rsidR="00ED24BD">
        <w:t xml:space="preserve"> this problem, allowing for the combination and rectification of multiple data sources.</w:t>
      </w:r>
    </w:p>
    <w:p w14:paraId="4E63688A" w14:textId="77777777" w:rsidR="00D65601" w:rsidRDefault="00D65601" w:rsidP="00021291">
      <w:pPr>
        <w:spacing w:line="480" w:lineRule="auto"/>
      </w:pPr>
    </w:p>
    <w:p w14:paraId="6D1A3CE6" w14:textId="77777777" w:rsidR="00D65601" w:rsidRDefault="00D65601" w:rsidP="00021291">
      <w:pPr>
        <w:spacing w:line="480" w:lineRule="auto"/>
      </w:pPr>
    </w:p>
    <w:p w14:paraId="671BF19B" w14:textId="653F7730" w:rsidR="00D65601" w:rsidRPr="00F837A6" w:rsidRDefault="00D65601" w:rsidP="00021291">
      <w:pPr>
        <w:pStyle w:val="Heading1"/>
        <w:rPr>
          <w:b/>
        </w:rPr>
      </w:pPr>
      <w:r w:rsidRPr="00F837A6">
        <w:rPr>
          <w:b/>
        </w:rPr>
        <w:t>REFERENCES</w:t>
      </w:r>
    </w:p>
    <w:p w14:paraId="4790BFA3" w14:textId="2B4373F4" w:rsidR="002B1A5B" w:rsidRPr="002B1A5B" w:rsidRDefault="00D65601" w:rsidP="002B1A5B">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2B1A5B" w:rsidRPr="002B1A5B">
        <w:rPr>
          <w:noProof/>
        </w:rPr>
        <w:t>Aitchison, J. 1982. The Statistical Analysis of Compositional data. Journal of the Royal Statistical Society Series B (Statistical Methodology) 44:139–177.</w:t>
      </w:r>
    </w:p>
    <w:p w14:paraId="17149EA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Aitchison, J., and J. J. Egozcue. 2005. Compositional Data Analysis: Where Are We and Where Should We Be Heading? Mathematical Geology 37:829–850.</w:t>
      </w:r>
    </w:p>
    <w:p w14:paraId="0D17C06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Allen, J. M., and B. A. Bradley. 2016. Out of the weeds? Reduced plant invasion risk with climate change in the continental United States. Biological Conservation 203:306–312.</w:t>
      </w:r>
    </w:p>
    <w:p w14:paraId="633D887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Allen, J. M., T. J. Leininger, J. D. Hurd, D. L. Civco, A. E. Gelfand, and J. A. Silander. 2013. Socioeconomics drive woody invasive plant richness in New England, USA through forest fragmentation. Landscape Ecology 28:1671–1686.</w:t>
      </w:r>
    </w:p>
    <w:p w14:paraId="4AA9DF0E"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anerjee, S. 2017. High-Dimensional Bayesian Geostatistics. Bayesian Analysis 12:583–614.</w:t>
      </w:r>
    </w:p>
    <w:p w14:paraId="71DEE60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anerjee, S., A. E. Gelfand, A. O. Finley, and H. Sang. 2008. Gaussian predictive process models for large spatial data sets. Journal of the Royal Statistical Society Series B (Statistical Methodology) 70:825–848.</w:t>
      </w:r>
    </w:p>
    <w:p w14:paraId="0F2BF231"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arry, S., and J. Elith. 2006. Error and uncertainty in habitat models. Journal of Applied Ecology 43:413–423.</w:t>
      </w:r>
    </w:p>
    <w:p w14:paraId="23F6EC4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eaumont, L. J., E. Graham, D. E. Duursma, P. D. Wilson, A. Cabrelli, J. B. Baumgartner, W. Hallgren, M. Esperón-Rodríguez, D. A. Nipperess, D. L. Warren, S. W. Laffan, and J. VanDerWal. 2016. Which species distribution models are more (or less) likely to project broad-scale, climate-induced shifts in species ranges? Ecological Modelling 342.</w:t>
      </w:r>
    </w:p>
    <w:p w14:paraId="52D385F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ellard, C., W. Thuiller, B. Leroy, P. Genovesi, M. Bakkenes, and F. Courchamp. 2013. Will climate change promote future invasions? Global Change Biology 19:3740–3748.</w:t>
      </w:r>
    </w:p>
    <w:p w14:paraId="17C7E9BE"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elmaker, J., P. Zarnetske, M.-N. Tuanmu, S. Zonneveld, S. Record, A. Strecker, and L. Beaudrot. 2015. Empirical evidence for the scale dependence of biotic interactions. Global Ecology and Biogeography 24:750–761.</w:t>
      </w:r>
    </w:p>
    <w:p w14:paraId="6B5EE5A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esag, J. E., and P. A. P. Moran. 1975. On the estimation and testing of spatial interaction in Gaussian Lattice Processes. Biometrika 62:555–562.</w:t>
      </w:r>
    </w:p>
    <w:p w14:paraId="329D2A62"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reiman, L. 2001. Random forests. Machine Learning 45:5–32.</w:t>
      </w:r>
    </w:p>
    <w:p w14:paraId="526FCF0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urke, M., J. Dykema, D. B. Lobell, E. Miguel, and S. Satyanath. 2015. Incorporating Climate Uncertainty into Estimates of Climate Change Impacts. Review of Economics and Statistics 97:461–471.</w:t>
      </w:r>
    </w:p>
    <w:p w14:paraId="26667984"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Burnham, K. M., and T. D. Lee. 2010. Canopy gaps facilitate establishment, growth, and reproduction of invasive Frangula alnus in a Tsuga canadensis dominated forest. Biological Invasions 12:1509–1520.</w:t>
      </w:r>
    </w:p>
    <w:p w14:paraId="4450905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 xml:space="preserve">Carpenter, B., A. Gelman, M. D. Hoffman, D. Lee, B. Goodrich, M. Betancourt, M. Brubaker, J. Guo, P. Li, and A. Riddell. 2017. </w:t>
      </w:r>
      <w:r w:rsidRPr="002B1A5B">
        <w:rPr>
          <w:i/>
          <w:iCs/>
          <w:noProof/>
        </w:rPr>
        <w:t>Stan</w:t>
      </w:r>
      <w:r w:rsidRPr="002B1A5B">
        <w:rPr>
          <w:noProof/>
        </w:rPr>
        <w:t> : A Probabilistic Programming Language. Journal of Statistical Software 76.</w:t>
      </w:r>
    </w:p>
    <w:p w14:paraId="61BE868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Catling, P. M., and Z. S. Porebski. 1994. The history of invasion and current status of glossy buckthorn, Rhamnus frangula, in southern Ontario. Canadian Field-Naturalist 108:305–310.</w:t>
      </w:r>
    </w:p>
    <w:p w14:paraId="653C3EA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Chase, J. M., and T. M. Knight. 2013. Scale-dependent effect sizes of ecological drivers on biodiversity: Why standardised sampling is not enough. Ecology Letters 16:17–26.</w:t>
      </w:r>
    </w:p>
    <w:p w14:paraId="533CD420"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Clark, J. S. 2005. Why environmental scientists are becoming Bayesians. Ecology Letters 8:2–14.</w:t>
      </w:r>
    </w:p>
    <w:p w14:paraId="5FA2BDB1"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Clark, J. S., D. Nemergut, B. Seyednasrollah, P. J. Turner, and S. Zhang. 2017. Generalized joint attribute modeling for biodiversity analysis: Median-zero, multivariate, multifarious data. Ecological Monographs 87:34–56.</w:t>
      </w:r>
    </w:p>
    <w:p w14:paraId="015428FD"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Cogbill, C. V., J. Burk, and G. Motzkin. 2002. The forests of presettlement New England, USA: Spatial and compositional patterns based on town proprietor surveys. Journal of Biogeography 29:1279–1304.</w:t>
      </w:r>
    </w:p>
    <w:p w14:paraId="14B524C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Datta, A., S. Banerjee, A. O. Finley, and A. E. Gelfand. 2016a. Hierarchical Nearest-Neighbor Gaussian Process Models for Large Geostatistical Datasets. Journal of the American Statistical Association 111:800–812.</w:t>
      </w:r>
    </w:p>
    <w:p w14:paraId="045119AD"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Datta, A., S. Banerjee, A. O. Finley, and A. E. Gelfand. 2016b. On nearest-neighbor Gaussian process models for massive spatial data. Wiley Interdisciplinary Reviews: Computational Statistics 8:162–171.</w:t>
      </w:r>
    </w:p>
    <w:p w14:paraId="3652BAF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Diniz-Filho, J. J. A. F., L. Mauricio Bini, B. A. Hawkins, and L. M. Bini. 2003. Spatial Autocorrelation and red herrings in geographical ecology. Global Ecology and Biogeography 12:53–64.</w:t>
      </w:r>
    </w:p>
    <w:p w14:paraId="1EDC0910"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Duputié, A., N. E. Zimmermann, and I. Chuine. 2014. Where are the wild things? Why we need better data on species distribution. Global Ecology and Biogeography 23:457–467.</w:t>
      </w:r>
    </w:p>
    <w:p w14:paraId="7A546CB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Eidsvik, J., A. O. Finley, S. Banerjee, and H. Rue. 2012. Approximate Bayesian Inference for Large Spatial Datasets Using Predictive Process Models. Computational Statistics and Data Analysis 56:1362–1380.</w:t>
      </w:r>
    </w:p>
    <w:p w14:paraId="13DCD59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Elith, J., and J. R. Leathwick. 2009. Species Distribution Models: Ecological Explanation and Prediction Across Space and Time. Annual Review of Ecology, Evolution, and Systematics 40:677–697.</w:t>
      </w:r>
    </w:p>
    <w:p w14:paraId="19FB0BF3"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inley, A. O., A. Datta, B. C. Cook, D. C. Morton, H. E. Andersen, S. Banerjee, U. States, and F. Service. 2017. Applying Nearest Neighbor Gaussian Processes to Massive Spatial Data Sets: Forest Canopy Height Prediction Across Tanana Valley Alaska. arXiv preprint:arXiv:1702.00434.</w:t>
      </w:r>
    </w:p>
    <w:p w14:paraId="4F063A0D"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inley, A. O., H. Sang, S. Banerjee, and A. E. Gelfand. 2009. Improving the performance of predictive process modeling for large datasets. Computational Statistics and Data Analysis 53:2873–2884.</w:t>
      </w:r>
    </w:p>
    <w:p w14:paraId="3CEDD73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ordham, D. A., C. Bertelsmeier, B. W. Brook, R. Early, D. Neto, S. C. Brown, S. Ollier, and M. B. Araújo. 2018. How complex should models be? Comparing correlative and mechanistic range dynamics models. Global Change Biology 24:1357–1370.</w:t>
      </w:r>
    </w:p>
    <w:p w14:paraId="0B6658A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rappier, B., R. T. Eckert, and T. D. Lee. 2003. Potential Impacts of the Invasive Exotic Shrub Rhamnus Frangula L. (Glossy Buckthorn) on Forests of Southern New Hampshire. Northeastern Naturalist 10:277–296.</w:t>
      </w:r>
    </w:p>
    <w:p w14:paraId="706412A6"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rappier, B., R. T. Eckert, and T. D. Lee. 2004. Experimental Removal of the Non-indigenous Shrub Rhamnus frangula (Glossy Buckthorn): Effects on Native Herbs and Woody Seedlings. Northeastern Naturalist 11:333–342.</w:t>
      </w:r>
    </w:p>
    <w:p w14:paraId="4A2C608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Fraterrigo, J. M., S. Wagner, and R. J. Warren. 2014. Local-scale biotic interactions embedded in macroscale climate drivers suggest Eltonian noise hypothesis distribution patterns for an invasive grass. Ecology letters.</w:t>
      </w:r>
    </w:p>
    <w:p w14:paraId="23808040"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elfand, A. E., J. A. J. Silander, S. Wu, A. Latimer, J. a Silander, S. Wuz, A. Latimerx, P. O. Lewis, A. G. Rebelok, and M. Holder. 2006. Explaining species distribution patterns through hierarchical modeling. Bayesian Analysis 1:41–92.</w:t>
      </w:r>
    </w:p>
    <w:p w14:paraId="13C4E33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elman, A., J. B. Carlin, H. S. Stern, D. B. Dunson, A. Vehtari, and D. B. Rubin. 2013. Bayesian Data Analysis. 3rd edition. Chapman &amp; Hall, London.</w:t>
      </w:r>
    </w:p>
    <w:p w14:paraId="034E08F5"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elman, A., J. Hwang, and A. Vehtari. 2014. Understanding predictive information criteria for Bayesian models. Statistics and Computing 24:997–1016.</w:t>
      </w:r>
    </w:p>
    <w:p w14:paraId="63BA4D2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esch, B. D., M. Oimoen, S. Greenlee, C. Nelson, M. Steuck, and D. Tyler. 2002. The National Elevation Dataset. Photogrammetric Engineering &amp; Remote Sensing 68:1–9.</w:t>
      </w:r>
    </w:p>
    <w:p w14:paraId="7D2EF38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rimm, V., and S. F. Railsback. 2013. Individual based modeling and ecology. Princeton University Press.</w:t>
      </w:r>
    </w:p>
    <w:p w14:paraId="0D41D73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uillera-Arroita, G., J. J. Lahoz-Monfort, J. Elith, A. Gordon, H. Kujala, P. E. Lentini, M. A. McCarthy, R. Tingley, and B. A. Wintle. 2015. Is my species distribution model fit for purpose? Matching data and models to applications. Global Ecology and Biogeography 24:276–292.</w:t>
      </w:r>
    </w:p>
    <w:p w14:paraId="31EA29F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uisan, A., C. H. Graham, J. Elith, F. Huettmann, M. Dudik, S. Ferrier, R. Hijmans, A. Lehmann, J. Li, L. G. Lohmann, B. Loiselle, G. Manion, C. Moritz, M. Nakamura, Y. Nakazawa, J. M. C. Overton, A. T. Peterson, S. J. Phillips, K. Richardson, R. Scachetti-Pereira, R. E. Schapire, S. E. Williams, M. S. Wisz, and N. E. Zimmermann. 2007. Sensitivity of predictive species distribution models to change in grain size. Diversity and Distributions 13:332–340.</w:t>
      </w:r>
    </w:p>
    <w:p w14:paraId="7F59433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uisan, A., and W. Thuiller. 2005. Predicting species distribution: Offering more than simple habitat models. Ecology Letters 8:993–1009.</w:t>
      </w:r>
    </w:p>
    <w:p w14:paraId="1E74AEA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Guisan, A., R. Tingley, J. B. Baumgartner, I. Naujokaitis-Lewis, P. R. Sutcliffe, A. I. T. Tulloch, T. J. Regan, L. Brotons, E. Mcdonald-Madden, C. Mantyka-Pringle, T. G. Martin, J. R. Rhodes, R. Maggini, S. A. Setterfield, J. Elith, M. W. Schwartz, B. A. Wintle, O. Broennimann, M. Austin, S. Ferrier, M. R. Kearney, H. P. Possingham, and Y. M. Buckley. 2013. Predicting species distributions for conservation decisions. Ecology Letters 16:1424–1435.</w:t>
      </w:r>
    </w:p>
    <w:p w14:paraId="7D5D51D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e, F., K. J. Gaston, E. F. Connor, and D. S. Srivastava. 2005. The local–regional relationship: Immigration, extinction, and scale. Ecology 86:360–365.</w:t>
      </w:r>
    </w:p>
    <w:p w14:paraId="0019E47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e, K. S., B. A. Bradley, A. F. Cord, D. Rocchini, M. N. Tuanmu, S. Schmidtlein, W. Turner, M. Wegmann, and N. Pettorelli. 2015. Will remote sensing shape the next generation of species distribution models? Remote Sensing in Ecology and Conservation 1:4–18.</w:t>
      </w:r>
    </w:p>
    <w:p w14:paraId="7C5ECC7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omer, C., J. Dewitz, J. Fry, M. Coan, N. Hossain, C. Larson, N. Herold, A. McKerrow, J. N. VanDriel, and J. D. Wickham. 2007. Completion of the 2001 National Land Cover Database for the Conterminous United States. Photogrammetric Engineering &amp; Remote Sensing 73:337–341.</w:t>
      </w:r>
    </w:p>
    <w:p w14:paraId="5BD81C7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omer, C., C. Huang, L. Yang, B. Wylie, and M. Coan. 2004. Development of a circa 2000 landcover database for the United States. Photogrammetric Engineering &amp; Remote Sensing 70:829–840.</w:t>
      </w:r>
    </w:p>
    <w:p w14:paraId="0CC92AA6"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ooten, M. B., and N. T. Hobbs. 2015. A guide to Bayesian model selection for ecologists. Ecological Monographs 85:3–28.</w:t>
      </w:r>
    </w:p>
    <w:p w14:paraId="1C75C9D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Huston, M. a. 1999. Local Processes and Regional Patterns: Appropriate Scales for Understanding Variation in the Diversity of Plants and Animals. Oikos 86:393–401.</w:t>
      </w:r>
    </w:p>
    <w:p w14:paraId="6DCE1FE3"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Ibáñez, I., J. A. Silander, J. M. Allen, S. A. Treanor, and A. Wilson. 2009. Identifying hotspots for plant invasions and forecasting focal points of further spread. Journal of Applied Ecology 46:1219–1228.</w:t>
      </w:r>
    </w:p>
    <w:p w14:paraId="17AA4A4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Jackson, H. B., and L. Fahrig. 2015. Are ecologists conducting research at the optimal scale? Global Ecology and Biogeography 24:52–63.</w:t>
      </w:r>
    </w:p>
    <w:p w14:paraId="7AF0D86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Jin, X., B. P. Carlin, and S. Banerjee. 2005. Generalized hierarchical multivariate CAR models for areal data. Biometrics 61:950–961.</w:t>
      </w:r>
    </w:p>
    <w:p w14:paraId="04AB4B0E"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Johnson, V. S., J. A. Litvaitis, T. D. Lee, and S. D. Frey. 2006. The role of spatial and temporal scale in colonization and spread of invasive shrubs in early successional habitats. Forest Ecology and Management 228:124–134.</w:t>
      </w:r>
    </w:p>
    <w:p w14:paraId="3A6B04F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Joseph, M. B. 2016. Exact sparse CAR models in Stan. http://mc-stan.org/users/documentation/case-studies/mbjoseph-CARStan.html.</w:t>
      </w:r>
    </w:p>
    <w:p w14:paraId="36AA705E"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Justice, D., A. Deely, and F. Rubin. 2002. New Hampshire land cover assesment.</w:t>
      </w:r>
    </w:p>
    <w:p w14:paraId="43A58A8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Karger, D. N., O. Conrad, J. Böhner, T. Kawohl, H. Kreft, R. W. Soria-Auza, N. E. Zimmermann, H. P. Linder, and M. Kessler. 2017. Climatologies at high resolution for the earth’s land surface areas. Scientific Data 4:1–20.</w:t>
      </w:r>
    </w:p>
    <w:p w14:paraId="40C16392"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Kearney, M. R., and W. Porter. 2009. Mechanistic niche modelling: Combining physiological and spatial data to predict species’ ranges. Ecology Letters 12:334–350.</w:t>
      </w:r>
    </w:p>
    <w:p w14:paraId="5615A6C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Keil, P., O. Schweiger, I. Kühn, W. E. Kunin, M. Kuussaari, J. Settele, K. Henle, L. Brotons, G. Pe’er, S. Lengyel, A. Moustakas, H. Steinicke, and D. Storch. 2012. Patterns of beta diversity in Europe: the role of climate, land cover and distance across scales. Journal of Biogeography 39:1473–1486.</w:t>
      </w:r>
    </w:p>
    <w:p w14:paraId="17AC698E"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anzer, N. B., T. D. Lee, M. J. Ducey, and S. E. Eisenhaure. 2017. Sapling white pine (Pinus strobus L.) exhibits growth response following selective release from competition with glossy buckthorn (Frangula alnus P. Mill) and associated vegetation. Forest Ecology and Management 404:280–288.</w:t>
      </w:r>
    </w:p>
    <w:p w14:paraId="4C5A1BB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atimer, A. M., S. Wu, A. E. Gelfand, and J. A. Silander. 2006. Building statistical models to analyze species distributions. Ecological Applications 16:33–50.</w:t>
      </w:r>
    </w:p>
    <w:p w14:paraId="37E61EF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ee, T. D., and J. H. Thompson. 2012. Effects of logging history on invasion of eastern white pine forests by exotic glossy buckthorn (Frangula alnus P. Mill.). Forest Ecology and Management 265:201–210.</w:t>
      </w:r>
    </w:p>
    <w:p w14:paraId="123F8BC8"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egendre, P. 1993. Spatial Autocorralation: Trouble or New Paradigm? Ecology 74:1659–1673.</w:t>
      </w:r>
    </w:p>
    <w:p w14:paraId="2AE2302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eininger, T. J., A. E. Gelfand, J. M. Allen, and J. A. Silander. 2013. Spatial Regression Modeling for Compositional Data With Many Zeros. Journal of Agricultural, Biological, and Environmental Statistics 18:314–334.</w:t>
      </w:r>
    </w:p>
    <w:p w14:paraId="425E205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Lydakis, A., J. M. Allen, M. Petrik, and T. M. Szewczyk. 2018. Robust strategies for managing invasive plants. Page IJCAI Artificial Intelligence for Wildlife Conservation.</w:t>
      </w:r>
    </w:p>
    <w:p w14:paraId="300C3B3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anson, S., J. Schroeder, D. Van Riper, and S. Ruggles. 2017. IPUMS National Historical Geographic Information System: Version 12.0 [Database]. Minneapolis.</w:t>
      </w:r>
    </w:p>
    <w:p w14:paraId="6049A0D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anzoor, S. A., G. Griffiths, and M. Lukac. 2018. Species distribution model transferability and model grain size – finer may not always be better. Scientific Reports 8:7168.</w:t>
      </w:r>
    </w:p>
    <w:p w14:paraId="03AC912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erow, C., S. T. Bois, J. M. Allen, Y. Xie, and J. A. Silander. 2017. Climate change both facilitates and inhibits invasive plant ranges in New England. Proceedings of the National Academy of Sciences 114:E3276–E3284.</w:t>
      </w:r>
    </w:p>
    <w:p w14:paraId="0E4A5E3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erow, C., J. P. Dahlgren, C. J. E. Metcalf, D. Z. Childs, M. E. K. Evans, E. Jongejans, S. Record, M. Rees, R. Salguero-Gómez, and S. M. Mcmahon. 2014a. Advancing population ecology with integral projection models: A practical guide. Methods in Ecology and Evolution 5:99–110.</w:t>
      </w:r>
    </w:p>
    <w:p w14:paraId="560D28EA"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erow, C., N. LaFleur, J. A. Silander Jr., A. M. Wilson, and M. Rubega. 2011. Developing Dynamic Mechanistic Species Distribution Models: Predicting Bird-Mediated Spread of Invasive Plants across Northeastern North America. The American Naturalist 178:30–43.</w:t>
      </w:r>
    </w:p>
    <w:p w14:paraId="51E7770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erow, C., A. M. Latimer, A. M. Wilson, S. M. Mcmahon, A. G. Rebelo, and J. A. Silander. 2014b. On using integral projection models to generate demographically driven predictions of species’ distributions: Development and validation using sparse data. Ecography 37:1167–1183.</w:t>
      </w:r>
    </w:p>
    <w:p w14:paraId="37CEB943"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erow, C., M. J. Smith, and J. A. Silander. 2013. A practical guide to MaxEnt for modeling species’ distributions: What it does, and why inputs and settings matter. Ecography 36:1058–1069.</w:t>
      </w:r>
    </w:p>
    <w:p w14:paraId="10A61822"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Munroe, D. K., and D. Müller. 2007. Issues in spatially explicit statistical land-use/cover change (LUCC) models: Examples from western Honduras and the Central Highlands of Vietnam. Land Use Policy 24:521–530.</w:t>
      </w:r>
    </w:p>
    <w:p w14:paraId="4EF88D31"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Pasquarella, V. J., C. E. Holden, and C. E. Woodcock. 2018. Improved mapping of forest type using spectral-temporal Landsat features. Remote Sensing of Environment 210:193–207.</w:t>
      </w:r>
    </w:p>
    <w:p w14:paraId="304D7D86"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Pearson, R. G., and T. Dawson. 2003. Predicting the impacts of climate change on the distribution of species: are bioclimate envelope models useful? Global Ecology &amp; Biogeography 12:361–371.</w:t>
      </w:r>
    </w:p>
    <w:p w14:paraId="27D546A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Phillips, S. J., and M. Dudík. 2008. Modeling of species distribution with Maxent: new extensions and a comprehensive evalutation. Ecography 31:161–175.</w:t>
      </w:r>
    </w:p>
    <w:p w14:paraId="3C049816"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QGIS Development Team. 2017. QGIS Geographic Information System. Open Source Geospatial Foundation Project.</w:t>
      </w:r>
    </w:p>
    <w:p w14:paraId="174B63E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R Core Team. 2017. R: A language and environment for statistical computing. R Foundation for Statistical Computing.</w:t>
      </w:r>
    </w:p>
    <w:p w14:paraId="42445B93"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Rahbek, C., and G. R. Graves. 2001. Multiscale assessment of patterns of avian species richness. Proceedings of the National Academy of Sciences of the United States of America 98:4534–9.</w:t>
      </w:r>
    </w:p>
    <w:p w14:paraId="5379FB41"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Redo, D. J., and A. C. Millington. 2011. A hybrid approach to mapping land-use modification and land-cover transition from MODIS time-series data: A case study from the Bolivian seasonal tropics. Remote Sensing of Environment 115:353–372.</w:t>
      </w:r>
    </w:p>
    <w:p w14:paraId="09A8D930"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Stan Development Team. 2017a. Stan modeling language: User’s guide and reference manual. Stan version 2.16.0.</w:t>
      </w:r>
    </w:p>
    <w:p w14:paraId="2DA0C17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Stan Development Team. 2017b. RStan: the R interface to Stan.</w:t>
      </w:r>
    </w:p>
    <w:p w14:paraId="0B2B6A9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Stan Development Team. 2017c. CmdStan: the command-line interface to Stan, Version 2.17.0.</w:t>
      </w:r>
    </w:p>
    <w:p w14:paraId="1BA60E8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Sulla-Menashe, D., M. A. Friedl, O. N. Krankina, A. Baccini, C. E. Woodcock, A. Sibley, G. Sun, V. Kharuk, and V. Elsakov. 2011. Hierarchical mapping of Northern Eurasian land cover using MODIS data. Remote Sensing of Environment 115:392–403.</w:t>
      </w:r>
    </w:p>
    <w:p w14:paraId="4C8951A6"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Turner, M. G., R. V O’Neill, R. H. Gardner, and B. T. Milne. 1989. Effects of changing spatial scale on the analysis of landscape pattern. Landscape Ecology 3:153–162.</w:t>
      </w:r>
    </w:p>
    <w:p w14:paraId="4B0E3501"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U.S. Census Bureau. 2017. 2017 TIGER/Line Shapefiles Technical Documentation.</w:t>
      </w:r>
    </w:p>
    <w:p w14:paraId="7B14502F"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U.S. Geological Survey. 2014. National Transportation Dataset. https://nationalmap.gov/transport.html.</w:t>
      </w:r>
    </w:p>
    <w:p w14:paraId="55551FB2"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Warren, D. L., M. Cardillo, D. F. Rosauer, and D. I. Bolnick. 2014. Mistaking geography for biology: inferring processes from species distributions. Trends in Ecology and Evolution 29:572–580.</w:t>
      </w:r>
    </w:p>
    <w:p w14:paraId="3DADDCFC"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Webster, C. R., M. A. Jenkins, and S. Jose. 2006. Woody invaders and the challenges they pose to forest ecosystems in the eastern United States. Journal of Forestry 104:366–374.</w:t>
      </w:r>
    </w:p>
    <w:p w14:paraId="520389E9"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Wickham, J. D., S. V. Stehman, J. A. Fry, J. H. Smith, and C. G. Homer. 2010. Thematic accuracy of the NLCD 2001 land cover for the conterminous United States. Remote Sensing of Environment 114:1286–1296.</w:t>
      </w:r>
    </w:p>
    <w:p w14:paraId="6CCE8BBB"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Wiens, J. A. 1989. Spatial Scaling in Ecology Spatial scaling in ecology. Source: Functional Ecology 3:385–397.</w:t>
      </w:r>
    </w:p>
    <w:p w14:paraId="4AD367D7" w14:textId="77777777" w:rsidR="002B1A5B" w:rsidRPr="002B1A5B" w:rsidRDefault="002B1A5B" w:rsidP="002B1A5B">
      <w:pPr>
        <w:widowControl w:val="0"/>
        <w:autoSpaceDE w:val="0"/>
        <w:autoSpaceDN w:val="0"/>
        <w:adjustRightInd w:val="0"/>
        <w:spacing w:line="480" w:lineRule="auto"/>
        <w:ind w:left="480" w:hanging="480"/>
        <w:rPr>
          <w:noProof/>
        </w:rPr>
      </w:pPr>
      <w:r w:rsidRPr="002B1A5B">
        <w:rPr>
          <w:noProof/>
        </w:rPr>
        <w:t>Wikle, C. 2003. Hierarchical Bayesian models for predicting the spread of ecological processes. Ecology 84:1382–1394.</w:t>
      </w:r>
    </w:p>
    <w:p w14:paraId="370F6917" w14:textId="2A502513" w:rsidR="00507C88" w:rsidRDefault="00D65601" w:rsidP="002B1A5B">
      <w:pPr>
        <w:widowControl w:val="0"/>
        <w:autoSpaceDE w:val="0"/>
        <w:autoSpaceDN w:val="0"/>
        <w:adjustRightInd w:val="0"/>
        <w:spacing w:line="480" w:lineRule="auto"/>
        <w:ind w:left="480" w:hanging="480"/>
      </w:pPr>
      <w:r>
        <w:fldChar w:fldCharType="end"/>
      </w:r>
    </w:p>
    <w:p w14:paraId="780071D8" w14:textId="77777777" w:rsidR="00021291" w:rsidRDefault="00021291" w:rsidP="00021291">
      <w:pPr>
        <w:spacing w:line="480" w:lineRule="auto"/>
      </w:pPr>
      <w:r>
        <w:br w:type="page"/>
      </w:r>
    </w:p>
    <w:p w14:paraId="478FF1B0" w14:textId="51E08417" w:rsidR="00021291" w:rsidRPr="00F837A6" w:rsidRDefault="00021291" w:rsidP="00430265">
      <w:pPr>
        <w:pStyle w:val="Heading1"/>
        <w:rPr>
          <w:b/>
        </w:rPr>
      </w:pPr>
      <w:r w:rsidRPr="00F837A6">
        <w:rPr>
          <w:b/>
        </w:rPr>
        <w:t>TABLES</w:t>
      </w:r>
    </w:p>
    <w:p w14:paraId="27078262" w14:textId="78498A92" w:rsidR="00021291" w:rsidRPr="00844CA2" w:rsidRDefault="00021291" w:rsidP="00021291">
      <w:pPr>
        <w:spacing w:line="480" w:lineRule="auto"/>
      </w:pPr>
      <w:r>
        <w:rPr>
          <w:b/>
        </w:rPr>
        <w:t>Table 1.</w:t>
      </w:r>
      <w:r>
        <w:t xml:space="preserve"> Description of land cover objects.</w:t>
      </w:r>
    </w:p>
    <w:tbl>
      <w:tblPr>
        <w:tblStyle w:val="TableGrid"/>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
        <w:gridCol w:w="1369"/>
        <w:gridCol w:w="2509"/>
        <w:gridCol w:w="1620"/>
        <w:gridCol w:w="900"/>
        <w:gridCol w:w="1350"/>
      </w:tblGrid>
      <w:tr w:rsidR="00A90019" w:rsidRPr="002556BF" w14:paraId="69C8F609" w14:textId="77777777" w:rsidTr="00A90019">
        <w:tc>
          <w:tcPr>
            <w:tcW w:w="910" w:type="dxa"/>
            <w:tcBorders>
              <w:bottom w:val="single" w:sz="4" w:space="0" w:color="auto"/>
              <w:right w:val="single" w:sz="4" w:space="0" w:color="auto"/>
            </w:tcBorders>
            <w:vAlign w:val="center"/>
          </w:tcPr>
          <w:p w14:paraId="040EA6F1" w14:textId="77777777" w:rsidR="00A90019" w:rsidRPr="002556BF" w:rsidRDefault="00A90019" w:rsidP="00A90019">
            <w:pPr>
              <w:jc w:val="center"/>
              <w:rPr>
                <w:b/>
              </w:rPr>
            </w:pPr>
            <w:r w:rsidRPr="002556BF">
              <w:rPr>
                <w:b/>
              </w:rPr>
              <w:t>Object</w:t>
            </w:r>
          </w:p>
        </w:tc>
        <w:tc>
          <w:tcPr>
            <w:tcW w:w="1369" w:type="dxa"/>
            <w:tcBorders>
              <w:left w:val="single" w:sz="4" w:space="0" w:color="auto"/>
              <w:bottom w:val="single" w:sz="4" w:space="0" w:color="auto"/>
            </w:tcBorders>
            <w:vAlign w:val="center"/>
          </w:tcPr>
          <w:p w14:paraId="4127173C" w14:textId="77777777" w:rsidR="00A90019" w:rsidRPr="002556BF" w:rsidRDefault="00A90019" w:rsidP="00A90019">
            <w:pPr>
              <w:jc w:val="center"/>
              <w:rPr>
                <w:b/>
              </w:rPr>
            </w:pPr>
            <w:r>
              <w:rPr>
                <w:b/>
              </w:rPr>
              <w:t>Type</w:t>
            </w:r>
          </w:p>
        </w:tc>
        <w:tc>
          <w:tcPr>
            <w:tcW w:w="2509" w:type="dxa"/>
            <w:tcBorders>
              <w:bottom w:val="single" w:sz="4" w:space="0" w:color="auto"/>
            </w:tcBorders>
            <w:vAlign w:val="center"/>
          </w:tcPr>
          <w:p w14:paraId="13B32EAB" w14:textId="77777777" w:rsidR="00A90019" w:rsidRPr="002556BF" w:rsidRDefault="00A90019" w:rsidP="00A90019">
            <w:pPr>
              <w:jc w:val="center"/>
              <w:rPr>
                <w:b/>
              </w:rPr>
            </w:pPr>
            <w:r>
              <w:rPr>
                <w:b/>
              </w:rPr>
              <w:t>Description</w:t>
            </w:r>
          </w:p>
        </w:tc>
        <w:tc>
          <w:tcPr>
            <w:tcW w:w="1620" w:type="dxa"/>
            <w:tcBorders>
              <w:bottom w:val="single" w:sz="4" w:space="0" w:color="auto"/>
            </w:tcBorders>
            <w:vAlign w:val="center"/>
          </w:tcPr>
          <w:p w14:paraId="386EA618" w14:textId="536BB204" w:rsidR="00A90019" w:rsidRPr="002556BF" w:rsidRDefault="00A90019" w:rsidP="00A90019">
            <w:pPr>
              <w:jc w:val="center"/>
              <w:rPr>
                <w:b/>
              </w:rPr>
            </w:pPr>
            <w:r>
              <w:rPr>
                <w:b/>
              </w:rPr>
              <w:t>Compositinal constraints</w:t>
            </w:r>
          </w:p>
        </w:tc>
        <w:tc>
          <w:tcPr>
            <w:tcW w:w="900" w:type="dxa"/>
            <w:tcBorders>
              <w:bottom w:val="single" w:sz="4" w:space="0" w:color="auto"/>
            </w:tcBorders>
            <w:vAlign w:val="center"/>
          </w:tcPr>
          <w:p w14:paraId="5C120FBD" w14:textId="64980E6F" w:rsidR="00A90019" w:rsidRPr="002556BF" w:rsidRDefault="00A90019" w:rsidP="00A90019">
            <w:pPr>
              <w:jc w:val="center"/>
              <w:rPr>
                <w:b/>
              </w:rPr>
            </w:pPr>
            <w:r w:rsidRPr="002556BF">
              <w:rPr>
                <w:b/>
              </w:rPr>
              <w:t>Extent</w:t>
            </w:r>
          </w:p>
        </w:tc>
        <w:tc>
          <w:tcPr>
            <w:tcW w:w="1350" w:type="dxa"/>
            <w:tcBorders>
              <w:bottom w:val="single" w:sz="4" w:space="0" w:color="auto"/>
            </w:tcBorders>
            <w:vAlign w:val="center"/>
          </w:tcPr>
          <w:p w14:paraId="3BF2B9A6" w14:textId="77777777" w:rsidR="00A90019" w:rsidRPr="002556BF" w:rsidRDefault="00A90019" w:rsidP="00A90019">
            <w:pPr>
              <w:jc w:val="center"/>
              <w:rPr>
                <w:b/>
              </w:rPr>
            </w:pPr>
            <w:r>
              <w:rPr>
                <w:b/>
              </w:rPr>
              <w:t>Number of land cover categories</w:t>
            </w:r>
          </w:p>
        </w:tc>
      </w:tr>
      <w:tr w:rsidR="00A90019" w14:paraId="386E8112" w14:textId="77777777" w:rsidTr="003B7925">
        <w:trPr>
          <w:trHeight w:val="721"/>
        </w:trPr>
        <w:tc>
          <w:tcPr>
            <w:tcW w:w="910" w:type="dxa"/>
            <w:tcBorders>
              <w:top w:val="single" w:sz="4" w:space="0" w:color="auto"/>
              <w:right w:val="single" w:sz="4" w:space="0" w:color="auto"/>
            </w:tcBorders>
            <w:vAlign w:val="center"/>
          </w:tcPr>
          <w:p w14:paraId="5D93A437" w14:textId="77777777" w:rsidR="00A90019" w:rsidRPr="002556BF" w:rsidRDefault="00A90019" w:rsidP="00A90019">
            <w:pPr>
              <w:jc w:val="center"/>
              <w:rPr>
                <w:b/>
              </w:rPr>
            </w:pPr>
            <w:r w:rsidRPr="002556BF">
              <w:rPr>
                <w:b/>
              </w:rPr>
              <w:t>Y</w:t>
            </w:r>
          </w:p>
        </w:tc>
        <w:tc>
          <w:tcPr>
            <w:tcW w:w="1369" w:type="dxa"/>
            <w:tcBorders>
              <w:top w:val="single" w:sz="4" w:space="0" w:color="auto"/>
              <w:left w:val="single" w:sz="4" w:space="0" w:color="auto"/>
            </w:tcBorders>
            <w:vAlign w:val="center"/>
          </w:tcPr>
          <w:p w14:paraId="040FAFDF" w14:textId="77777777" w:rsidR="00A90019" w:rsidRDefault="00A90019" w:rsidP="00A90019">
            <w:pPr>
              <w:jc w:val="center"/>
            </w:pPr>
            <w:r>
              <w:t>Observed</w:t>
            </w:r>
          </w:p>
        </w:tc>
        <w:tc>
          <w:tcPr>
            <w:tcW w:w="2509" w:type="dxa"/>
            <w:tcBorders>
              <w:top w:val="single" w:sz="4" w:space="0" w:color="auto"/>
            </w:tcBorders>
            <w:vAlign w:val="center"/>
          </w:tcPr>
          <w:p w14:paraId="68DAA1FA" w14:textId="77777777" w:rsidR="00A90019" w:rsidRDefault="00A90019" w:rsidP="00A90019">
            <w:pPr>
              <w:jc w:val="center"/>
            </w:pPr>
            <w:r>
              <w:t>higher accuracy</w:t>
            </w:r>
          </w:p>
        </w:tc>
        <w:tc>
          <w:tcPr>
            <w:tcW w:w="1620" w:type="dxa"/>
            <w:tcBorders>
              <w:top w:val="single" w:sz="4" w:space="0" w:color="auto"/>
            </w:tcBorders>
            <w:vAlign w:val="center"/>
          </w:tcPr>
          <w:p w14:paraId="3B0E58C4" w14:textId="288B79ED" w:rsidR="00A90019" w:rsidRDefault="00A90019" w:rsidP="00A90019">
            <w:pPr>
              <w:jc w:val="center"/>
            </w:pPr>
            <w:r>
              <w:t>Yes</w:t>
            </w:r>
          </w:p>
        </w:tc>
        <w:tc>
          <w:tcPr>
            <w:tcW w:w="900" w:type="dxa"/>
            <w:tcBorders>
              <w:top w:val="single" w:sz="4" w:space="0" w:color="auto"/>
            </w:tcBorders>
            <w:vAlign w:val="center"/>
          </w:tcPr>
          <w:p w14:paraId="2684D4DB" w14:textId="07E6C488" w:rsidR="00A90019" w:rsidRDefault="00A90019" w:rsidP="00A90019">
            <w:pPr>
              <w:jc w:val="center"/>
            </w:pPr>
            <w:r>
              <w:t>subset</w:t>
            </w:r>
          </w:p>
        </w:tc>
        <w:tc>
          <w:tcPr>
            <w:tcW w:w="1350" w:type="dxa"/>
            <w:tcBorders>
              <w:top w:val="single" w:sz="4" w:space="0" w:color="auto"/>
            </w:tcBorders>
            <w:vAlign w:val="center"/>
          </w:tcPr>
          <w:p w14:paraId="50E691A6" w14:textId="77777777" w:rsidR="00A90019" w:rsidRDefault="00A90019" w:rsidP="00A90019">
            <w:pPr>
              <w:jc w:val="center"/>
            </w:pPr>
            <w:r>
              <w:rPr>
                <w:i/>
              </w:rPr>
              <w:t>D</w:t>
            </w:r>
          </w:p>
        </w:tc>
      </w:tr>
      <w:tr w:rsidR="00A90019" w14:paraId="0D1EDCBE" w14:textId="77777777" w:rsidTr="003B7925">
        <w:trPr>
          <w:trHeight w:val="721"/>
        </w:trPr>
        <w:tc>
          <w:tcPr>
            <w:tcW w:w="910" w:type="dxa"/>
            <w:tcBorders>
              <w:bottom w:val="single" w:sz="4" w:space="0" w:color="auto"/>
              <w:right w:val="single" w:sz="4" w:space="0" w:color="auto"/>
            </w:tcBorders>
            <w:vAlign w:val="center"/>
          </w:tcPr>
          <w:p w14:paraId="025A5B5F" w14:textId="77777777" w:rsidR="00A90019" w:rsidRPr="002556BF" w:rsidRDefault="00A90019" w:rsidP="00A90019">
            <w:pPr>
              <w:jc w:val="center"/>
              <w:rPr>
                <w:b/>
              </w:rPr>
            </w:pPr>
            <w:r w:rsidRPr="002556BF">
              <w:rPr>
                <w:b/>
              </w:rPr>
              <w:t>Z</w:t>
            </w:r>
          </w:p>
        </w:tc>
        <w:tc>
          <w:tcPr>
            <w:tcW w:w="1369" w:type="dxa"/>
            <w:tcBorders>
              <w:left w:val="single" w:sz="4" w:space="0" w:color="auto"/>
              <w:bottom w:val="single" w:sz="4" w:space="0" w:color="auto"/>
            </w:tcBorders>
            <w:vAlign w:val="center"/>
          </w:tcPr>
          <w:p w14:paraId="5F6FF818" w14:textId="77777777" w:rsidR="00A90019" w:rsidRDefault="00A90019" w:rsidP="00A90019">
            <w:pPr>
              <w:jc w:val="center"/>
            </w:pPr>
            <w:r>
              <w:t>Observed</w:t>
            </w:r>
          </w:p>
        </w:tc>
        <w:tc>
          <w:tcPr>
            <w:tcW w:w="2509" w:type="dxa"/>
            <w:tcBorders>
              <w:bottom w:val="single" w:sz="4" w:space="0" w:color="auto"/>
            </w:tcBorders>
            <w:vAlign w:val="center"/>
          </w:tcPr>
          <w:p w14:paraId="658D8D7B" w14:textId="77777777" w:rsidR="00A90019" w:rsidRDefault="00A90019" w:rsidP="00A90019">
            <w:pPr>
              <w:jc w:val="center"/>
            </w:pPr>
            <w:r>
              <w:t>lower accuracy</w:t>
            </w:r>
          </w:p>
        </w:tc>
        <w:tc>
          <w:tcPr>
            <w:tcW w:w="1620" w:type="dxa"/>
            <w:tcBorders>
              <w:bottom w:val="single" w:sz="4" w:space="0" w:color="auto"/>
            </w:tcBorders>
            <w:vAlign w:val="center"/>
          </w:tcPr>
          <w:p w14:paraId="5CC85123" w14:textId="7A639607" w:rsidR="00A90019" w:rsidRDefault="00A90019" w:rsidP="00A90019">
            <w:pPr>
              <w:jc w:val="center"/>
            </w:pPr>
            <w:r>
              <w:t>Yes</w:t>
            </w:r>
          </w:p>
        </w:tc>
        <w:tc>
          <w:tcPr>
            <w:tcW w:w="900" w:type="dxa"/>
            <w:tcBorders>
              <w:bottom w:val="single" w:sz="4" w:space="0" w:color="auto"/>
            </w:tcBorders>
            <w:vAlign w:val="center"/>
          </w:tcPr>
          <w:p w14:paraId="02799396" w14:textId="30703C5C" w:rsidR="00A90019" w:rsidRDefault="00A90019" w:rsidP="00A90019">
            <w:pPr>
              <w:jc w:val="center"/>
            </w:pPr>
            <w:r>
              <w:t>full</w:t>
            </w:r>
          </w:p>
        </w:tc>
        <w:tc>
          <w:tcPr>
            <w:tcW w:w="1350" w:type="dxa"/>
            <w:tcBorders>
              <w:bottom w:val="single" w:sz="4" w:space="0" w:color="auto"/>
            </w:tcBorders>
            <w:vAlign w:val="center"/>
          </w:tcPr>
          <w:p w14:paraId="0D1F8430" w14:textId="77777777" w:rsidR="00A90019" w:rsidRDefault="00A90019" w:rsidP="00A90019">
            <w:pPr>
              <w:jc w:val="center"/>
            </w:pPr>
            <w:r>
              <w:rPr>
                <w:i/>
              </w:rPr>
              <w:t>d=D</w:t>
            </w:r>
            <w:r>
              <w:t>-1</w:t>
            </w:r>
          </w:p>
        </w:tc>
      </w:tr>
      <w:tr w:rsidR="00A90019" w14:paraId="00DB9401" w14:textId="77777777" w:rsidTr="003B7925">
        <w:trPr>
          <w:trHeight w:val="721"/>
        </w:trPr>
        <w:tc>
          <w:tcPr>
            <w:tcW w:w="910" w:type="dxa"/>
            <w:tcBorders>
              <w:top w:val="single" w:sz="4" w:space="0" w:color="auto"/>
              <w:right w:val="single" w:sz="4" w:space="0" w:color="auto"/>
            </w:tcBorders>
            <w:vAlign w:val="center"/>
          </w:tcPr>
          <w:p w14:paraId="74070B13" w14:textId="77777777" w:rsidR="00A90019" w:rsidRPr="002556BF" w:rsidRDefault="00A90019" w:rsidP="00A90019">
            <w:pPr>
              <w:jc w:val="center"/>
              <w:rPr>
                <w:b/>
              </w:rPr>
            </w:pPr>
            <w:r w:rsidRPr="002556BF">
              <w:rPr>
                <w:b/>
              </w:rPr>
              <w:t>Z’</w:t>
            </w:r>
          </w:p>
        </w:tc>
        <w:tc>
          <w:tcPr>
            <w:tcW w:w="1369" w:type="dxa"/>
            <w:tcBorders>
              <w:top w:val="single" w:sz="4" w:space="0" w:color="auto"/>
              <w:left w:val="single" w:sz="4" w:space="0" w:color="auto"/>
            </w:tcBorders>
            <w:vAlign w:val="center"/>
          </w:tcPr>
          <w:p w14:paraId="4D40D356" w14:textId="04B89434" w:rsidR="00A90019" w:rsidRDefault="00B6794A" w:rsidP="00A90019">
            <w:pPr>
              <w:jc w:val="center"/>
            </w:pPr>
            <w:r>
              <w:t>Modeled</w:t>
            </w:r>
          </w:p>
        </w:tc>
        <w:tc>
          <w:tcPr>
            <w:tcW w:w="2509" w:type="dxa"/>
            <w:tcBorders>
              <w:top w:val="single" w:sz="4" w:space="0" w:color="auto"/>
            </w:tcBorders>
            <w:vAlign w:val="center"/>
          </w:tcPr>
          <w:p w14:paraId="4AF871B8" w14:textId="4474AF5C" w:rsidR="00A90019" w:rsidRDefault="00A90019" w:rsidP="00A90019">
            <w:pPr>
              <w:jc w:val="center"/>
            </w:pPr>
            <w:r w:rsidRPr="00AC647A">
              <w:rPr>
                <w:b/>
              </w:rPr>
              <w:t>Z</w:t>
            </w:r>
            <w:r>
              <w:t xml:space="preserve"> with bias correction,</w:t>
            </w:r>
          </w:p>
          <w:p w14:paraId="382F73C4" w14:textId="77777777" w:rsidR="00A90019" w:rsidRPr="00D45276" w:rsidRDefault="00A90019" w:rsidP="00A90019">
            <w:pPr>
              <w:jc w:val="center"/>
            </w:pPr>
            <w:r w:rsidRPr="00AC647A">
              <w:rPr>
                <w:b/>
                <w:i/>
              </w:rPr>
              <w:t>Z</w:t>
            </w:r>
            <w:r w:rsidRPr="00AC647A">
              <w:rPr>
                <w:b/>
                <w:i/>
                <w:vertAlign w:val="subscript"/>
              </w:rPr>
              <w:t>d-1</w:t>
            </w:r>
            <w:r>
              <w:t xml:space="preserve"> split into </w:t>
            </w:r>
            <w:r w:rsidRPr="00AC647A">
              <w:rPr>
                <w:b/>
                <w:i/>
              </w:rPr>
              <w:t>Z’</w:t>
            </w:r>
            <w:r w:rsidRPr="00AC647A">
              <w:rPr>
                <w:b/>
                <w:i/>
                <w:vertAlign w:val="subscript"/>
              </w:rPr>
              <w:t>d-1</w:t>
            </w:r>
            <w:r>
              <w:t xml:space="preserve"> , </w:t>
            </w:r>
            <w:r w:rsidRPr="00AC647A">
              <w:rPr>
                <w:b/>
                <w:i/>
              </w:rPr>
              <w:t>Z’</w:t>
            </w:r>
            <w:r w:rsidRPr="00AC647A">
              <w:rPr>
                <w:b/>
                <w:i/>
                <w:vertAlign w:val="subscript"/>
              </w:rPr>
              <w:t>d</w:t>
            </w:r>
          </w:p>
        </w:tc>
        <w:tc>
          <w:tcPr>
            <w:tcW w:w="1620" w:type="dxa"/>
            <w:tcBorders>
              <w:top w:val="single" w:sz="4" w:space="0" w:color="auto"/>
            </w:tcBorders>
            <w:vAlign w:val="center"/>
          </w:tcPr>
          <w:p w14:paraId="50C3176F" w14:textId="0F4507FB" w:rsidR="00A90019" w:rsidRDefault="00A90019" w:rsidP="00A90019">
            <w:pPr>
              <w:jc w:val="center"/>
            </w:pPr>
            <w:r>
              <w:t>No</w:t>
            </w:r>
          </w:p>
        </w:tc>
        <w:tc>
          <w:tcPr>
            <w:tcW w:w="900" w:type="dxa"/>
            <w:tcBorders>
              <w:top w:val="single" w:sz="4" w:space="0" w:color="auto"/>
            </w:tcBorders>
            <w:vAlign w:val="center"/>
          </w:tcPr>
          <w:p w14:paraId="0F78EA77" w14:textId="0BDDA301" w:rsidR="00A90019" w:rsidRDefault="00A90019" w:rsidP="00A90019">
            <w:pPr>
              <w:jc w:val="center"/>
            </w:pPr>
            <w:r>
              <w:t>full</w:t>
            </w:r>
          </w:p>
        </w:tc>
        <w:tc>
          <w:tcPr>
            <w:tcW w:w="1350" w:type="dxa"/>
            <w:tcBorders>
              <w:top w:val="single" w:sz="4" w:space="0" w:color="auto"/>
            </w:tcBorders>
            <w:vAlign w:val="center"/>
          </w:tcPr>
          <w:p w14:paraId="2CC79CEA" w14:textId="77777777" w:rsidR="00A90019" w:rsidRDefault="00A90019" w:rsidP="00A90019">
            <w:pPr>
              <w:jc w:val="center"/>
            </w:pPr>
            <w:r>
              <w:rPr>
                <w:i/>
              </w:rPr>
              <w:t>D</w:t>
            </w:r>
          </w:p>
        </w:tc>
      </w:tr>
      <w:tr w:rsidR="00A90019" w14:paraId="153A4DF0" w14:textId="77777777" w:rsidTr="003B7925">
        <w:trPr>
          <w:trHeight w:val="721"/>
        </w:trPr>
        <w:tc>
          <w:tcPr>
            <w:tcW w:w="910" w:type="dxa"/>
            <w:tcBorders>
              <w:right w:val="single" w:sz="4" w:space="0" w:color="auto"/>
            </w:tcBorders>
            <w:vAlign w:val="center"/>
          </w:tcPr>
          <w:p w14:paraId="1C16FE9A" w14:textId="5363EEC2" w:rsidR="00A90019" w:rsidRPr="002556BF" w:rsidRDefault="00A90019" w:rsidP="00A90019">
            <w:pPr>
              <w:jc w:val="center"/>
              <w:rPr>
                <w:b/>
                <w:lang w:val="el-GR"/>
              </w:rPr>
            </w:pPr>
            <w:r w:rsidRPr="00D7736A">
              <w:rPr>
                <w:b/>
              </w:rPr>
              <w:t>ν</w:t>
            </w:r>
          </w:p>
        </w:tc>
        <w:tc>
          <w:tcPr>
            <w:tcW w:w="1369" w:type="dxa"/>
            <w:tcBorders>
              <w:left w:val="single" w:sz="4" w:space="0" w:color="auto"/>
            </w:tcBorders>
            <w:vAlign w:val="center"/>
          </w:tcPr>
          <w:p w14:paraId="393207F4" w14:textId="3F58D0B1" w:rsidR="00A90019" w:rsidRDefault="00B6794A" w:rsidP="00A90019">
            <w:pPr>
              <w:jc w:val="center"/>
            </w:pPr>
            <w:r>
              <w:t>Modeled</w:t>
            </w:r>
          </w:p>
        </w:tc>
        <w:tc>
          <w:tcPr>
            <w:tcW w:w="2509" w:type="dxa"/>
            <w:vAlign w:val="center"/>
          </w:tcPr>
          <w:p w14:paraId="4F67E359" w14:textId="2A5AB1AD" w:rsidR="00A90019" w:rsidRDefault="00A90019" w:rsidP="00A90019">
            <w:pPr>
              <w:jc w:val="center"/>
            </w:pPr>
            <w:r>
              <w:t>latent truth</w:t>
            </w:r>
          </w:p>
        </w:tc>
        <w:tc>
          <w:tcPr>
            <w:tcW w:w="1620" w:type="dxa"/>
            <w:vAlign w:val="center"/>
          </w:tcPr>
          <w:p w14:paraId="6E08E70F" w14:textId="23200150" w:rsidR="00A90019" w:rsidRDefault="00A90019" w:rsidP="00A90019">
            <w:pPr>
              <w:jc w:val="center"/>
            </w:pPr>
            <w:r>
              <w:t>No</w:t>
            </w:r>
          </w:p>
        </w:tc>
        <w:tc>
          <w:tcPr>
            <w:tcW w:w="900" w:type="dxa"/>
            <w:vAlign w:val="center"/>
          </w:tcPr>
          <w:p w14:paraId="5F89A0A7" w14:textId="3228DF44" w:rsidR="00A90019" w:rsidRDefault="00E82314" w:rsidP="00A90019">
            <w:pPr>
              <w:jc w:val="center"/>
            </w:pPr>
            <w:r>
              <w:t>subset</w:t>
            </w:r>
          </w:p>
        </w:tc>
        <w:tc>
          <w:tcPr>
            <w:tcW w:w="1350" w:type="dxa"/>
            <w:vAlign w:val="center"/>
          </w:tcPr>
          <w:p w14:paraId="3DE4FFE8" w14:textId="2ACE2C09" w:rsidR="00A90019" w:rsidRDefault="00E82314" w:rsidP="00A90019">
            <w:pPr>
              <w:jc w:val="center"/>
              <w:rPr>
                <w:i/>
              </w:rPr>
            </w:pPr>
            <w:r>
              <w:rPr>
                <w:i/>
              </w:rPr>
              <w:t>D</w:t>
            </w:r>
          </w:p>
        </w:tc>
      </w:tr>
      <w:tr w:rsidR="00A90019" w14:paraId="3B19F962" w14:textId="77777777" w:rsidTr="003B7925">
        <w:trPr>
          <w:trHeight w:val="721"/>
        </w:trPr>
        <w:tc>
          <w:tcPr>
            <w:tcW w:w="910" w:type="dxa"/>
            <w:tcBorders>
              <w:bottom w:val="single" w:sz="4" w:space="0" w:color="auto"/>
              <w:right w:val="single" w:sz="4" w:space="0" w:color="auto"/>
            </w:tcBorders>
            <w:vAlign w:val="center"/>
          </w:tcPr>
          <w:p w14:paraId="02C9996C" w14:textId="77777777" w:rsidR="00A90019" w:rsidRPr="002556BF" w:rsidRDefault="00A90019" w:rsidP="00A90019">
            <w:pPr>
              <w:jc w:val="center"/>
              <w:rPr>
                <w:b/>
                <w:lang w:val="el-GR"/>
              </w:rPr>
            </w:pPr>
            <w:r w:rsidRPr="002556BF">
              <w:rPr>
                <w:b/>
                <w:lang w:val="el-GR"/>
              </w:rPr>
              <w:t>η</w:t>
            </w:r>
          </w:p>
        </w:tc>
        <w:tc>
          <w:tcPr>
            <w:tcW w:w="1369" w:type="dxa"/>
            <w:tcBorders>
              <w:left w:val="single" w:sz="4" w:space="0" w:color="auto"/>
              <w:bottom w:val="single" w:sz="4" w:space="0" w:color="auto"/>
            </w:tcBorders>
            <w:vAlign w:val="center"/>
          </w:tcPr>
          <w:p w14:paraId="0B0F7A6A" w14:textId="4C13A556" w:rsidR="00A90019" w:rsidRDefault="00B6794A" w:rsidP="00A90019">
            <w:pPr>
              <w:jc w:val="center"/>
            </w:pPr>
            <w:r>
              <w:t>Modeled</w:t>
            </w:r>
          </w:p>
        </w:tc>
        <w:tc>
          <w:tcPr>
            <w:tcW w:w="2509" w:type="dxa"/>
            <w:tcBorders>
              <w:bottom w:val="single" w:sz="4" w:space="0" w:color="auto"/>
            </w:tcBorders>
            <w:vAlign w:val="center"/>
          </w:tcPr>
          <w:p w14:paraId="6BD7D9A1" w14:textId="77777777" w:rsidR="00A90019" w:rsidRDefault="00A90019" w:rsidP="00A90019">
            <w:pPr>
              <w:jc w:val="center"/>
            </w:pPr>
            <w:r>
              <w:t>latent truth</w:t>
            </w:r>
          </w:p>
        </w:tc>
        <w:tc>
          <w:tcPr>
            <w:tcW w:w="1620" w:type="dxa"/>
            <w:tcBorders>
              <w:bottom w:val="single" w:sz="4" w:space="0" w:color="auto"/>
            </w:tcBorders>
            <w:vAlign w:val="center"/>
          </w:tcPr>
          <w:p w14:paraId="010597B3" w14:textId="629CC634" w:rsidR="00A90019" w:rsidRDefault="00A90019" w:rsidP="00A90019">
            <w:pPr>
              <w:jc w:val="center"/>
            </w:pPr>
            <w:r>
              <w:t>Yes</w:t>
            </w:r>
          </w:p>
        </w:tc>
        <w:tc>
          <w:tcPr>
            <w:tcW w:w="900" w:type="dxa"/>
            <w:tcBorders>
              <w:bottom w:val="single" w:sz="4" w:space="0" w:color="auto"/>
            </w:tcBorders>
            <w:vAlign w:val="center"/>
          </w:tcPr>
          <w:p w14:paraId="52C4F1FD" w14:textId="669519A4" w:rsidR="00A90019" w:rsidRDefault="00A90019" w:rsidP="00A90019">
            <w:pPr>
              <w:jc w:val="center"/>
            </w:pPr>
            <w:r>
              <w:t>full</w:t>
            </w:r>
          </w:p>
        </w:tc>
        <w:tc>
          <w:tcPr>
            <w:tcW w:w="1350" w:type="dxa"/>
            <w:tcBorders>
              <w:bottom w:val="single" w:sz="4" w:space="0" w:color="auto"/>
            </w:tcBorders>
            <w:vAlign w:val="center"/>
          </w:tcPr>
          <w:p w14:paraId="68846B6C" w14:textId="77777777" w:rsidR="00A90019" w:rsidRDefault="00A90019" w:rsidP="00A90019">
            <w:pPr>
              <w:jc w:val="center"/>
            </w:pPr>
            <w:r>
              <w:rPr>
                <w:i/>
              </w:rPr>
              <w:t>D</w:t>
            </w:r>
          </w:p>
        </w:tc>
      </w:tr>
      <w:tr w:rsidR="00A90019" w14:paraId="438285C8" w14:textId="77777777" w:rsidTr="003B7925">
        <w:trPr>
          <w:trHeight w:val="721"/>
        </w:trPr>
        <w:tc>
          <w:tcPr>
            <w:tcW w:w="910" w:type="dxa"/>
            <w:tcBorders>
              <w:top w:val="single" w:sz="4" w:space="0" w:color="auto"/>
              <w:right w:val="single" w:sz="4" w:space="0" w:color="auto"/>
            </w:tcBorders>
            <w:vAlign w:val="center"/>
          </w:tcPr>
          <w:p w14:paraId="6E80F4B3" w14:textId="77777777" w:rsidR="00A90019" w:rsidRPr="002556BF" w:rsidRDefault="00A90019" w:rsidP="00A90019">
            <w:pPr>
              <w:jc w:val="center"/>
              <w:rPr>
                <w:b/>
              </w:rPr>
            </w:pPr>
            <w:r w:rsidRPr="002556BF">
              <w:rPr>
                <w:b/>
              </w:rPr>
              <w:t>Z</w:t>
            </w:r>
            <w:r w:rsidRPr="00AC647A">
              <w:rPr>
                <w:b/>
                <w:vertAlign w:val="superscript"/>
              </w:rPr>
              <w:t>s</w:t>
            </w:r>
          </w:p>
        </w:tc>
        <w:tc>
          <w:tcPr>
            <w:tcW w:w="1369" w:type="dxa"/>
            <w:tcBorders>
              <w:top w:val="single" w:sz="4" w:space="0" w:color="auto"/>
              <w:left w:val="single" w:sz="4" w:space="0" w:color="auto"/>
            </w:tcBorders>
            <w:vAlign w:val="center"/>
          </w:tcPr>
          <w:p w14:paraId="64385788" w14:textId="77777777" w:rsidR="00A90019" w:rsidRDefault="00A90019" w:rsidP="00A90019">
            <w:pPr>
              <w:jc w:val="center"/>
            </w:pPr>
            <w:r>
              <w:t>Calculated</w:t>
            </w:r>
          </w:p>
        </w:tc>
        <w:tc>
          <w:tcPr>
            <w:tcW w:w="2509" w:type="dxa"/>
            <w:tcBorders>
              <w:top w:val="single" w:sz="4" w:space="0" w:color="auto"/>
            </w:tcBorders>
            <w:vAlign w:val="center"/>
          </w:tcPr>
          <w:p w14:paraId="6082FACF" w14:textId="77777777" w:rsidR="00A90019" w:rsidRDefault="00A90019" w:rsidP="00A90019">
            <w:pPr>
              <w:jc w:val="center"/>
            </w:pPr>
            <w:r w:rsidRPr="00AC647A">
              <w:rPr>
                <w:b/>
                <w:i/>
              </w:rPr>
              <w:t>Z</w:t>
            </w:r>
            <w:r w:rsidRPr="00AC647A">
              <w:rPr>
                <w:b/>
                <w:i/>
                <w:vertAlign w:val="subscript"/>
              </w:rPr>
              <w:t>d-1</w:t>
            </w:r>
            <w:r>
              <w:t xml:space="preserve"> split into </w:t>
            </w:r>
            <w:r w:rsidRPr="00AC647A">
              <w:rPr>
                <w:b/>
                <w:i/>
              </w:rPr>
              <w:t>Z</w:t>
            </w:r>
            <w:r w:rsidRPr="00AC647A">
              <w:rPr>
                <w:b/>
                <w:i/>
                <w:vertAlign w:val="superscript"/>
              </w:rPr>
              <w:t>s</w:t>
            </w:r>
            <w:r w:rsidRPr="00AC647A">
              <w:rPr>
                <w:b/>
                <w:i/>
                <w:vertAlign w:val="subscript"/>
              </w:rPr>
              <w:t>d-1</w:t>
            </w:r>
            <w:r>
              <w:t xml:space="preserve"> , </w:t>
            </w:r>
            <w:r w:rsidRPr="00AC647A">
              <w:rPr>
                <w:b/>
                <w:i/>
              </w:rPr>
              <w:t>Z</w:t>
            </w:r>
            <w:r w:rsidRPr="00AC647A">
              <w:rPr>
                <w:b/>
                <w:i/>
                <w:vertAlign w:val="superscript"/>
              </w:rPr>
              <w:t>s</w:t>
            </w:r>
            <w:r w:rsidRPr="00AC647A">
              <w:rPr>
                <w:b/>
                <w:i/>
                <w:vertAlign w:val="subscript"/>
              </w:rPr>
              <w:t>d</w:t>
            </w:r>
          </w:p>
        </w:tc>
        <w:tc>
          <w:tcPr>
            <w:tcW w:w="1620" w:type="dxa"/>
            <w:tcBorders>
              <w:top w:val="single" w:sz="4" w:space="0" w:color="auto"/>
            </w:tcBorders>
            <w:vAlign w:val="center"/>
          </w:tcPr>
          <w:p w14:paraId="6F636AD5" w14:textId="1EBFD7BF" w:rsidR="00A90019" w:rsidRDefault="00A90019" w:rsidP="00A90019">
            <w:pPr>
              <w:jc w:val="center"/>
            </w:pPr>
            <w:r>
              <w:t>Yes</w:t>
            </w:r>
          </w:p>
        </w:tc>
        <w:tc>
          <w:tcPr>
            <w:tcW w:w="900" w:type="dxa"/>
            <w:tcBorders>
              <w:top w:val="single" w:sz="4" w:space="0" w:color="auto"/>
            </w:tcBorders>
            <w:vAlign w:val="center"/>
          </w:tcPr>
          <w:p w14:paraId="1BDCC173" w14:textId="4E996FD0" w:rsidR="00A90019" w:rsidRDefault="00A90019" w:rsidP="00A90019">
            <w:pPr>
              <w:jc w:val="center"/>
            </w:pPr>
            <w:r>
              <w:t>full</w:t>
            </w:r>
          </w:p>
        </w:tc>
        <w:tc>
          <w:tcPr>
            <w:tcW w:w="1350" w:type="dxa"/>
            <w:tcBorders>
              <w:top w:val="single" w:sz="4" w:space="0" w:color="auto"/>
            </w:tcBorders>
            <w:vAlign w:val="center"/>
          </w:tcPr>
          <w:p w14:paraId="7EF621FB" w14:textId="77777777" w:rsidR="00A90019" w:rsidRDefault="00A90019" w:rsidP="00A90019">
            <w:pPr>
              <w:jc w:val="center"/>
            </w:pPr>
            <w:r>
              <w:rPr>
                <w:i/>
              </w:rPr>
              <w:t>D</w:t>
            </w:r>
          </w:p>
        </w:tc>
      </w:tr>
    </w:tbl>
    <w:p w14:paraId="023015F2" w14:textId="77777777" w:rsidR="00021291" w:rsidRDefault="00021291" w:rsidP="00021291">
      <w:pPr>
        <w:spacing w:line="480" w:lineRule="auto"/>
        <w:rPr>
          <w:b/>
        </w:rPr>
      </w:pPr>
      <w:r>
        <w:rPr>
          <w:b/>
        </w:rPr>
        <w:br w:type="page"/>
      </w:r>
    </w:p>
    <w:p w14:paraId="5C32A547" w14:textId="6D731588" w:rsidR="008315AA" w:rsidRDefault="00021291" w:rsidP="00B6794A">
      <w:pPr>
        <w:spacing w:line="480" w:lineRule="auto"/>
      </w:pPr>
      <w:r>
        <w:rPr>
          <w:b/>
        </w:rPr>
        <w:t>Table 2</w:t>
      </w:r>
      <w:r>
        <w:t xml:space="preserve">. Root mean squared error (RMSE) for the variable selection testing subset. The posterior mean, </w:t>
      </w:r>
      <m:oMath>
        <m:acc>
          <m:accPr>
            <m:chr m:val="̅"/>
            <m:ctrlPr>
              <w:rPr>
                <w:rFonts w:ascii="Cambria Math" w:hAnsi="Cambria Math"/>
                <w:b/>
                <w:i/>
                <w:lang w:val="el-GR"/>
              </w:rPr>
            </m:ctrlPr>
          </m:accPr>
          <m:e>
            <m:r>
              <m:rPr>
                <m:sty m:val="b"/>
              </m:rPr>
              <w:rPr>
                <w:rFonts w:ascii="Cambria Math" w:hAnsi="Cambria Math"/>
                <w:lang w:val="el-GR"/>
              </w:rPr>
              <m:t>η</m:t>
            </m:r>
          </m:e>
        </m:acc>
      </m:oMath>
      <w:r>
        <w:t xml:space="preserve">, from the optimal models predicted </w:t>
      </w:r>
      <w:r w:rsidRPr="00BB4AA6">
        <w:rPr>
          <w:b/>
        </w:rPr>
        <w:t>Y</w:t>
      </w:r>
      <w:r>
        <w:t xml:space="preserve"> better for nearly every land cover category than did </w:t>
      </w:r>
      <w:r w:rsidRPr="00BB4AA6">
        <w:rPr>
          <w:b/>
        </w:rPr>
        <w:t>Z</w:t>
      </w:r>
      <w:r w:rsidRPr="00AC647A">
        <w:rPr>
          <w:b/>
          <w:vertAlign w:val="superscript"/>
        </w:rPr>
        <w:t>s</w:t>
      </w:r>
      <w:r>
        <w:t xml:space="preserve">. Note that </w:t>
      </w:r>
      <w:r w:rsidR="006C70F6">
        <w:t xml:space="preserve">the training subset at </w:t>
      </w:r>
      <w:r>
        <w:t>9 km</w:t>
      </w:r>
      <w:r w:rsidRPr="00792FC1">
        <w:rPr>
          <w:vertAlign w:val="superscript"/>
        </w:rPr>
        <w:t>2</w:t>
      </w:r>
      <w:r>
        <w:t xml:space="preserve"> resolution </w:t>
      </w:r>
      <w:r w:rsidR="006C70F6">
        <w:t xml:space="preserve">consisted of </w:t>
      </w:r>
      <w:r>
        <w:t xml:space="preserve">85% of cells, but only 15% </w:t>
      </w:r>
      <w:r w:rsidR="00760133">
        <w:t>at</w:t>
      </w:r>
      <w:r>
        <w:t xml:space="preserve"> 20 ac resolution. Bolded percent differences indicate improvements of </w:t>
      </w:r>
      <m:oMath>
        <m:acc>
          <m:accPr>
            <m:chr m:val="̅"/>
            <m:ctrlPr>
              <w:rPr>
                <w:rFonts w:ascii="Cambria Math" w:hAnsi="Cambria Math"/>
                <w:b/>
                <w:i/>
                <w:lang w:val="el-GR"/>
              </w:rPr>
            </m:ctrlPr>
          </m:accPr>
          <m:e>
            <m:r>
              <m:rPr>
                <m:sty m:val="b"/>
              </m:rPr>
              <w:rPr>
                <w:rFonts w:ascii="Cambria Math" w:hAnsi="Cambria Math"/>
                <w:lang w:val="el-GR"/>
              </w:rPr>
              <m:t>η</m:t>
            </m:r>
          </m:e>
        </m:acc>
      </m:oMath>
      <w:r>
        <w:t xml:space="preserve"> compared to </w:t>
      </w:r>
      <w:r w:rsidRPr="007C51BF">
        <w:rPr>
          <w:b/>
        </w:rPr>
        <w:t>Z</w:t>
      </w:r>
      <w:r w:rsidRPr="00AC647A">
        <w:rPr>
          <w:b/>
          <w:vertAlign w:val="superscript"/>
        </w:rPr>
        <w:t>s</w:t>
      </w:r>
      <w:r>
        <w:t>.</w:t>
      </w:r>
    </w:p>
    <w:tbl>
      <w:tblPr>
        <w:tblW w:w="9360" w:type="dxa"/>
        <w:tblLayout w:type="fixed"/>
        <w:tblLook w:val="04A0" w:firstRow="1" w:lastRow="0" w:firstColumn="1" w:lastColumn="0" w:noHBand="0" w:noVBand="1"/>
      </w:tblPr>
      <w:tblGrid>
        <w:gridCol w:w="1350"/>
        <w:gridCol w:w="1800"/>
        <w:gridCol w:w="2610"/>
        <w:gridCol w:w="1170"/>
        <w:gridCol w:w="1170"/>
        <w:gridCol w:w="1260"/>
      </w:tblGrid>
      <w:tr w:rsidR="008315AA" w:rsidRPr="00DF7915" w14:paraId="570A04AF" w14:textId="77777777" w:rsidTr="00F94C54">
        <w:trPr>
          <w:trHeight w:val="660"/>
        </w:trPr>
        <w:tc>
          <w:tcPr>
            <w:tcW w:w="1350" w:type="dxa"/>
            <w:tcBorders>
              <w:bottom w:val="single" w:sz="4" w:space="0" w:color="auto"/>
            </w:tcBorders>
            <w:shd w:val="clear" w:color="auto" w:fill="auto"/>
            <w:noWrap/>
            <w:vAlign w:val="center"/>
            <w:hideMark/>
          </w:tcPr>
          <w:p w14:paraId="629976D2" w14:textId="77777777" w:rsidR="008315AA" w:rsidRPr="00DF7915" w:rsidRDefault="008315AA" w:rsidP="00F94C54">
            <w:pPr>
              <w:jc w:val="center"/>
              <w:rPr>
                <w:rFonts w:eastAsia="Times New Roman"/>
                <w:b/>
                <w:bCs/>
                <w:color w:val="000000"/>
              </w:rPr>
            </w:pPr>
            <w:r>
              <w:rPr>
                <w:rFonts w:eastAsia="Times New Roman"/>
                <w:b/>
                <w:bCs/>
                <w:color w:val="000000"/>
              </w:rPr>
              <w:t>Resolution</w:t>
            </w:r>
          </w:p>
        </w:tc>
        <w:tc>
          <w:tcPr>
            <w:tcW w:w="1800" w:type="dxa"/>
            <w:tcBorders>
              <w:bottom w:val="single" w:sz="4" w:space="0" w:color="auto"/>
            </w:tcBorders>
            <w:vAlign w:val="center"/>
          </w:tcPr>
          <w:p w14:paraId="347045B5" w14:textId="77777777" w:rsidR="008315AA" w:rsidRPr="00DF7915" w:rsidRDefault="008315AA" w:rsidP="00F94C54">
            <w:pPr>
              <w:jc w:val="center"/>
              <w:rPr>
                <w:rFonts w:eastAsia="Times New Roman"/>
                <w:b/>
                <w:bCs/>
                <w:color w:val="000000"/>
              </w:rPr>
            </w:pPr>
            <w:r>
              <w:rPr>
                <w:rFonts w:eastAsia="Times New Roman"/>
                <w:b/>
                <w:bCs/>
                <w:color w:val="000000"/>
              </w:rPr>
              <w:t>Spatial random effects</w:t>
            </w:r>
          </w:p>
        </w:tc>
        <w:tc>
          <w:tcPr>
            <w:tcW w:w="2610" w:type="dxa"/>
            <w:tcBorders>
              <w:bottom w:val="single" w:sz="4" w:space="0" w:color="auto"/>
            </w:tcBorders>
            <w:shd w:val="clear" w:color="auto" w:fill="auto"/>
            <w:vAlign w:val="center"/>
            <w:hideMark/>
          </w:tcPr>
          <w:p w14:paraId="522F0E6A" w14:textId="77777777" w:rsidR="008315AA" w:rsidRPr="00DF7915" w:rsidRDefault="008315AA" w:rsidP="00F94C54">
            <w:pPr>
              <w:jc w:val="center"/>
              <w:rPr>
                <w:rFonts w:eastAsia="Times New Roman"/>
                <w:b/>
                <w:bCs/>
                <w:color w:val="000000"/>
              </w:rPr>
            </w:pPr>
            <w:r w:rsidRPr="00DF7915">
              <w:rPr>
                <w:rFonts w:eastAsia="Times New Roman"/>
                <w:b/>
                <w:bCs/>
                <w:color w:val="000000"/>
              </w:rPr>
              <w:t>Land cover category</w:t>
            </w:r>
          </w:p>
        </w:tc>
        <w:tc>
          <w:tcPr>
            <w:tcW w:w="1170" w:type="dxa"/>
            <w:tcBorders>
              <w:bottom w:val="single" w:sz="4" w:space="0" w:color="auto"/>
            </w:tcBorders>
            <w:shd w:val="clear" w:color="auto" w:fill="auto"/>
            <w:vAlign w:val="center"/>
            <w:hideMark/>
          </w:tcPr>
          <w:p w14:paraId="7248D44B" w14:textId="77777777" w:rsidR="008315AA" w:rsidRPr="00DF7915" w:rsidRDefault="008315AA" w:rsidP="00F94C54">
            <w:pPr>
              <w:jc w:val="center"/>
              <w:rPr>
                <w:rFonts w:eastAsia="Times New Roman"/>
                <w:b/>
                <w:bCs/>
                <w:color w:val="000000"/>
              </w:rPr>
            </w:pPr>
            <w:r>
              <w:rPr>
                <w:rFonts w:eastAsia="Times New Roman"/>
                <w:b/>
                <w:bCs/>
                <w:color w:val="000000"/>
              </w:rPr>
              <w:t xml:space="preserve">RMSE </w:t>
            </w:r>
            <w:r>
              <w:rPr>
                <w:rFonts w:eastAsia="Times New Roman"/>
                <w:b/>
                <w:bCs/>
                <w:color w:val="000000"/>
              </w:rPr>
              <w:br/>
              <w:t>(Z</w:t>
            </w:r>
            <w:r w:rsidRPr="004B0020">
              <w:rPr>
                <w:rFonts w:eastAsia="Times New Roman"/>
                <w:b/>
                <w:bCs/>
                <w:color w:val="000000"/>
                <w:vertAlign w:val="superscript"/>
              </w:rPr>
              <w:t>s</w:t>
            </w:r>
            <w:r>
              <w:rPr>
                <w:rFonts w:eastAsia="Times New Roman"/>
                <w:b/>
                <w:bCs/>
                <w:color w:val="000000"/>
              </w:rPr>
              <w:t xml:space="preserve"> :</w:t>
            </w:r>
            <w:r w:rsidRPr="00DF7915">
              <w:rPr>
                <w:rFonts w:eastAsia="Times New Roman"/>
                <w:b/>
                <w:bCs/>
                <w:color w:val="000000"/>
              </w:rPr>
              <w:t xml:space="preserve"> Y)</w:t>
            </w:r>
          </w:p>
        </w:tc>
        <w:tc>
          <w:tcPr>
            <w:tcW w:w="1170" w:type="dxa"/>
            <w:tcBorders>
              <w:bottom w:val="single" w:sz="4" w:space="0" w:color="auto"/>
            </w:tcBorders>
            <w:shd w:val="clear" w:color="auto" w:fill="auto"/>
            <w:vAlign w:val="center"/>
            <w:hideMark/>
          </w:tcPr>
          <w:p w14:paraId="6F052EA4" w14:textId="69524087" w:rsidR="008315AA" w:rsidRPr="00DF7915" w:rsidRDefault="008315AA" w:rsidP="00F94C54">
            <w:pPr>
              <w:jc w:val="center"/>
              <w:rPr>
                <w:rFonts w:eastAsia="Times New Roman"/>
                <w:b/>
                <w:bCs/>
                <w:color w:val="000000"/>
              </w:rPr>
            </w:pPr>
            <w:r w:rsidRPr="00DF7915">
              <w:rPr>
                <w:rFonts w:eastAsia="Times New Roman"/>
                <w:b/>
                <w:bCs/>
                <w:color w:val="000000"/>
              </w:rPr>
              <w:t>RMSE</w:t>
            </w:r>
            <w:r w:rsidRPr="00DF7915">
              <w:rPr>
                <w:rFonts w:eastAsia="Times New Roman"/>
                <w:b/>
                <w:bCs/>
                <w:color w:val="000000"/>
              </w:rPr>
              <w:br/>
              <w:t>(</w:t>
            </w:r>
            <m:oMath>
              <m:acc>
                <m:accPr>
                  <m:chr m:val="̅"/>
                  <m:ctrlPr>
                    <w:rPr>
                      <w:rFonts w:ascii="Cambria Math" w:hAnsi="Cambria Math"/>
                      <w:b/>
                      <w:i/>
                      <w:lang w:val="el-GR"/>
                    </w:rPr>
                  </m:ctrlPr>
                </m:accPr>
                <m:e>
                  <m:r>
                    <m:rPr>
                      <m:sty m:val="b"/>
                    </m:rPr>
                    <w:rPr>
                      <w:rFonts w:ascii="Cambria Math" w:hAnsi="Cambria Math"/>
                      <w:lang w:val="el-GR"/>
                    </w:rPr>
                    <m:t>η</m:t>
                  </m:r>
                </m:e>
              </m:acc>
            </m:oMath>
            <w:r>
              <w:rPr>
                <w:rFonts w:eastAsia="Times New Roman"/>
                <w:b/>
                <w:bCs/>
                <w:color w:val="000000"/>
              </w:rPr>
              <w:t xml:space="preserve"> :</w:t>
            </w:r>
            <w:r w:rsidRPr="00DF7915">
              <w:rPr>
                <w:rFonts w:eastAsia="Times New Roman"/>
                <w:b/>
                <w:bCs/>
                <w:color w:val="000000"/>
              </w:rPr>
              <w:t xml:space="preserve"> Y)</w:t>
            </w:r>
          </w:p>
        </w:tc>
        <w:tc>
          <w:tcPr>
            <w:tcW w:w="1260" w:type="dxa"/>
            <w:tcBorders>
              <w:bottom w:val="single" w:sz="4" w:space="0" w:color="auto"/>
            </w:tcBorders>
            <w:shd w:val="clear" w:color="auto" w:fill="auto"/>
            <w:vAlign w:val="center"/>
            <w:hideMark/>
          </w:tcPr>
          <w:p w14:paraId="34DB2AE9" w14:textId="77777777" w:rsidR="008315AA" w:rsidRPr="00DF7915" w:rsidRDefault="008315AA" w:rsidP="00F94C54">
            <w:pPr>
              <w:jc w:val="center"/>
              <w:rPr>
                <w:rFonts w:eastAsia="Times New Roman"/>
                <w:b/>
                <w:bCs/>
                <w:color w:val="000000"/>
              </w:rPr>
            </w:pPr>
            <w:r w:rsidRPr="00DF7915">
              <w:rPr>
                <w:rFonts w:eastAsia="Times New Roman"/>
                <w:b/>
                <w:bCs/>
                <w:color w:val="000000"/>
              </w:rPr>
              <w:t>Percent</w:t>
            </w:r>
            <w:r w:rsidRPr="00DF7915">
              <w:rPr>
                <w:rFonts w:eastAsia="Times New Roman"/>
                <w:b/>
                <w:bCs/>
                <w:color w:val="000000"/>
              </w:rPr>
              <w:br/>
              <w:t>difference</w:t>
            </w:r>
          </w:p>
        </w:tc>
      </w:tr>
      <w:tr w:rsidR="008315AA" w:rsidRPr="00DF7915" w14:paraId="264AC36D" w14:textId="77777777" w:rsidTr="00F94C54">
        <w:trPr>
          <w:trHeight w:val="340"/>
        </w:trPr>
        <w:tc>
          <w:tcPr>
            <w:tcW w:w="1350" w:type="dxa"/>
            <w:tcBorders>
              <w:top w:val="single" w:sz="4" w:space="0" w:color="auto"/>
            </w:tcBorders>
            <w:shd w:val="clear" w:color="auto" w:fill="auto"/>
            <w:noWrap/>
            <w:hideMark/>
          </w:tcPr>
          <w:p w14:paraId="366297D3"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Borders>
              <w:top w:val="single" w:sz="4" w:space="0" w:color="auto"/>
            </w:tcBorders>
          </w:tcPr>
          <w:p w14:paraId="7F6742DB"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tcBorders>
              <w:top w:val="single" w:sz="4" w:space="0" w:color="auto"/>
            </w:tcBorders>
            <w:shd w:val="clear" w:color="auto" w:fill="auto"/>
            <w:hideMark/>
          </w:tcPr>
          <w:p w14:paraId="377CB728" w14:textId="77777777" w:rsidR="008315AA" w:rsidRPr="00DF7915" w:rsidRDefault="008315AA" w:rsidP="00F94C54">
            <w:pPr>
              <w:jc w:val="center"/>
              <w:rPr>
                <w:rFonts w:eastAsia="Times New Roman"/>
                <w:i/>
                <w:color w:val="000000"/>
              </w:rPr>
            </w:pPr>
            <w:r w:rsidRPr="00DF7915">
              <w:rPr>
                <w:rFonts w:eastAsia="Times New Roman"/>
                <w:i/>
                <w:color w:val="000000"/>
              </w:rPr>
              <w:t>Open Canopy</w:t>
            </w:r>
          </w:p>
        </w:tc>
        <w:tc>
          <w:tcPr>
            <w:tcW w:w="1170" w:type="dxa"/>
            <w:tcBorders>
              <w:top w:val="single" w:sz="4" w:space="0" w:color="auto"/>
            </w:tcBorders>
            <w:shd w:val="clear" w:color="auto" w:fill="auto"/>
            <w:noWrap/>
            <w:hideMark/>
          </w:tcPr>
          <w:p w14:paraId="468B4D14" w14:textId="77777777" w:rsidR="008315AA" w:rsidRPr="00DF7915" w:rsidRDefault="008315AA" w:rsidP="00F94C54">
            <w:pPr>
              <w:jc w:val="center"/>
              <w:rPr>
                <w:rFonts w:eastAsia="Times New Roman"/>
                <w:color w:val="000000"/>
              </w:rPr>
            </w:pPr>
            <w:r w:rsidRPr="00DF7915">
              <w:rPr>
                <w:rFonts w:eastAsia="Times New Roman"/>
                <w:color w:val="000000"/>
              </w:rPr>
              <w:t>0.0716</w:t>
            </w:r>
          </w:p>
        </w:tc>
        <w:tc>
          <w:tcPr>
            <w:tcW w:w="1170" w:type="dxa"/>
            <w:tcBorders>
              <w:top w:val="single" w:sz="4" w:space="0" w:color="auto"/>
            </w:tcBorders>
            <w:shd w:val="clear" w:color="auto" w:fill="auto"/>
            <w:noWrap/>
            <w:hideMark/>
          </w:tcPr>
          <w:p w14:paraId="6918C00B" w14:textId="77777777" w:rsidR="008315AA" w:rsidRPr="00DF7915" w:rsidRDefault="008315AA" w:rsidP="00F94C54">
            <w:pPr>
              <w:jc w:val="center"/>
              <w:rPr>
                <w:rFonts w:eastAsia="Times New Roman"/>
                <w:color w:val="000000"/>
              </w:rPr>
            </w:pPr>
            <w:r w:rsidRPr="00DF7915">
              <w:rPr>
                <w:rFonts w:eastAsia="Times New Roman"/>
                <w:color w:val="000000"/>
              </w:rPr>
              <w:t>0.0287</w:t>
            </w:r>
          </w:p>
        </w:tc>
        <w:tc>
          <w:tcPr>
            <w:tcW w:w="1260" w:type="dxa"/>
            <w:tcBorders>
              <w:top w:val="single" w:sz="4" w:space="0" w:color="auto"/>
            </w:tcBorders>
            <w:shd w:val="clear" w:color="auto" w:fill="auto"/>
            <w:noWrap/>
            <w:hideMark/>
          </w:tcPr>
          <w:p w14:paraId="758C66A5" w14:textId="77777777" w:rsidR="008315AA" w:rsidRPr="008E304C" w:rsidRDefault="008315AA" w:rsidP="00F94C54">
            <w:pPr>
              <w:jc w:val="center"/>
              <w:rPr>
                <w:rFonts w:eastAsia="Times New Roman"/>
                <w:b/>
                <w:color w:val="000000"/>
              </w:rPr>
            </w:pPr>
            <w:r w:rsidRPr="008E304C">
              <w:rPr>
                <w:rFonts w:eastAsia="Times New Roman"/>
                <w:b/>
                <w:color w:val="000000"/>
              </w:rPr>
              <w:t>-59.9</w:t>
            </w:r>
          </w:p>
        </w:tc>
      </w:tr>
      <w:tr w:rsidR="008315AA" w:rsidRPr="00DF7915" w14:paraId="187A754A" w14:textId="77777777" w:rsidTr="00F94C54">
        <w:trPr>
          <w:trHeight w:val="320"/>
        </w:trPr>
        <w:tc>
          <w:tcPr>
            <w:tcW w:w="1350" w:type="dxa"/>
            <w:shd w:val="clear" w:color="auto" w:fill="auto"/>
            <w:noWrap/>
            <w:hideMark/>
          </w:tcPr>
          <w:p w14:paraId="1D37ED43"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0595F3D1"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shd w:val="clear" w:color="auto" w:fill="auto"/>
            <w:hideMark/>
          </w:tcPr>
          <w:p w14:paraId="64B74F8C" w14:textId="77777777" w:rsidR="008315AA" w:rsidRPr="00DF7915" w:rsidRDefault="008315AA" w:rsidP="00F94C54">
            <w:pPr>
              <w:jc w:val="center"/>
              <w:rPr>
                <w:rFonts w:eastAsia="Times New Roman"/>
                <w:i/>
                <w:color w:val="000000"/>
              </w:rPr>
            </w:pPr>
            <w:r w:rsidRPr="00DF7915">
              <w:rPr>
                <w:rFonts w:eastAsia="Times New Roman"/>
                <w:i/>
                <w:color w:val="000000"/>
              </w:rPr>
              <w:t>Deciduous Forest</w:t>
            </w:r>
          </w:p>
        </w:tc>
        <w:tc>
          <w:tcPr>
            <w:tcW w:w="1170" w:type="dxa"/>
            <w:shd w:val="clear" w:color="auto" w:fill="auto"/>
            <w:noWrap/>
            <w:hideMark/>
          </w:tcPr>
          <w:p w14:paraId="677397A8" w14:textId="77777777" w:rsidR="008315AA" w:rsidRPr="00DF7915" w:rsidRDefault="008315AA" w:rsidP="00F94C54">
            <w:pPr>
              <w:jc w:val="center"/>
              <w:rPr>
                <w:rFonts w:eastAsia="Times New Roman"/>
                <w:color w:val="000000"/>
              </w:rPr>
            </w:pPr>
            <w:r w:rsidRPr="00DF7915">
              <w:rPr>
                <w:rFonts w:eastAsia="Times New Roman"/>
                <w:color w:val="000000"/>
              </w:rPr>
              <w:t>0.1248</w:t>
            </w:r>
          </w:p>
        </w:tc>
        <w:tc>
          <w:tcPr>
            <w:tcW w:w="1170" w:type="dxa"/>
            <w:shd w:val="clear" w:color="auto" w:fill="auto"/>
            <w:noWrap/>
            <w:hideMark/>
          </w:tcPr>
          <w:p w14:paraId="588DF427" w14:textId="77777777" w:rsidR="008315AA" w:rsidRPr="00DF7915" w:rsidRDefault="008315AA" w:rsidP="00F94C54">
            <w:pPr>
              <w:jc w:val="center"/>
              <w:rPr>
                <w:rFonts w:eastAsia="Times New Roman"/>
                <w:color w:val="000000"/>
              </w:rPr>
            </w:pPr>
            <w:r w:rsidRPr="00DF7915">
              <w:rPr>
                <w:rFonts w:eastAsia="Times New Roman"/>
                <w:color w:val="000000"/>
              </w:rPr>
              <w:t>0.0606</w:t>
            </w:r>
          </w:p>
        </w:tc>
        <w:tc>
          <w:tcPr>
            <w:tcW w:w="1260" w:type="dxa"/>
            <w:shd w:val="clear" w:color="auto" w:fill="auto"/>
            <w:noWrap/>
            <w:hideMark/>
          </w:tcPr>
          <w:p w14:paraId="58DC5A20" w14:textId="77777777" w:rsidR="008315AA" w:rsidRPr="008E304C" w:rsidRDefault="008315AA" w:rsidP="00F94C54">
            <w:pPr>
              <w:jc w:val="center"/>
              <w:rPr>
                <w:rFonts w:eastAsia="Times New Roman"/>
                <w:b/>
                <w:color w:val="000000"/>
              </w:rPr>
            </w:pPr>
            <w:r w:rsidRPr="008E304C">
              <w:rPr>
                <w:rFonts w:eastAsia="Times New Roman"/>
                <w:b/>
                <w:color w:val="000000"/>
              </w:rPr>
              <w:t>-51.5</w:t>
            </w:r>
          </w:p>
        </w:tc>
      </w:tr>
      <w:tr w:rsidR="008315AA" w:rsidRPr="00DF7915" w14:paraId="19D5EA91" w14:textId="77777777" w:rsidTr="00F94C54">
        <w:trPr>
          <w:trHeight w:val="320"/>
        </w:trPr>
        <w:tc>
          <w:tcPr>
            <w:tcW w:w="1350" w:type="dxa"/>
            <w:shd w:val="clear" w:color="auto" w:fill="auto"/>
            <w:noWrap/>
            <w:hideMark/>
          </w:tcPr>
          <w:p w14:paraId="2CF24E6F"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66B7B4CA"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shd w:val="clear" w:color="auto" w:fill="auto"/>
            <w:hideMark/>
          </w:tcPr>
          <w:p w14:paraId="309F99A0" w14:textId="77777777" w:rsidR="008315AA" w:rsidRPr="00DF7915" w:rsidRDefault="008315AA" w:rsidP="00F94C54">
            <w:pPr>
              <w:jc w:val="center"/>
              <w:rPr>
                <w:rFonts w:eastAsia="Times New Roman"/>
                <w:i/>
                <w:color w:val="000000"/>
              </w:rPr>
            </w:pPr>
            <w:r w:rsidRPr="00DF7915">
              <w:rPr>
                <w:rFonts w:eastAsia="Times New Roman"/>
                <w:i/>
                <w:color w:val="000000"/>
              </w:rPr>
              <w:t>White Pine Forest</w:t>
            </w:r>
          </w:p>
        </w:tc>
        <w:tc>
          <w:tcPr>
            <w:tcW w:w="1170" w:type="dxa"/>
            <w:shd w:val="clear" w:color="auto" w:fill="auto"/>
            <w:noWrap/>
            <w:hideMark/>
          </w:tcPr>
          <w:p w14:paraId="75D56CB5" w14:textId="77777777" w:rsidR="008315AA" w:rsidRPr="00DF7915" w:rsidRDefault="008315AA" w:rsidP="00F94C54">
            <w:pPr>
              <w:jc w:val="center"/>
              <w:rPr>
                <w:rFonts w:eastAsia="Times New Roman"/>
                <w:color w:val="000000"/>
              </w:rPr>
            </w:pPr>
            <w:r w:rsidRPr="00DF7915">
              <w:rPr>
                <w:rFonts w:eastAsia="Times New Roman"/>
                <w:color w:val="000000"/>
              </w:rPr>
              <w:t>0.0603</w:t>
            </w:r>
          </w:p>
        </w:tc>
        <w:tc>
          <w:tcPr>
            <w:tcW w:w="1170" w:type="dxa"/>
            <w:shd w:val="clear" w:color="auto" w:fill="auto"/>
            <w:noWrap/>
            <w:hideMark/>
          </w:tcPr>
          <w:p w14:paraId="17B856F0" w14:textId="77777777" w:rsidR="008315AA" w:rsidRPr="00DF7915" w:rsidRDefault="008315AA" w:rsidP="00F94C54">
            <w:pPr>
              <w:jc w:val="center"/>
              <w:rPr>
                <w:rFonts w:eastAsia="Times New Roman"/>
                <w:color w:val="000000"/>
              </w:rPr>
            </w:pPr>
            <w:r w:rsidRPr="00DF7915">
              <w:rPr>
                <w:rFonts w:eastAsia="Times New Roman"/>
                <w:color w:val="000000"/>
              </w:rPr>
              <w:t>0.0286</w:t>
            </w:r>
          </w:p>
        </w:tc>
        <w:tc>
          <w:tcPr>
            <w:tcW w:w="1260" w:type="dxa"/>
            <w:shd w:val="clear" w:color="auto" w:fill="auto"/>
            <w:noWrap/>
            <w:hideMark/>
          </w:tcPr>
          <w:p w14:paraId="15EC0058" w14:textId="77777777" w:rsidR="008315AA" w:rsidRPr="008E304C" w:rsidRDefault="008315AA" w:rsidP="00F94C54">
            <w:pPr>
              <w:jc w:val="center"/>
              <w:rPr>
                <w:rFonts w:eastAsia="Times New Roman"/>
                <w:b/>
                <w:color w:val="000000"/>
              </w:rPr>
            </w:pPr>
            <w:r w:rsidRPr="008E304C">
              <w:rPr>
                <w:rFonts w:eastAsia="Times New Roman"/>
                <w:b/>
                <w:color w:val="000000"/>
              </w:rPr>
              <w:t>-52.5</w:t>
            </w:r>
          </w:p>
        </w:tc>
      </w:tr>
      <w:tr w:rsidR="008315AA" w:rsidRPr="00DF7915" w14:paraId="2C0A033C" w14:textId="77777777" w:rsidTr="00F94C54">
        <w:trPr>
          <w:trHeight w:val="320"/>
        </w:trPr>
        <w:tc>
          <w:tcPr>
            <w:tcW w:w="1350" w:type="dxa"/>
            <w:shd w:val="clear" w:color="auto" w:fill="auto"/>
            <w:noWrap/>
            <w:hideMark/>
          </w:tcPr>
          <w:p w14:paraId="3E9471CD"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5FDE96FE"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shd w:val="clear" w:color="auto" w:fill="auto"/>
            <w:hideMark/>
          </w:tcPr>
          <w:p w14:paraId="79538016" w14:textId="77777777" w:rsidR="008315AA" w:rsidRPr="00DF7915" w:rsidRDefault="008315AA" w:rsidP="00F94C54">
            <w:pPr>
              <w:jc w:val="center"/>
              <w:rPr>
                <w:rFonts w:eastAsia="Times New Roman"/>
                <w:i/>
                <w:color w:val="000000"/>
              </w:rPr>
            </w:pPr>
            <w:r>
              <w:rPr>
                <w:rFonts w:eastAsia="Times New Roman"/>
                <w:i/>
                <w:color w:val="000000"/>
              </w:rPr>
              <w:t xml:space="preserve">Other </w:t>
            </w:r>
            <w:r w:rsidRPr="00DF7915">
              <w:rPr>
                <w:rFonts w:eastAsia="Times New Roman"/>
                <w:i/>
                <w:color w:val="000000"/>
              </w:rPr>
              <w:t>Evergreen Forest</w:t>
            </w:r>
          </w:p>
        </w:tc>
        <w:tc>
          <w:tcPr>
            <w:tcW w:w="1170" w:type="dxa"/>
            <w:shd w:val="clear" w:color="auto" w:fill="auto"/>
            <w:noWrap/>
            <w:hideMark/>
          </w:tcPr>
          <w:p w14:paraId="1365C8D3" w14:textId="77777777" w:rsidR="008315AA" w:rsidRPr="00DF7915" w:rsidRDefault="008315AA" w:rsidP="00F94C54">
            <w:pPr>
              <w:jc w:val="center"/>
              <w:rPr>
                <w:rFonts w:eastAsia="Times New Roman"/>
                <w:color w:val="000000"/>
              </w:rPr>
            </w:pPr>
            <w:r w:rsidRPr="00DF7915">
              <w:rPr>
                <w:rFonts w:eastAsia="Times New Roman"/>
                <w:color w:val="000000"/>
              </w:rPr>
              <w:t>0.0852</w:t>
            </w:r>
          </w:p>
        </w:tc>
        <w:tc>
          <w:tcPr>
            <w:tcW w:w="1170" w:type="dxa"/>
            <w:shd w:val="clear" w:color="auto" w:fill="auto"/>
            <w:noWrap/>
            <w:hideMark/>
          </w:tcPr>
          <w:p w14:paraId="42D611CE" w14:textId="77777777" w:rsidR="008315AA" w:rsidRPr="00DF7915" w:rsidRDefault="008315AA" w:rsidP="00F94C54">
            <w:pPr>
              <w:jc w:val="center"/>
              <w:rPr>
                <w:rFonts w:eastAsia="Times New Roman"/>
                <w:color w:val="000000"/>
              </w:rPr>
            </w:pPr>
            <w:r w:rsidRPr="00DF7915">
              <w:rPr>
                <w:rFonts w:eastAsia="Times New Roman"/>
                <w:color w:val="000000"/>
              </w:rPr>
              <w:t>0.0295</w:t>
            </w:r>
          </w:p>
        </w:tc>
        <w:tc>
          <w:tcPr>
            <w:tcW w:w="1260" w:type="dxa"/>
            <w:shd w:val="clear" w:color="auto" w:fill="auto"/>
            <w:noWrap/>
            <w:hideMark/>
          </w:tcPr>
          <w:p w14:paraId="2975ECCB" w14:textId="77777777" w:rsidR="008315AA" w:rsidRPr="008E304C" w:rsidRDefault="008315AA" w:rsidP="00F94C54">
            <w:pPr>
              <w:jc w:val="center"/>
              <w:rPr>
                <w:rFonts w:eastAsia="Times New Roman"/>
                <w:b/>
                <w:color w:val="000000"/>
              </w:rPr>
            </w:pPr>
            <w:r w:rsidRPr="008E304C">
              <w:rPr>
                <w:rFonts w:eastAsia="Times New Roman"/>
                <w:b/>
                <w:color w:val="000000"/>
              </w:rPr>
              <w:t>-65.4</w:t>
            </w:r>
          </w:p>
        </w:tc>
      </w:tr>
      <w:tr w:rsidR="008315AA" w:rsidRPr="00DF7915" w14:paraId="51987505" w14:textId="77777777" w:rsidTr="00F94C54">
        <w:trPr>
          <w:trHeight w:val="320"/>
        </w:trPr>
        <w:tc>
          <w:tcPr>
            <w:tcW w:w="1350" w:type="dxa"/>
            <w:shd w:val="clear" w:color="auto" w:fill="auto"/>
            <w:noWrap/>
            <w:hideMark/>
          </w:tcPr>
          <w:p w14:paraId="172AE652"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63D2A33D"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shd w:val="clear" w:color="auto" w:fill="auto"/>
            <w:hideMark/>
          </w:tcPr>
          <w:p w14:paraId="22CD57FE" w14:textId="77777777" w:rsidR="008315AA" w:rsidRPr="00DF7915" w:rsidRDefault="008315AA" w:rsidP="00F94C54">
            <w:pPr>
              <w:jc w:val="center"/>
              <w:rPr>
                <w:rFonts w:eastAsia="Times New Roman"/>
                <w:i/>
                <w:color w:val="000000"/>
              </w:rPr>
            </w:pPr>
            <w:r w:rsidRPr="00DF7915">
              <w:rPr>
                <w:rFonts w:eastAsia="Times New Roman"/>
                <w:i/>
                <w:color w:val="000000"/>
              </w:rPr>
              <w:t>Mixed Forest</w:t>
            </w:r>
          </w:p>
        </w:tc>
        <w:tc>
          <w:tcPr>
            <w:tcW w:w="1170" w:type="dxa"/>
            <w:shd w:val="clear" w:color="auto" w:fill="auto"/>
            <w:noWrap/>
            <w:hideMark/>
          </w:tcPr>
          <w:p w14:paraId="3AB57647" w14:textId="77777777" w:rsidR="008315AA" w:rsidRPr="00DF7915" w:rsidRDefault="008315AA" w:rsidP="00F94C54">
            <w:pPr>
              <w:jc w:val="center"/>
              <w:rPr>
                <w:rFonts w:eastAsia="Times New Roman"/>
                <w:color w:val="000000"/>
              </w:rPr>
            </w:pPr>
            <w:r w:rsidRPr="00DF7915">
              <w:rPr>
                <w:rFonts w:eastAsia="Times New Roman"/>
                <w:color w:val="000000"/>
              </w:rPr>
              <w:t>0.1744</w:t>
            </w:r>
          </w:p>
        </w:tc>
        <w:tc>
          <w:tcPr>
            <w:tcW w:w="1170" w:type="dxa"/>
            <w:shd w:val="clear" w:color="auto" w:fill="auto"/>
            <w:noWrap/>
            <w:hideMark/>
          </w:tcPr>
          <w:p w14:paraId="5E8754D0" w14:textId="77777777" w:rsidR="008315AA" w:rsidRPr="00DF7915" w:rsidRDefault="008315AA" w:rsidP="00F94C54">
            <w:pPr>
              <w:jc w:val="center"/>
              <w:rPr>
                <w:rFonts w:eastAsia="Times New Roman"/>
                <w:color w:val="000000"/>
              </w:rPr>
            </w:pPr>
            <w:r w:rsidRPr="00DF7915">
              <w:rPr>
                <w:rFonts w:eastAsia="Times New Roman"/>
                <w:color w:val="000000"/>
              </w:rPr>
              <w:t>0.0686</w:t>
            </w:r>
          </w:p>
        </w:tc>
        <w:tc>
          <w:tcPr>
            <w:tcW w:w="1260" w:type="dxa"/>
            <w:shd w:val="clear" w:color="auto" w:fill="auto"/>
            <w:noWrap/>
            <w:hideMark/>
          </w:tcPr>
          <w:p w14:paraId="08CD934C" w14:textId="77777777" w:rsidR="008315AA" w:rsidRPr="008E304C" w:rsidRDefault="008315AA" w:rsidP="00F94C54">
            <w:pPr>
              <w:jc w:val="center"/>
              <w:rPr>
                <w:rFonts w:eastAsia="Times New Roman"/>
                <w:b/>
                <w:color w:val="000000"/>
              </w:rPr>
            </w:pPr>
            <w:r w:rsidRPr="008E304C">
              <w:rPr>
                <w:rFonts w:eastAsia="Times New Roman"/>
                <w:b/>
                <w:color w:val="000000"/>
              </w:rPr>
              <w:t>-60.6</w:t>
            </w:r>
          </w:p>
        </w:tc>
      </w:tr>
      <w:tr w:rsidR="008315AA" w:rsidRPr="00DF7915" w14:paraId="0D7F6773" w14:textId="77777777" w:rsidTr="00F94C54">
        <w:trPr>
          <w:trHeight w:val="320"/>
        </w:trPr>
        <w:tc>
          <w:tcPr>
            <w:tcW w:w="1350" w:type="dxa"/>
            <w:tcBorders>
              <w:bottom w:val="single" w:sz="4" w:space="0" w:color="auto"/>
            </w:tcBorders>
            <w:shd w:val="clear" w:color="auto" w:fill="auto"/>
            <w:noWrap/>
            <w:hideMark/>
          </w:tcPr>
          <w:p w14:paraId="60CE1350"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Borders>
              <w:bottom w:val="single" w:sz="4" w:space="0" w:color="auto"/>
            </w:tcBorders>
          </w:tcPr>
          <w:p w14:paraId="5CC7BD60" w14:textId="77777777" w:rsidR="008315AA" w:rsidRPr="002E5150" w:rsidRDefault="008315AA" w:rsidP="00F94C54">
            <w:pPr>
              <w:jc w:val="center"/>
              <w:rPr>
                <w:rFonts w:eastAsia="Times New Roman"/>
                <w:color w:val="000000"/>
              </w:rPr>
            </w:pPr>
            <w:r>
              <w:rPr>
                <w:rFonts w:eastAsia="Times New Roman"/>
                <w:color w:val="000000"/>
              </w:rPr>
              <w:t>CAR</w:t>
            </w:r>
          </w:p>
        </w:tc>
        <w:tc>
          <w:tcPr>
            <w:tcW w:w="2610" w:type="dxa"/>
            <w:tcBorders>
              <w:bottom w:val="single" w:sz="4" w:space="0" w:color="auto"/>
            </w:tcBorders>
            <w:shd w:val="clear" w:color="auto" w:fill="auto"/>
            <w:hideMark/>
          </w:tcPr>
          <w:p w14:paraId="75B8F97E" w14:textId="77777777" w:rsidR="008315AA" w:rsidRPr="00DF7915" w:rsidRDefault="008315AA" w:rsidP="00F94C54">
            <w:pPr>
              <w:jc w:val="center"/>
              <w:rPr>
                <w:rFonts w:eastAsia="Times New Roman"/>
                <w:i/>
                <w:color w:val="000000"/>
              </w:rPr>
            </w:pPr>
            <w:r w:rsidRPr="00DF7915">
              <w:rPr>
                <w:rFonts w:eastAsia="Times New Roman"/>
                <w:i/>
                <w:color w:val="000000"/>
              </w:rPr>
              <w:t>Other</w:t>
            </w:r>
          </w:p>
        </w:tc>
        <w:tc>
          <w:tcPr>
            <w:tcW w:w="1170" w:type="dxa"/>
            <w:tcBorders>
              <w:bottom w:val="single" w:sz="4" w:space="0" w:color="auto"/>
            </w:tcBorders>
            <w:shd w:val="clear" w:color="auto" w:fill="auto"/>
            <w:noWrap/>
            <w:hideMark/>
          </w:tcPr>
          <w:p w14:paraId="54484D02" w14:textId="77777777" w:rsidR="008315AA" w:rsidRPr="00DF7915" w:rsidRDefault="008315AA" w:rsidP="00F94C54">
            <w:pPr>
              <w:jc w:val="center"/>
              <w:rPr>
                <w:rFonts w:eastAsia="Times New Roman"/>
                <w:color w:val="000000"/>
              </w:rPr>
            </w:pPr>
            <w:r w:rsidRPr="00DF7915">
              <w:rPr>
                <w:rFonts w:eastAsia="Times New Roman"/>
                <w:color w:val="000000"/>
              </w:rPr>
              <w:t>0.0584</w:t>
            </w:r>
          </w:p>
        </w:tc>
        <w:tc>
          <w:tcPr>
            <w:tcW w:w="1170" w:type="dxa"/>
            <w:tcBorders>
              <w:bottom w:val="single" w:sz="4" w:space="0" w:color="auto"/>
            </w:tcBorders>
            <w:shd w:val="clear" w:color="auto" w:fill="auto"/>
            <w:noWrap/>
            <w:hideMark/>
          </w:tcPr>
          <w:p w14:paraId="74BF37D7" w14:textId="77777777" w:rsidR="008315AA" w:rsidRPr="00DF7915" w:rsidRDefault="008315AA" w:rsidP="00F94C54">
            <w:pPr>
              <w:jc w:val="center"/>
              <w:rPr>
                <w:rFonts w:eastAsia="Times New Roman"/>
                <w:color w:val="000000"/>
              </w:rPr>
            </w:pPr>
            <w:r w:rsidRPr="00DF7915">
              <w:rPr>
                <w:rFonts w:eastAsia="Times New Roman"/>
                <w:color w:val="000000"/>
              </w:rPr>
              <w:t>0.0358</w:t>
            </w:r>
          </w:p>
        </w:tc>
        <w:tc>
          <w:tcPr>
            <w:tcW w:w="1260" w:type="dxa"/>
            <w:tcBorders>
              <w:bottom w:val="single" w:sz="4" w:space="0" w:color="auto"/>
            </w:tcBorders>
            <w:shd w:val="clear" w:color="auto" w:fill="auto"/>
            <w:noWrap/>
            <w:hideMark/>
          </w:tcPr>
          <w:p w14:paraId="66CE2572" w14:textId="77777777" w:rsidR="008315AA" w:rsidRPr="008E304C" w:rsidRDefault="008315AA" w:rsidP="00F94C54">
            <w:pPr>
              <w:jc w:val="center"/>
              <w:rPr>
                <w:rFonts w:eastAsia="Times New Roman"/>
                <w:b/>
                <w:color w:val="000000"/>
              </w:rPr>
            </w:pPr>
            <w:r w:rsidRPr="008E304C">
              <w:rPr>
                <w:rFonts w:eastAsia="Times New Roman"/>
                <w:b/>
                <w:color w:val="000000"/>
              </w:rPr>
              <w:t>-38.7</w:t>
            </w:r>
          </w:p>
        </w:tc>
      </w:tr>
      <w:tr w:rsidR="008315AA" w:rsidRPr="00DF7915" w14:paraId="7A18D1B9" w14:textId="77777777" w:rsidTr="00F94C54">
        <w:trPr>
          <w:trHeight w:val="320"/>
        </w:trPr>
        <w:tc>
          <w:tcPr>
            <w:tcW w:w="1350" w:type="dxa"/>
            <w:tcBorders>
              <w:top w:val="single" w:sz="4" w:space="0" w:color="auto"/>
            </w:tcBorders>
            <w:shd w:val="clear" w:color="auto" w:fill="auto"/>
            <w:noWrap/>
            <w:hideMark/>
          </w:tcPr>
          <w:p w14:paraId="6BB062DE"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Borders>
              <w:top w:val="single" w:sz="4" w:space="0" w:color="auto"/>
            </w:tcBorders>
          </w:tcPr>
          <w:p w14:paraId="68CDD269"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tcBorders>
              <w:top w:val="single" w:sz="4" w:space="0" w:color="auto"/>
            </w:tcBorders>
            <w:shd w:val="clear" w:color="auto" w:fill="auto"/>
            <w:hideMark/>
          </w:tcPr>
          <w:p w14:paraId="3B0DF869" w14:textId="77777777" w:rsidR="008315AA" w:rsidRPr="00DF7915" w:rsidRDefault="008315AA" w:rsidP="00F94C54">
            <w:pPr>
              <w:jc w:val="center"/>
              <w:rPr>
                <w:rFonts w:eastAsia="Times New Roman"/>
                <w:i/>
                <w:color w:val="000000"/>
              </w:rPr>
            </w:pPr>
            <w:r w:rsidRPr="00DF7915">
              <w:rPr>
                <w:rFonts w:eastAsia="Times New Roman"/>
                <w:i/>
                <w:color w:val="000000"/>
              </w:rPr>
              <w:t>Open Canopy</w:t>
            </w:r>
          </w:p>
        </w:tc>
        <w:tc>
          <w:tcPr>
            <w:tcW w:w="1170" w:type="dxa"/>
            <w:tcBorders>
              <w:top w:val="single" w:sz="4" w:space="0" w:color="auto"/>
            </w:tcBorders>
            <w:shd w:val="clear" w:color="auto" w:fill="auto"/>
            <w:noWrap/>
            <w:hideMark/>
          </w:tcPr>
          <w:p w14:paraId="21FFAE10" w14:textId="77777777" w:rsidR="008315AA" w:rsidRPr="00DF7915" w:rsidRDefault="008315AA" w:rsidP="00F94C54">
            <w:pPr>
              <w:jc w:val="center"/>
              <w:rPr>
                <w:rFonts w:eastAsia="Times New Roman"/>
                <w:color w:val="000000"/>
              </w:rPr>
            </w:pPr>
            <w:r w:rsidRPr="00DF7915">
              <w:rPr>
                <w:rFonts w:eastAsia="Times New Roman"/>
                <w:color w:val="000000"/>
              </w:rPr>
              <w:t>0.0716</w:t>
            </w:r>
          </w:p>
        </w:tc>
        <w:tc>
          <w:tcPr>
            <w:tcW w:w="1170" w:type="dxa"/>
            <w:tcBorders>
              <w:top w:val="single" w:sz="4" w:space="0" w:color="auto"/>
            </w:tcBorders>
            <w:shd w:val="clear" w:color="auto" w:fill="auto"/>
            <w:noWrap/>
            <w:hideMark/>
          </w:tcPr>
          <w:p w14:paraId="68C54E16" w14:textId="77777777" w:rsidR="008315AA" w:rsidRPr="00DF7915" w:rsidRDefault="008315AA" w:rsidP="00F94C54">
            <w:pPr>
              <w:jc w:val="center"/>
              <w:rPr>
                <w:rFonts w:eastAsia="Times New Roman"/>
                <w:color w:val="000000"/>
              </w:rPr>
            </w:pPr>
            <w:r w:rsidRPr="00DF7915">
              <w:rPr>
                <w:rFonts w:eastAsia="Times New Roman"/>
                <w:color w:val="000000"/>
              </w:rPr>
              <w:t>0.0697</w:t>
            </w:r>
          </w:p>
        </w:tc>
        <w:tc>
          <w:tcPr>
            <w:tcW w:w="1260" w:type="dxa"/>
            <w:tcBorders>
              <w:top w:val="single" w:sz="4" w:space="0" w:color="auto"/>
            </w:tcBorders>
            <w:shd w:val="clear" w:color="auto" w:fill="auto"/>
            <w:noWrap/>
            <w:hideMark/>
          </w:tcPr>
          <w:p w14:paraId="74519D9F" w14:textId="77777777" w:rsidR="008315AA" w:rsidRPr="008E304C" w:rsidRDefault="008315AA" w:rsidP="00F94C54">
            <w:pPr>
              <w:jc w:val="center"/>
              <w:rPr>
                <w:rFonts w:eastAsia="Times New Roman"/>
                <w:b/>
                <w:color w:val="000000"/>
              </w:rPr>
            </w:pPr>
            <w:r w:rsidRPr="008E304C">
              <w:rPr>
                <w:rFonts w:eastAsia="Times New Roman"/>
                <w:b/>
                <w:color w:val="000000"/>
              </w:rPr>
              <w:t>-2.6</w:t>
            </w:r>
          </w:p>
        </w:tc>
      </w:tr>
      <w:tr w:rsidR="008315AA" w:rsidRPr="00DF7915" w14:paraId="5CF63743" w14:textId="77777777" w:rsidTr="00F94C54">
        <w:trPr>
          <w:trHeight w:val="320"/>
        </w:trPr>
        <w:tc>
          <w:tcPr>
            <w:tcW w:w="1350" w:type="dxa"/>
            <w:shd w:val="clear" w:color="auto" w:fill="auto"/>
            <w:noWrap/>
            <w:hideMark/>
          </w:tcPr>
          <w:p w14:paraId="253294E1"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20863A28"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5871CFC5" w14:textId="77777777" w:rsidR="008315AA" w:rsidRPr="00DF7915" w:rsidRDefault="008315AA" w:rsidP="00F94C54">
            <w:pPr>
              <w:jc w:val="center"/>
              <w:rPr>
                <w:rFonts w:eastAsia="Times New Roman"/>
                <w:i/>
                <w:color w:val="000000"/>
              </w:rPr>
            </w:pPr>
            <w:r w:rsidRPr="00DF7915">
              <w:rPr>
                <w:rFonts w:eastAsia="Times New Roman"/>
                <w:i/>
                <w:color w:val="000000"/>
              </w:rPr>
              <w:t>Deciduous Forest</w:t>
            </w:r>
          </w:p>
        </w:tc>
        <w:tc>
          <w:tcPr>
            <w:tcW w:w="1170" w:type="dxa"/>
            <w:shd w:val="clear" w:color="auto" w:fill="auto"/>
            <w:noWrap/>
            <w:hideMark/>
          </w:tcPr>
          <w:p w14:paraId="213C9E19" w14:textId="77777777" w:rsidR="008315AA" w:rsidRPr="00DF7915" w:rsidRDefault="008315AA" w:rsidP="00F94C54">
            <w:pPr>
              <w:jc w:val="center"/>
              <w:rPr>
                <w:rFonts w:eastAsia="Times New Roman"/>
                <w:color w:val="000000"/>
              </w:rPr>
            </w:pPr>
            <w:r w:rsidRPr="00DF7915">
              <w:rPr>
                <w:rFonts w:eastAsia="Times New Roman"/>
                <w:color w:val="000000"/>
              </w:rPr>
              <w:t>0.1248</w:t>
            </w:r>
          </w:p>
        </w:tc>
        <w:tc>
          <w:tcPr>
            <w:tcW w:w="1170" w:type="dxa"/>
            <w:shd w:val="clear" w:color="auto" w:fill="auto"/>
            <w:noWrap/>
            <w:hideMark/>
          </w:tcPr>
          <w:p w14:paraId="2D89DD48" w14:textId="77777777" w:rsidR="008315AA" w:rsidRPr="00DF7915" w:rsidRDefault="008315AA" w:rsidP="00F94C54">
            <w:pPr>
              <w:jc w:val="center"/>
              <w:rPr>
                <w:rFonts w:eastAsia="Times New Roman"/>
                <w:color w:val="000000"/>
              </w:rPr>
            </w:pPr>
            <w:r w:rsidRPr="00DF7915">
              <w:rPr>
                <w:rFonts w:eastAsia="Times New Roman"/>
                <w:color w:val="000000"/>
              </w:rPr>
              <w:t>0.1113</w:t>
            </w:r>
          </w:p>
        </w:tc>
        <w:tc>
          <w:tcPr>
            <w:tcW w:w="1260" w:type="dxa"/>
            <w:shd w:val="clear" w:color="auto" w:fill="auto"/>
            <w:noWrap/>
            <w:hideMark/>
          </w:tcPr>
          <w:p w14:paraId="1CFACF7A" w14:textId="77777777" w:rsidR="008315AA" w:rsidRPr="008E304C" w:rsidRDefault="008315AA" w:rsidP="00F94C54">
            <w:pPr>
              <w:jc w:val="center"/>
              <w:rPr>
                <w:rFonts w:eastAsia="Times New Roman"/>
                <w:b/>
                <w:color w:val="000000"/>
              </w:rPr>
            </w:pPr>
            <w:r w:rsidRPr="008E304C">
              <w:rPr>
                <w:rFonts w:eastAsia="Times New Roman"/>
                <w:b/>
                <w:color w:val="000000"/>
              </w:rPr>
              <w:t>-10.8</w:t>
            </w:r>
          </w:p>
        </w:tc>
      </w:tr>
      <w:tr w:rsidR="008315AA" w:rsidRPr="00DF7915" w14:paraId="33BFFB31" w14:textId="77777777" w:rsidTr="00F94C54">
        <w:trPr>
          <w:trHeight w:val="320"/>
        </w:trPr>
        <w:tc>
          <w:tcPr>
            <w:tcW w:w="1350" w:type="dxa"/>
            <w:shd w:val="clear" w:color="auto" w:fill="auto"/>
            <w:noWrap/>
            <w:hideMark/>
          </w:tcPr>
          <w:p w14:paraId="6CB2EB2A"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26F4A4B1"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125EECA6" w14:textId="77777777" w:rsidR="008315AA" w:rsidRPr="00DF7915" w:rsidRDefault="008315AA" w:rsidP="00F94C54">
            <w:pPr>
              <w:jc w:val="center"/>
              <w:rPr>
                <w:rFonts w:eastAsia="Times New Roman"/>
                <w:i/>
                <w:color w:val="000000"/>
              </w:rPr>
            </w:pPr>
            <w:r w:rsidRPr="00DF7915">
              <w:rPr>
                <w:rFonts w:eastAsia="Times New Roman"/>
                <w:i/>
                <w:color w:val="000000"/>
              </w:rPr>
              <w:t>White Pine Forest</w:t>
            </w:r>
          </w:p>
        </w:tc>
        <w:tc>
          <w:tcPr>
            <w:tcW w:w="1170" w:type="dxa"/>
            <w:shd w:val="clear" w:color="auto" w:fill="auto"/>
            <w:noWrap/>
            <w:hideMark/>
          </w:tcPr>
          <w:p w14:paraId="5EA967AE" w14:textId="77777777" w:rsidR="008315AA" w:rsidRPr="00DF7915" w:rsidRDefault="008315AA" w:rsidP="00F94C54">
            <w:pPr>
              <w:jc w:val="center"/>
              <w:rPr>
                <w:rFonts w:eastAsia="Times New Roman"/>
                <w:color w:val="000000"/>
              </w:rPr>
            </w:pPr>
            <w:r w:rsidRPr="00DF7915">
              <w:rPr>
                <w:rFonts w:eastAsia="Times New Roman"/>
                <w:color w:val="000000"/>
              </w:rPr>
              <w:t>0.0603</w:t>
            </w:r>
          </w:p>
        </w:tc>
        <w:tc>
          <w:tcPr>
            <w:tcW w:w="1170" w:type="dxa"/>
            <w:shd w:val="clear" w:color="auto" w:fill="auto"/>
            <w:noWrap/>
            <w:hideMark/>
          </w:tcPr>
          <w:p w14:paraId="23FB7413" w14:textId="77777777" w:rsidR="008315AA" w:rsidRPr="00DF7915" w:rsidRDefault="008315AA" w:rsidP="00F94C54">
            <w:pPr>
              <w:jc w:val="center"/>
              <w:rPr>
                <w:rFonts w:eastAsia="Times New Roman"/>
                <w:color w:val="000000"/>
              </w:rPr>
            </w:pPr>
            <w:r w:rsidRPr="00DF7915">
              <w:rPr>
                <w:rFonts w:eastAsia="Times New Roman"/>
                <w:color w:val="000000"/>
              </w:rPr>
              <w:t>0.0416</w:t>
            </w:r>
          </w:p>
        </w:tc>
        <w:tc>
          <w:tcPr>
            <w:tcW w:w="1260" w:type="dxa"/>
            <w:shd w:val="clear" w:color="auto" w:fill="auto"/>
            <w:noWrap/>
            <w:hideMark/>
          </w:tcPr>
          <w:p w14:paraId="00A0CC08" w14:textId="77777777" w:rsidR="008315AA" w:rsidRPr="008E304C" w:rsidRDefault="008315AA" w:rsidP="00F94C54">
            <w:pPr>
              <w:jc w:val="center"/>
              <w:rPr>
                <w:rFonts w:eastAsia="Times New Roman"/>
                <w:b/>
                <w:color w:val="000000"/>
              </w:rPr>
            </w:pPr>
            <w:r w:rsidRPr="008E304C">
              <w:rPr>
                <w:rFonts w:eastAsia="Times New Roman"/>
                <w:b/>
                <w:color w:val="000000"/>
              </w:rPr>
              <w:t>-31.0</w:t>
            </w:r>
          </w:p>
        </w:tc>
      </w:tr>
      <w:tr w:rsidR="008315AA" w:rsidRPr="00DF7915" w14:paraId="03330E65" w14:textId="77777777" w:rsidTr="00F94C54">
        <w:trPr>
          <w:trHeight w:val="320"/>
        </w:trPr>
        <w:tc>
          <w:tcPr>
            <w:tcW w:w="1350" w:type="dxa"/>
            <w:shd w:val="clear" w:color="auto" w:fill="auto"/>
            <w:noWrap/>
            <w:hideMark/>
          </w:tcPr>
          <w:p w14:paraId="671447B0"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100F1BD2"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2EAB003C" w14:textId="77777777" w:rsidR="008315AA" w:rsidRPr="00DF7915" w:rsidRDefault="008315AA" w:rsidP="00F94C54">
            <w:pPr>
              <w:jc w:val="center"/>
              <w:rPr>
                <w:rFonts w:eastAsia="Times New Roman"/>
                <w:i/>
                <w:color w:val="000000"/>
              </w:rPr>
            </w:pPr>
            <w:r>
              <w:rPr>
                <w:rFonts w:eastAsia="Times New Roman"/>
                <w:i/>
                <w:color w:val="000000"/>
              </w:rPr>
              <w:t xml:space="preserve">Other </w:t>
            </w:r>
            <w:r w:rsidRPr="00DF7915">
              <w:rPr>
                <w:rFonts w:eastAsia="Times New Roman"/>
                <w:i/>
                <w:color w:val="000000"/>
              </w:rPr>
              <w:t>Evergreen Forest</w:t>
            </w:r>
          </w:p>
        </w:tc>
        <w:tc>
          <w:tcPr>
            <w:tcW w:w="1170" w:type="dxa"/>
            <w:shd w:val="clear" w:color="auto" w:fill="auto"/>
            <w:noWrap/>
            <w:hideMark/>
          </w:tcPr>
          <w:p w14:paraId="7134D96E" w14:textId="77777777" w:rsidR="008315AA" w:rsidRPr="00DF7915" w:rsidRDefault="008315AA" w:rsidP="00F94C54">
            <w:pPr>
              <w:jc w:val="center"/>
              <w:rPr>
                <w:rFonts w:eastAsia="Times New Roman"/>
                <w:color w:val="000000"/>
              </w:rPr>
            </w:pPr>
            <w:r w:rsidRPr="00DF7915">
              <w:rPr>
                <w:rFonts w:eastAsia="Times New Roman"/>
                <w:color w:val="000000"/>
              </w:rPr>
              <w:t>0.0852</w:t>
            </w:r>
          </w:p>
        </w:tc>
        <w:tc>
          <w:tcPr>
            <w:tcW w:w="1170" w:type="dxa"/>
            <w:shd w:val="clear" w:color="auto" w:fill="auto"/>
            <w:noWrap/>
            <w:hideMark/>
          </w:tcPr>
          <w:p w14:paraId="138656C9" w14:textId="77777777" w:rsidR="008315AA" w:rsidRPr="00DF7915" w:rsidRDefault="008315AA" w:rsidP="00F94C54">
            <w:pPr>
              <w:jc w:val="center"/>
              <w:rPr>
                <w:rFonts w:eastAsia="Times New Roman"/>
                <w:color w:val="000000"/>
              </w:rPr>
            </w:pPr>
            <w:r w:rsidRPr="00DF7915">
              <w:rPr>
                <w:rFonts w:eastAsia="Times New Roman"/>
                <w:color w:val="000000"/>
              </w:rPr>
              <w:t>0.0461</w:t>
            </w:r>
          </w:p>
        </w:tc>
        <w:tc>
          <w:tcPr>
            <w:tcW w:w="1260" w:type="dxa"/>
            <w:shd w:val="clear" w:color="auto" w:fill="auto"/>
            <w:noWrap/>
            <w:hideMark/>
          </w:tcPr>
          <w:p w14:paraId="23BC2062" w14:textId="77777777" w:rsidR="008315AA" w:rsidRPr="008E304C" w:rsidRDefault="008315AA" w:rsidP="00F94C54">
            <w:pPr>
              <w:jc w:val="center"/>
              <w:rPr>
                <w:rFonts w:eastAsia="Times New Roman"/>
                <w:b/>
                <w:color w:val="000000"/>
              </w:rPr>
            </w:pPr>
            <w:r w:rsidRPr="008E304C">
              <w:rPr>
                <w:rFonts w:eastAsia="Times New Roman"/>
                <w:b/>
                <w:color w:val="000000"/>
              </w:rPr>
              <w:t>-45.9</w:t>
            </w:r>
          </w:p>
        </w:tc>
      </w:tr>
      <w:tr w:rsidR="008315AA" w:rsidRPr="00DF7915" w14:paraId="5233DFB7" w14:textId="77777777" w:rsidTr="00F94C54">
        <w:trPr>
          <w:trHeight w:val="320"/>
        </w:trPr>
        <w:tc>
          <w:tcPr>
            <w:tcW w:w="1350" w:type="dxa"/>
            <w:shd w:val="clear" w:color="auto" w:fill="auto"/>
            <w:noWrap/>
            <w:hideMark/>
          </w:tcPr>
          <w:p w14:paraId="58BBF468"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Pr>
          <w:p w14:paraId="3D9C3112"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2C13509D" w14:textId="77777777" w:rsidR="008315AA" w:rsidRPr="00DF7915" w:rsidRDefault="008315AA" w:rsidP="00F94C54">
            <w:pPr>
              <w:jc w:val="center"/>
              <w:rPr>
                <w:rFonts w:eastAsia="Times New Roman"/>
                <w:i/>
                <w:color w:val="000000"/>
              </w:rPr>
            </w:pPr>
            <w:r w:rsidRPr="00DF7915">
              <w:rPr>
                <w:rFonts w:eastAsia="Times New Roman"/>
                <w:i/>
                <w:color w:val="000000"/>
              </w:rPr>
              <w:t>Mixed Forest</w:t>
            </w:r>
          </w:p>
        </w:tc>
        <w:tc>
          <w:tcPr>
            <w:tcW w:w="1170" w:type="dxa"/>
            <w:shd w:val="clear" w:color="auto" w:fill="auto"/>
            <w:noWrap/>
            <w:hideMark/>
          </w:tcPr>
          <w:p w14:paraId="7C085F0A" w14:textId="77777777" w:rsidR="008315AA" w:rsidRPr="00DF7915" w:rsidRDefault="008315AA" w:rsidP="00F94C54">
            <w:pPr>
              <w:jc w:val="center"/>
              <w:rPr>
                <w:rFonts w:eastAsia="Times New Roman"/>
                <w:color w:val="000000"/>
              </w:rPr>
            </w:pPr>
            <w:r w:rsidRPr="00DF7915">
              <w:rPr>
                <w:rFonts w:eastAsia="Times New Roman"/>
                <w:color w:val="000000"/>
              </w:rPr>
              <w:t>0.1744</w:t>
            </w:r>
          </w:p>
        </w:tc>
        <w:tc>
          <w:tcPr>
            <w:tcW w:w="1170" w:type="dxa"/>
            <w:shd w:val="clear" w:color="auto" w:fill="auto"/>
            <w:noWrap/>
            <w:hideMark/>
          </w:tcPr>
          <w:p w14:paraId="6832F1D3" w14:textId="77777777" w:rsidR="008315AA" w:rsidRPr="00DF7915" w:rsidRDefault="008315AA" w:rsidP="00F94C54">
            <w:pPr>
              <w:jc w:val="center"/>
              <w:rPr>
                <w:rFonts w:eastAsia="Times New Roman"/>
                <w:color w:val="000000"/>
              </w:rPr>
            </w:pPr>
            <w:r w:rsidRPr="00DF7915">
              <w:rPr>
                <w:rFonts w:eastAsia="Times New Roman"/>
                <w:color w:val="000000"/>
              </w:rPr>
              <w:t>0.1430</w:t>
            </w:r>
          </w:p>
        </w:tc>
        <w:tc>
          <w:tcPr>
            <w:tcW w:w="1260" w:type="dxa"/>
            <w:shd w:val="clear" w:color="auto" w:fill="auto"/>
            <w:noWrap/>
            <w:hideMark/>
          </w:tcPr>
          <w:p w14:paraId="05741AC6" w14:textId="77777777" w:rsidR="008315AA" w:rsidRPr="008E304C" w:rsidRDefault="008315AA" w:rsidP="00F94C54">
            <w:pPr>
              <w:jc w:val="center"/>
              <w:rPr>
                <w:rFonts w:eastAsia="Times New Roman"/>
                <w:b/>
                <w:color w:val="000000"/>
              </w:rPr>
            </w:pPr>
            <w:r w:rsidRPr="008E304C">
              <w:rPr>
                <w:rFonts w:eastAsia="Times New Roman"/>
                <w:b/>
                <w:color w:val="000000"/>
              </w:rPr>
              <w:t>-18.0</w:t>
            </w:r>
          </w:p>
        </w:tc>
      </w:tr>
      <w:tr w:rsidR="008315AA" w:rsidRPr="00DF7915" w14:paraId="7281773F" w14:textId="77777777" w:rsidTr="00F94C54">
        <w:trPr>
          <w:trHeight w:val="320"/>
        </w:trPr>
        <w:tc>
          <w:tcPr>
            <w:tcW w:w="1350" w:type="dxa"/>
            <w:tcBorders>
              <w:bottom w:val="single" w:sz="4" w:space="0" w:color="auto"/>
            </w:tcBorders>
            <w:shd w:val="clear" w:color="auto" w:fill="auto"/>
            <w:noWrap/>
            <w:hideMark/>
          </w:tcPr>
          <w:p w14:paraId="2B1A5BC1" w14:textId="77777777" w:rsidR="008315AA" w:rsidRPr="00DF7915" w:rsidRDefault="008315AA" w:rsidP="00F94C54">
            <w:pPr>
              <w:jc w:val="center"/>
              <w:rPr>
                <w:rFonts w:eastAsia="Times New Roman"/>
                <w:color w:val="000000"/>
              </w:rPr>
            </w:pPr>
            <w:r>
              <w:rPr>
                <w:rFonts w:eastAsia="Times New Roman"/>
                <w:color w:val="000000"/>
              </w:rPr>
              <w:t>9 km</w:t>
            </w:r>
            <w:r w:rsidRPr="008F76E3">
              <w:rPr>
                <w:rFonts w:eastAsia="Times New Roman"/>
                <w:color w:val="000000"/>
                <w:vertAlign w:val="superscript"/>
              </w:rPr>
              <w:t>2</w:t>
            </w:r>
          </w:p>
        </w:tc>
        <w:tc>
          <w:tcPr>
            <w:tcW w:w="1800" w:type="dxa"/>
            <w:tcBorders>
              <w:bottom w:val="single" w:sz="4" w:space="0" w:color="auto"/>
            </w:tcBorders>
          </w:tcPr>
          <w:p w14:paraId="2D3EC0A6"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tcBorders>
              <w:bottom w:val="single" w:sz="4" w:space="0" w:color="auto"/>
            </w:tcBorders>
            <w:shd w:val="clear" w:color="auto" w:fill="auto"/>
            <w:hideMark/>
          </w:tcPr>
          <w:p w14:paraId="5B71695C" w14:textId="77777777" w:rsidR="008315AA" w:rsidRPr="00DF7915" w:rsidRDefault="008315AA" w:rsidP="00F94C54">
            <w:pPr>
              <w:jc w:val="center"/>
              <w:rPr>
                <w:rFonts w:eastAsia="Times New Roman"/>
                <w:i/>
                <w:color w:val="000000"/>
              </w:rPr>
            </w:pPr>
            <w:r w:rsidRPr="00DF7915">
              <w:rPr>
                <w:rFonts w:eastAsia="Times New Roman"/>
                <w:i/>
                <w:color w:val="000000"/>
              </w:rPr>
              <w:t>Other</w:t>
            </w:r>
          </w:p>
        </w:tc>
        <w:tc>
          <w:tcPr>
            <w:tcW w:w="1170" w:type="dxa"/>
            <w:tcBorders>
              <w:bottom w:val="single" w:sz="4" w:space="0" w:color="auto"/>
            </w:tcBorders>
            <w:shd w:val="clear" w:color="auto" w:fill="auto"/>
            <w:noWrap/>
            <w:hideMark/>
          </w:tcPr>
          <w:p w14:paraId="28E3CC15" w14:textId="77777777" w:rsidR="008315AA" w:rsidRPr="00DF7915" w:rsidRDefault="008315AA" w:rsidP="00F94C54">
            <w:pPr>
              <w:jc w:val="center"/>
              <w:rPr>
                <w:rFonts w:eastAsia="Times New Roman"/>
                <w:color w:val="000000"/>
              </w:rPr>
            </w:pPr>
            <w:r w:rsidRPr="00DF7915">
              <w:rPr>
                <w:rFonts w:eastAsia="Times New Roman"/>
                <w:color w:val="000000"/>
              </w:rPr>
              <w:t>0.0584</w:t>
            </w:r>
          </w:p>
        </w:tc>
        <w:tc>
          <w:tcPr>
            <w:tcW w:w="1170" w:type="dxa"/>
            <w:tcBorders>
              <w:bottom w:val="single" w:sz="4" w:space="0" w:color="auto"/>
            </w:tcBorders>
            <w:shd w:val="clear" w:color="auto" w:fill="auto"/>
            <w:noWrap/>
            <w:hideMark/>
          </w:tcPr>
          <w:p w14:paraId="46191D6B" w14:textId="77777777" w:rsidR="008315AA" w:rsidRPr="00DF7915" w:rsidRDefault="008315AA" w:rsidP="00F94C54">
            <w:pPr>
              <w:jc w:val="center"/>
              <w:rPr>
                <w:rFonts w:eastAsia="Times New Roman"/>
                <w:color w:val="000000"/>
              </w:rPr>
            </w:pPr>
            <w:r w:rsidRPr="00DF7915">
              <w:rPr>
                <w:rFonts w:eastAsia="Times New Roman"/>
                <w:color w:val="000000"/>
              </w:rPr>
              <w:t>0.0594</w:t>
            </w:r>
          </w:p>
        </w:tc>
        <w:tc>
          <w:tcPr>
            <w:tcW w:w="1260" w:type="dxa"/>
            <w:tcBorders>
              <w:bottom w:val="single" w:sz="4" w:space="0" w:color="auto"/>
            </w:tcBorders>
            <w:shd w:val="clear" w:color="auto" w:fill="auto"/>
            <w:noWrap/>
            <w:hideMark/>
          </w:tcPr>
          <w:p w14:paraId="4C8A58E7" w14:textId="77777777" w:rsidR="008315AA" w:rsidRPr="00DF7915" w:rsidRDefault="008315AA" w:rsidP="00F94C54">
            <w:pPr>
              <w:jc w:val="center"/>
              <w:rPr>
                <w:rFonts w:eastAsia="Times New Roman"/>
                <w:color w:val="000000"/>
              </w:rPr>
            </w:pPr>
            <w:r w:rsidRPr="00DF7915">
              <w:rPr>
                <w:rFonts w:eastAsia="Times New Roman"/>
                <w:color w:val="000000"/>
              </w:rPr>
              <w:t>1.7</w:t>
            </w:r>
          </w:p>
        </w:tc>
      </w:tr>
      <w:tr w:rsidR="008315AA" w:rsidRPr="00DF7915" w14:paraId="0C981FD1" w14:textId="77777777" w:rsidTr="00F94C54">
        <w:trPr>
          <w:trHeight w:val="320"/>
        </w:trPr>
        <w:tc>
          <w:tcPr>
            <w:tcW w:w="1350" w:type="dxa"/>
            <w:tcBorders>
              <w:top w:val="single" w:sz="4" w:space="0" w:color="auto"/>
            </w:tcBorders>
            <w:shd w:val="clear" w:color="auto" w:fill="auto"/>
            <w:noWrap/>
            <w:hideMark/>
          </w:tcPr>
          <w:p w14:paraId="6BC8AA37"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Borders>
              <w:top w:val="single" w:sz="4" w:space="0" w:color="auto"/>
            </w:tcBorders>
          </w:tcPr>
          <w:p w14:paraId="0C36E36A"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tcBorders>
              <w:top w:val="single" w:sz="4" w:space="0" w:color="auto"/>
            </w:tcBorders>
            <w:shd w:val="clear" w:color="auto" w:fill="auto"/>
            <w:hideMark/>
          </w:tcPr>
          <w:p w14:paraId="30BF0E7C" w14:textId="77777777" w:rsidR="008315AA" w:rsidRPr="00DF7915" w:rsidRDefault="008315AA" w:rsidP="00F94C54">
            <w:pPr>
              <w:jc w:val="center"/>
              <w:rPr>
                <w:rFonts w:eastAsia="Times New Roman"/>
                <w:i/>
                <w:color w:val="000000"/>
              </w:rPr>
            </w:pPr>
            <w:r w:rsidRPr="00DF7915">
              <w:rPr>
                <w:rFonts w:eastAsia="Times New Roman"/>
                <w:i/>
                <w:color w:val="000000"/>
              </w:rPr>
              <w:t>Open Canopy</w:t>
            </w:r>
          </w:p>
        </w:tc>
        <w:tc>
          <w:tcPr>
            <w:tcW w:w="1170" w:type="dxa"/>
            <w:tcBorders>
              <w:top w:val="single" w:sz="4" w:space="0" w:color="auto"/>
            </w:tcBorders>
            <w:shd w:val="clear" w:color="auto" w:fill="auto"/>
            <w:noWrap/>
            <w:hideMark/>
          </w:tcPr>
          <w:p w14:paraId="2C9B6EA2" w14:textId="77777777" w:rsidR="008315AA" w:rsidRPr="00DF7915" w:rsidRDefault="008315AA" w:rsidP="00F94C54">
            <w:pPr>
              <w:jc w:val="center"/>
              <w:rPr>
                <w:rFonts w:eastAsia="Times New Roman"/>
                <w:color w:val="000000"/>
              </w:rPr>
            </w:pPr>
            <w:r w:rsidRPr="00DF7915">
              <w:rPr>
                <w:rFonts w:eastAsia="Times New Roman"/>
                <w:color w:val="000000"/>
              </w:rPr>
              <w:t>0.1492</w:t>
            </w:r>
          </w:p>
        </w:tc>
        <w:tc>
          <w:tcPr>
            <w:tcW w:w="1170" w:type="dxa"/>
            <w:tcBorders>
              <w:top w:val="single" w:sz="4" w:space="0" w:color="auto"/>
            </w:tcBorders>
            <w:shd w:val="clear" w:color="auto" w:fill="auto"/>
            <w:noWrap/>
            <w:hideMark/>
          </w:tcPr>
          <w:p w14:paraId="61F0108B" w14:textId="77777777" w:rsidR="008315AA" w:rsidRPr="00DF7915" w:rsidRDefault="008315AA" w:rsidP="00F94C54">
            <w:pPr>
              <w:jc w:val="center"/>
              <w:rPr>
                <w:rFonts w:eastAsia="Times New Roman"/>
                <w:color w:val="000000"/>
              </w:rPr>
            </w:pPr>
            <w:r w:rsidRPr="00DF7915">
              <w:rPr>
                <w:rFonts w:eastAsia="Times New Roman"/>
                <w:color w:val="000000"/>
              </w:rPr>
              <w:t>0.1480</w:t>
            </w:r>
          </w:p>
        </w:tc>
        <w:tc>
          <w:tcPr>
            <w:tcW w:w="1260" w:type="dxa"/>
            <w:tcBorders>
              <w:top w:val="single" w:sz="4" w:space="0" w:color="auto"/>
            </w:tcBorders>
            <w:shd w:val="clear" w:color="auto" w:fill="auto"/>
            <w:noWrap/>
            <w:hideMark/>
          </w:tcPr>
          <w:p w14:paraId="51B7A094" w14:textId="77777777" w:rsidR="008315AA" w:rsidRPr="008E304C" w:rsidRDefault="008315AA" w:rsidP="00F94C54">
            <w:pPr>
              <w:jc w:val="center"/>
              <w:rPr>
                <w:rFonts w:eastAsia="Times New Roman"/>
                <w:b/>
                <w:color w:val="000000"/>
              </w:rPr>
            </w:pPr>
            <w:r w:rsidRPr="008E304C">
              <w:rPr>
                <w:rFonts w:eastAsia="Times New Roman"/>
                <w:b/>
                <w:color w:val="000000"/>
              </w:rPr>
              <w:t>-0.8</w:t>
            </w:r>
          </w:p>
        </w:tc>
      </w:tr>
      <w:tr w:rsidR="008315AA" w:rsidRPr="00DF7915" w14:paraId="78C6021D" w14:textId="77777777" w:rsidTr="00F94C54">
        <w:trPr>
          <w:trHeight w:val="320"/>
        </w:trPr>
        <w:tc>
          <w:tcPr>
            <w:tcW w:w="1350" w:type="dxa"/>
            <w:shd w:val="clear" w:color="auto" w:fill="auto"/>
            <w:noWrap/>
            <w:hideMark/>
          </w:tcPr>
          <w:p w14:paraId="4309446E"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Pr>
          <w:p w14:paraId="55930FF1"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05D7848B" w14:textId="77777777" w:rsidR="008315AA" w:rsidRPr="00DF7915" w:rsidRDefault="008315AA" w:rsidP="00F94C54">
            <w:pPr>
              <w:jc w:val="center"/>
              <w:rPr>
                <w:rFonts w:eastAsia="Times New Roman"/>
                <w:i/>
                <w:color w:val="000000"/>
              </w:rPr>
            </w:pPr>
            <w:r w:rsidRPr="00DF7915">
              <w:rPr>
                <w:rFonts w:eastAsia="Times New Roman"/>
                <w:i/>
                <w:color w:val="000000"/>
              </w:rPr>
              <w:t>Deciduous Forest</w:t>
            </w:r>
          </w:p>
        </w:tc>
        <w:tc>
          <w:tcPr>
            <w:tcW w:w="1170" w:type="dxa"/>
            <w:shd w:val="clear" w:color="auto" w:fill="auto"/>
            <w:noWrap/>
            <w:hideMark/>
          </w:tcPr>
          <w:p w14:paraId="380482DE" w14:textId="77777777" w:rsidR="008315AA" w:rsidRPr="00DF7915" w:rsidRDefault="008315AA" w:rsidP="00F94C54">
            <w:pPr>
              <w:jc w:val="center"/>
              <w:rPr>
                <w:rFonts w:eastAsia="Times New Roman"/>
                <w:color w:val="000000"/>
              </w:rPr>
            </w:pPr>
            <w:r w:rsidRPr="00DF7915">
              <w:rPr>
                <w:rFonts w:eastAsia="Times New Roman"/>
                <w:color w:val="000000"/>
              </w:rPr>
              <w:t>0.2283</w:t>
            </w:r>
          </w:p>
        </w:tc>
        <w:tc>
          <w:tcPr>
            <w:tcW w:w="1170" w:type="dxa"/>
            <w:shd w:val="clear" w:color="auto" w:fill="auto"/>
            <w:noWrap/>
            <w:hideMark/>
          </w:tcPr>
          <w:p w14:paraId="201D453C" w14:textId="77777777" w:rsidR="008315AA" w:rsidRPr="00DF7915" w:rsidRDefault="008315AA" w:rsidP="00F94C54">
            <w:pPr>
              <w:jc w:val="center"/>
              <w:rPr>
                <w:rFonts w:eastAsia="Times New Roman"/>
                <w:color w:val="000000"/>
              </w:rPr>
            </w:pPr>
            <w:r w:rsidRPr="00DF7915">
              <w:rPr>
                <w:rFonts w:eastAsia="Times New Roman"/>
                <w:color w:val="000000"/>
              </w:rPr>
              <w:t>0.2161</w:t>
            </w:r>
          </w:p>
        </w:tc>
        <w:tc>
          <w:tcPr>
            <w:tcW w:w="1260" w:type="dxa"/>
            <w:shd w:val="clear" w:color="auto" w:fill="auto"/>
            <w:noWrap/>
            <w:hideMark/>
          </w:tcPr>
          <w:p w14:paraId="1DF5C652" w14:textId="77777777" w:rsidR="008315AA" w:rsidRPr="008E304C" w:rsidRDefault="008315AA" w:rsidP="00F94C54">
            <w:pPr>
              <w:jc w:val="center"/>
              <w:rPr>
                <w:rFonts w:eastAsia="Times New Roman"/>
                <w:b/>
                <w:color w:val="000000"/>
              </w:rPr>
            </w:pPr>
            <w:r w:rsidRPr="008E304C">
              <w:rPr>
                <w:rFonts w:eastAsia="Times New Roman"/>
                <w:b/>
                <w:color w:val="000000"/>
              </w:rPr>
              <w:t>-5.4</w:t>
            </w:r>
          </w:p>
        </w:tc>
      </w:tr>
      <w:tr w:rsidR="008315AA" w:rsidRPr="00DF7915" w14:paraId="11D9BE84" w14:textId="77777777" w:rsidTr="00F94C54">
        <w:trPr>
          <w:trHeight w:val="320"/>
        </w:trPr>
        <w:tc>
          <w:tcPr>
            <w:tcW w:w="1350" w:type="dxa"/>
            <w:shd w:val="clear" w:color="auto" w:fill="auto"/>
            <w:noWrap/>
            <w:hideMark/>
          </w:tcPr>
          <w:p w14:paraId="5F4C19EE"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Pr>
          <w:p w14:paraId="058BA1FF"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58D261A4" w14:textId="77777777" w:rsidR="008315AA" w:rsidRPr="00DF7915" w:rsidRDefault="008315AA" w:rsidP="00F94C54">
            <w:pPr>
              <w:jc w:val="center"/>
              <w:rPr>
                <w:rFonts w:eastAsia="Times New Roman"/>
                <w:i/>
                <w:color w:val="000000"/>
              </w:rPr>
            </w:pPr>
            <w:r w:rsidRPr="00DF7915">
              <w:rPr>
                <w:rFonts w:eastAsia="Times New Roman"/>
                <w:i/>
                <w:color w:val="000000"/>
              </w:rPr>
              <w:t>White Pine Forest</w:t>
            </w:r>
          </w:p>
        </w:tc>
        <w:tc>
          <w:tcPr>
            <w:tcW w:w="1170" w:type="dxa"/>
            <w:shd w:val="clear" w:color="auto" w:fill="auto"/>
            <w:noWrap/>
            <w:hideMark/>
          </w:tcPr>
          <w:p w14:paraId="19F8BEA7" w14:textId="77777777" w:rsidR="008315AA" w:rsidRPr="00DF7915" w:rsidRDefault="008315AA" w:rsidP="00F94C54">
            <w:pPr>
              <w:jc w:val="center"/>
              <w:rPr>
                <w:rFonts w:eastAsia="Times New Roman"/>
                <w:color w:val="000000"/>
              </w:rPr>
            </w:pPr>
            <w:r w:rsidRPr="00DF7915">
              <w:rPr>
                <w:rFonts w:eastAsia="Times New Roman"/>
                <w:color w:val="000000"/>
              </w:rPr>
              <w:t>0.1181</w:t>
            </w:r>
          </w:p>
        </w:tc>
        <w:tc>
          <w:tcPr>
            <w:tcW w:w="1170" w:type="dxa"/>
            <w:shd w:val="clear" w:color="auto" w:fill="auto"/>
            <w:noWrap/>
            <w:hideMark/>
          </w:tcPr>
          <w:p w14:paraId="76B6B99F" w14:textId="77777777" w:rsidR="008315AA" w:rsidRPr="00DF7915" w:rsidRDefault="008315AA" w:rsidP="00F94C54">
            <w:pPr>
              <w:jc w:val="center"/>
              <w:rPr>
                <w:rFonts w:eastAsia="Times New Roman"/>
                <w:color w:val="000000"/>
              </w:rPr>
            </w:pPr>
            <w:r w:rsidRPr="00DF7915">
              <w:rPr>
                <w:rFonts w:eastAsia="Times New Roman"/>
                <w:color w:val="000000"/>
              </w:rPr>
              <w:t>0.1233</w:t>
            </w:r>
          </w:p>
        </w:tc>
        <w:tc>
          <w:tcPr>
            <w:tcW w:w="1260" w:type="dxa"/>
            <w:shd w:val="clear" w:color="auto" w:fill="auto"/>
            <w:noWrap/>
            <w:hideMark/>
          </w:tcPr>
          <w:p w14:paraId="5AFC085D" w14:textId="77777777" w:rsidR="008315AA" w:rsidRPr="00DF7915" w:rsidRDefault="008315AA" w:rsidP="00F94C54">
            <w:pPr>
              <w:jc w:val="center"/>
              <w:rPr>
                <w:rFonts w:eastAsia="Times New Roman"/>
                <w:color w:val="000000"/>
              </w:rPr>
            </w:pPr>
            <w:r w:rsidRPr="00DF7915">
              <w:rPr>
                <w:rFonts w:eastAsia="Times New Roman"/>
                <w:color w:val="000000"/>
              </w:rPr>
              <w:t>4.4</w:t>
            </w:r>
          </w:p>
        </w:tc>
      </w:tr>
      <w:tr w:rsidR="008315AA" w:rsidRPr="00DF7915" w14:paraId="5D244E4E" w14:textId="77777777" w:rsidTr="00F94C54">
        <w:trPr>
          <w:trHeight w:val="320"/>
        </w:trPr>
        <w:tc>
          <w:tcPr>
            <w:tcW w:w="1350" w:type="dxa"/>
            <w:shd w:val="clear" w:color="auto" w:fill="auto"/>
            <w:noWrap/>
            <w:hideMark/>
          </w:tcPr>
          <w:p w14:paraId="696E828D"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Pr>
          <w:p w14:paraId="4F9348B1"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60589699" w14:textId="77777777" w:rsidR="008315AA" w:rsidRPr="00DF7915" w:rsidRDefault="008315AA" w:rsidP="00F94C54">
            <w:pPr>
              <w:jc w:val="center"/>
              <w:rPr>
                <w:rFonts w:eastAsia="Times New Roman"/>
                <w:i/>
                <w:color w:val="000000"/>
              </w:rPr>
            </w:pPr>
            <w:r>
              <w:rPr>
                <w:rFonts w:eastAsia="Times New Roman"/>
                <w:i/>
                <w:color w:val="000000"/>
              </w:rPr>
              <w:t xml:space="preserve">Other </w:t>
            </w:r>
            <w:r w:rsidRPr="00DF7915">
              <w:rPr>
                <w:rFonts w:eastAsia="Times New Roman"/>
                <w:i/>
                <w:color w:val="000000"/>
              </w:rPr>
              <w:t>Evergreen Forest</w:t>
            </w:r>
          </w:p>
        </w:tc>
        <w:tc>
          <w:tcPr>
            <w:tcW w:w="1170" w:type="dxa"/>
            <w:shd w:val="clear" w:color="auto" w:fill="auto"/>
            <w:noWrap/>
            <w:hideMark/>
          </w:tcPr>
          <w:p w14:paraId="419665CA" w14:textId="77777777" w:rsidR="008315AA" w:rsidRPr="00DF7915" w:rsidRDefault="008315AA" w:rsidP="00F94C54">
            <w:pPr>
              <w:jc w:val="center"/>
              <w:rPr>
                <w:rFonts w:eastAsia="Times New Roman"/>
                <w:color w:val="000000"/>
              </w:rPr>
            </w:pPr>
            <w:r w:rsidRPr="00DF7915">
              <w:rPr>
                <w:rFonts w:eastAsia="Times New Roman"/>
                <w:color w:val="000000"/>
              </w:rPr>
              <w:t>0.1484</w:t>
            </w:r>
          </w:p>
        </w:tc>
        <w:tc>
          <w:tcPr>
            <w:tcW w:w="1170" w:type="dxa"/>
            <w:shd w:val="clear" w:color="auto" w:fill="auto"/>
            <w:noWrap/>
            <w:hideMark/>
          </w:tcPr>
          <w:p w14:paraId="41CBDA0A" w14:textId="77777777" w:rsidR="008315AA" w:rsidRPr="00DF7915" w:rsidRDefault="008315AA" w:rsidP="00F94C54">
            <w:pPr>
              <w:jc w:val="center"/>
              <w:rPr>
                <w:rFonts w:eastAsia="Times New Roman"/>
                <w:color w:val="000000"/>
              </w:rPr>
            </w:pPr>
            <w:r w:rsidRPr="00DF7915">
              <w:rPr>
                <w:rFonts w:eastAsia="Times New Roman"/>
                <w:color w:val="000000"/>
              </w:rPr>
              <w:t>0.1146</w:t>
            </w:r>
          </w:p>
        </w:tc>
        <w:tc>
          <w:tcPr>
            <w:tcW w:w="1260" w:type="dxa"/>
            <w:shd w:val="clear" w:color="auto" w:fill="auto"/>
            <w:noWrap/>
            <w:hideMark/>
          </w:tcPr>
          <w:p w14:paraId="44787B70" w14:textId="77777777" w:rsidR="008315AA" w:rsidRPr="008E304C" w:rsidRDefault="008315AA" w:rsidP="00F94C54">
            <w:pPr>
              <w:jc w:val="center"/>
              <w:rPr>
                <w:rFonts w:eastAsia="Times New Roman"/>
                <w:b/>
                <w:color w:val="000000"/>
              </w:rPr>
            </w:pPr>
            <w:r w:rsidRPr="008E304C">
              <w:rPr>
                <w:rFonts w:eastAsia="Times New Roman"/>
                <w:b/>
                <w:color w:val="000000"/>
              </w:rPr>
              <w:t>-22.8</w:t>
            </w:r>
          </w:p>
        </w:tc>
      </w:tr>
      <w:tr w:rsidR="008315AA" w:rsidRPr="00DF7915" w14:paraId="7BFCA33F" w14:textId="77777777" w:rsidTr="00F94C54">
        <w:trPr>
          <w:trHeight w:val="320"/>
        </w:trPr>
        <w:tc>
          <w:tcPr>
            <w:tcW w:w="1350" w:type="dxa"/>
            <w:shd w:val="clear" w:color="auto" w:fill="auto"/>
            <w:noWrap/>
            <w:hideMark/>
          </w:tcPr>
          <w:p w14:paraId="54DCDF46"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Pr>
          <w:p w14:paraId="386E7192"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0007D286" w14:textId="77777777" w:rsidR="008315AA" w:rsidRPr="00DF7915" w:rsidRDefault="008315AA" w:rsidP="00F94C54">
            <w:pPr>
              <w:jc w:val="center"/>
              <w:rPr>
                <w:rFonts w:eastAsia="Times New Roman"/>
                <w:i/>
                <w:color w:val="000000"/>
              </w:rPr>
            </w:pPr>
            <w:r w:rsidRPr="00DF7915">
              <w:rPr>
                <w:rFonts w:eastAsia="Times New Roman"/>
                <w:i/>
                <w:color w:val="000000"/>
              </w:rPr>
              <w:t>Mixed Forest</w:t>
            </w:r>
          </w:p>
        </w:tc>
        <w:tc>
          <w:tcPr>
            <w:tcW w:w="1170" w:type="dxa"/>
            <w:shd w:val="clear" w:color="auto" w:fill="auto"/>
            <w:noWrap/>
            <w:hideMark/>
          </w:tcPr>
          <w:p w14:paraId="4724020C" w14:textId="77777777" w:rsidR="008315AA" w:rsidRPr="00DF7915" w:rsidRDefault="008315AA" w:rsidP="00F94C54">
            <w:pPr>
              <w:jc w:val="center"/>
              <w:rPr>
                <w:rFonts w:eastAsia="Times New Roman"/>
                <w:color w:val="000000"/>
              </w:rPr>
            </w:pPr>
            <w:r w:rsidRPr="00DF7915">
              <w:rPr>
                <w:rFonts w:eastAsia="Times New Roman"/>
                <w:color w:val="000000"/>
              </w:rPr>
              <w:t>0.2863</w:t>
            </w:r>
          </w:p>
        </w:tc>
        <w:tc>
          <w:tcPr>
            <w:tcW w:w="1170" w:type="dxa"/>
            <w:shd w:val="clear" w:color="auto" w:fill="auto"/>
            <w:noWrap/>
            <w:hideMark/>
          </w:tcPr>
          <w:p w14:paraId="4B6F5602" w14:textId="77777777" w:rsidR="008315AA" w:rsidRPr="00DF7915" w:rsidRDefault="008315AA" w:rsidP="00F94C54">
            <w:pPr>
              <w:jc w:val="center"/>
              <w:rPr>
                <w:rFonts w:eastAsia="Times New Roman"/>
                <w:color w:val="000000"/>
              </w:rPr>
            </w:pPr>
            <w:r w:rsidRPr="00DF7915">
              <w:rPr>
                <w:rFonts w:eastAsia="Times New Roman"/>
                <w:color w:val="000000"/>
              </w:rPr>
              <w:t>0.2770</w:t>
            </w:r>
          </w:p>
        </w:tc>
        <w:tc>
          <w:tcPr>
            <w:tcW w:w="1260" w:type="dxa"/>
            <w:shd w:val="clear" w:color="auto" w:fill="auto"/>
            <w:noWrap/>
            <w:hideMark/>
          </w:tcPr>
          <w:p w14:paraId="0943756E" w14:textId="77777777" w:rsidR="008315AA" w:rsidRPr="008E304C" w:rsidRDefault="008315AA" w:rsidP="00F94C54">
            <w:pPr>
              <w:jc w:val="center"/>
              <w:rPr>
                <w:rFonts w:eastAsia="Times New Roman"/>
                <w:b/>
                <w:color w:val="000000"/>
              </w:rPr>
            </w:pPr>
            <w:r w:rsidRPr="008E304C">
              <w:rPr>
                <w:rFonts w:eastAsia="Times New Roman"/>
                <w:b/>
                <w:color w:val="000000"/>
              </w:rPr>
              <w:t>-3.3</w:t>
            </w:r>
          </w:p>
        </w:tc>
      </w:tr>
      <w:tr w:rsidR="008315AA" w:rsidRPr="00DF7915" w14:paraId="1E22D9F1" w14:textId="77777777" w:rsidTr="00F94C54">
        <w:trPr>
          <w:trHeight w:val="320"/>
        </w:trPr>
        <w:tc>
          <w:tcPr>
            <w:tcW w:w="1350" w:type="dxa"/>
            <w:shd w:val="clear" w:color="auto" w:fill="auto"/>
            <w:noWrap/>
            <w:hideMark/>
          </w:tcPr>
          <w:p w14:paraId="260FA11F" w14:textId="77777777" w:rsidR="008315AA" w:rsidRPr="00DF7915" w:rsidRDefault="008315AA" w:rsidP="00F94C54">
            <w:pPr>
              <w:jc w:val="center"/>
              <w:rPr>
                <w:rFonts w:eastAsia="Times New Roman"/>
                <w:color w:val="000000"/>
              </w:rPr>
            </w:pPr>
            <w:r w:rsidRPr="00DF7915">
              <w:rPr>
                <w:rFonts w:eastAsia="Times New Roman"/>
                <w:color w:val="000000"/>
              </w:rPr>
              <w:t>20</w:t>
            </w:r>
            <w:r>
              <w:rPr>
                <w:rFonts w:eastAsia="Times New Roman"/>
                <w:color w:val="000000"/>
              </w:rPr>
              <w:t xml:space="preserve"> </w:t>
            </w:r>
            <w:r w:rsidRPr="00DF7915">
              <w:rPr>
                <w:rFonts w:eastAsia="Times New Roman"/>
                <w:color w:val="000000"/>
              </w:rPr>
              <w:t>a</w:t>
            </w:r>
            <w:r>
              <w:rPr>
                <w:rFonts w:eastAsia="Times New Roman"/>
                <w:color w:val="000000"/>
              </w:rPr>
              <w:t>c</w:t>
            </w:r>
          </w:p>
        </w:tc>
        <w:tc>
          <w:tcPr>
            <w:tcW w:w="1800" w:type="dxa"/>
          </w:tcPr>
          <w:p w14:paraId="40A4F834" w14:textId="77777777" w:rsidR="008315AA" w:rsidRPr="002E5150" w:rsidRDefault="008315AA" w:rsidP="00F94C54">
            <w:pPr>
              <w:jc w:val="center"/>
              <w:rPr>
                <w:rFonts w:eastAsia="Times New Roman"/>
                <w:color w:val="000000"/>
              </w:rPr>
            </w:pPr>
            <w:r>
              <w:rPr>
                <w:rFonts w:eastAsia="Times New Roman"/>
                <w:color w:val="000000"/>
              </w:rPr>
              <w:t>None</w:t>
            </w:r>
          </w:p>
        </w:tc>
        <w:tc>
          <w:tcPr>
            <w:tcW w:w="2610" w:type="dxa"/>
            <w:shd w:val="clear" w:color="auto" w:fill="auto"/>
            <w:hideMark/>
          </w:tcPr>
          <w:p w14:paraId="13D2C9D8" w14:textId="77777777" w:rsidR="008315AA" w:rsidRPr="00DF7915" w:rsidRDefault="008315AA" w:rsidP="00F94C54">
            <w:pPr>
              <w:jc w:val="center"/>
              <w:rPr>
                <w:rFonts w:eastAsia="Times New Roman"/>
                <w:i/>
                <w:color w:val="000000"/>
              </w:rPr>
            </w:pPr>
            <w:r w:rsidRPr="00DF7915">
              <w:rPr>
                <w:rFonts w:eastAsia="Times New Roman"/>
                <w:i/>
                <w:color w:val="000000"/>
              </w:rPr>
              <w:t>Other</w:t>
            </w:r>
          </w:p>
        </w:tc>
        <w:tc>
          <w:tcPr>
            <w:tcW w:w="1170" w:type="dxa"/>
            <w:shd w:val="clear" w:color="auto" w:fill="auto"/>
            <w:noWrap/>
            <w:hideMark/>
          </w:tcPr>
          <w:p w14:paraId="18962CFA" w14:textId="77777777" w:rsidR="008315AA" w:rsidRPr="00DF7915" w:rsidRDefault="008315AA" w:rsidP="00F94C54">
            <w:pPr>
              <w:jc w:val="center"/>
              <w:rPr>
                <w:rFonts w:eastAsia="Times New Roman"/>
                <w:color w:val="000000"/>
              </w:rPr>
            </w:pPr>
            <w:r w:rsidRPr="00DF7915">
              <w:rPr>
                <w:rFonts w:eastAsia="Times New Roman"/>
                <w:color w:val="000000"/>
              </w:rPr>
              <w:t>0.1507</w:t>
            </w:r>
          </w:p>
        </w:tc>
        <w:tc>
          <w:tcPr>
            <w:tcW w:w="1170" w:type="dxa"/>
            <w:shd w:val="clear" w:color="auto" w:fill="auto"/>
            <w:noWrap/>
            <w:hideMark/>
          </w:tcPr>
          <w:p w14:paraId="54482D90" w14:textId="77777777" w:rsidR="008315AA" w:rsidRPr="00DF7915" w:rsidRDefault="008315AA" w:rsidP="00F94C54">
            <w:pPr>
              <w:jc w:val="center"/>
              <w:rPr>
                <w:rFonts w:eastAsia="Times New Roman"/>
                <w:color w:val="000000"/>
              </w:rPr>
            </w:pPr>
            <w:r w:rsidRPr="00DF7915">
              <w:rPr>
                <w:rFonts w:eastAsia="Times New Roman"/>
                <w:color w:val="000000"/>
              </w:rPr>
              <w:t>0.1515</w:t>
            </w:r>
          </w:p>
        </w:tc>
        <w:tc>
          <w:tcPr>
            <w:tcW w:w="1260" w:type="dxa"/>
            <w:shd w:val="clear" w:color="auto" w:fill="auto"/>
            <w:noWrap/>
            <w:hideMark/>
          </w:tcPr>
          <w:p w14:paraId="7008D6BC" w14:textId="77777777" w:rsidR="008315AA" w:rsidRPr="00DF7915" w:rsidRDefault="008315AA" w:rsidP="00F94C54">
            <w:pPr>
              <w:jc w:val="center"/>
              <w:rPr>
                <w:rFonts w:eastAsia="Times New Roman"/>
                <w:color w:val="000000"/>
              </w:rPr>
            </w:pPr>
            <w:r w:rsidRPr="00DF7915">
              <w:rPr>
                <w:rFonts w:eastAsia="Times New Roman"/>
                <w:color w:val="000000"/>
              </w:rPr>
              <w:t>0.5</w:t>
            </w:r>
          </w:p>
        </w:tc>
      </w:tr>
    </w:tbl>
    <w:p w14:paraId="41F2752A" w14:textId="5076C8C1" w:rsidR="00507C88" w:rsidRDefault="00507C88" w:rsidP="00021291">
      <w:pPr>
        <w:spacing w:line="480" w:lineRule="auto"/>
      </w:pPr>
      <w:r>
        <w:br w:type="page"/>
      </w:r>
    </w:p>
    <w:p w14:paraId="2D1D417B" w14:textId="22FA3813" w:rsidR="00021291" w:rsidRPr="00F837A6" w:rsidRDefault="008315AA" w:rsidP="00021291">
      <w:pPr>
        <w:pStyle w:val="Heading1"/>
        <w:rPr>
          <w:b/>
        </w:rPr>
      </w:pPr>
      <w:r w:rsidRPr="00F837A6">
        <w:rPr>
          <w:b/>
        </w:rPr>
        <w:t>FIGURE LEGENDS</w:t>
      </w:r>
    </w:p>
    <w:p w14:paraId="5665C980" w14:textId="0B0E895E" w:rsidR="00021291" w:rsidRPr="00327758" w:rsidRDefault="00021291" w:rsidP="00021291">
      <w:pPr>
        <w:spacing w:line="480" w:lineRule="auto"/>
      </w:pPr>
      <w:r>
        <w:rPr>
          <w:b/>
        </w:rPr>
        <w:t>Figure 1.</w:t>
      </w:r>
      <w:r w:rsidRPr="0013099B">
        <w:t xml:space="preserve"> </w:t>
      </w:r>
      <w:r>
        <w:t>Land cover proportion</w:t>
      </w:r>
      <w:r w:rsidR="00E61950">
        <w:t>s</w:t>
      </w:r>
      <w:r w:rsidR="009D6056">
        <w:t>. C</w:t>
      </w:r>
      <w:r>
        <w:t xml:space="preserve">olumns show </w:t>
      </w:r>
      <w:r w:rsidR="00E61950">
        <w:t>aggregate</w:t>
      </w:r>
      <w:r w:rsidR="009D6056">
        <w:t xml:space="preserve"> land cover categories</w:t>
      </w:r>
      <w:r>
        <w:t xml:space="preserve">, and rows show the observed dataset </w:t>
      </w:r>
      <w:r w:rsidRPr="00510B64">
        <w:rPr>
          <w:b/>
        </w:rPr>
        <w:t>Y</w:t>
      </w:r>
      <w:r>
        <w:t xml:space="preserve">, simply processed dataset </w:t>
      </w:r>
      <w:r w:rsidRPr="00510B64">
        <w:rPr>
          <w:b/>
        </w:rPr>
        <w:t>Z</w:t>
      </w:r>
      <w:r w:rsidRPr="00AC647A">
        <w:rPr>
          <w:b/>
          <w:vertAlign w:val="superscript"/>
        </w:rPr>
        <w:t>s</w:t>
      </w:r>
      <w:r>
        <w:t xml:space="preserve">, and posterior means </w:t>
      </w:r>
      <m:oMath>
        <m:acc>
          <m:accPr>
            <m:chr m:val="̅"/>
            <m:ctrlPr>
              <w:rPr>
                <w:rFonts w:ascii="Cambria Math" w:hAnsi="Cambria Math"/>
                <w:b/>
                <w:lang w:val="el-GR"/>
              </w:rPr>
            </m:ctrlPr>
          </m:accPr>
          <m:e>
            <m:r>
              <m:rPr>
                <m:sty m:val="b"/>
              </m:rPr>
              <w:rPr>
                <w:rFonts w:ascii="Cambria Math" w:hAnsi="Cambria Math"/>
                <w:lang w:val="el-GR"/>
              </w:rPr>
              <m:t>η</m:t>
            </m:r>
          </m:e>
        </m:acc>
      </m:oMath>
      <w:r w:rsidR="009D6056">
        <w:rPr>
          <w:rFonts w:eastAsiaTheme="minorEastAsia"/>
          <w:b/>
          <w:lang w:val="el-GR"/>
        </w:rPr>
        <w:t xml:space="preserve"> </w:t>
      </w:r>
      <w:r>
        <w:t>for the non-spatial and spatially explicit CAR models at fine (20 ac) and coarse (9 km</w:t>
      </w:r>
      <w:r w:rsidRPr="00510B64">
        <w:rPr>
          <w:vertAlign w:val="superscript"/>
        </w:rPr>
        <w:t>2</w:t>
      </w:r>
      <w:r>
        <w:t xml:space="preserve">) resolutions. </w:t>
      </w:r>
    </w:p>
    <w:p w14:paraId="19F007B9" w14:textId="3E012D52" w:rsidR="00021291" w:rsidRPr="00BD01A2" w:rsidRDefault="00021291" w:rsidP="00021291">
      <w:pPr>
        <w:spacing w:line="480" w:lineRule="auto"/>
      </w:pPr>
      <w:r>
        <w:rPr>
          <w:b/>
        </w:rPr>
        <w:t>Figure 2.</w:t>
      </w:r>
      <w:r>
        <w:t xml:space="preserve"> Residual error in land cover proportion</w:t>
      </w:r>
      <w:r w:rsidR="004E70CF">
        <w:t>s</w:t>
      </w:r>
      <w:r>
        <w:t xml:space="preserve"> using </w:t>
      </w:r>
      <w:r>
        <w:rPr>
          <w:b/>
        </w:rPr>
        <w:t>Y</w:t>
      </w:r>
      <w:r>
        <w:t xml:space="preserve"> as reference. </w:t>
      </w:r>
      <w:r w:rsidR="005E20D9">
        <w:t xml:space="preserve">Residuals are only shown for the fitting region in the full extent model, as </w:t>
      </w:r>
      <w:r w:rsidR="005E20D9" w:rsidRPr="007B3F79">
        <w:rPr>
          <w:b/>
        </w:rPr>
        <w:t>Y</w:t>
      </w:r>
      <w:r w:rsidR="005E20D9">
        <w:t xml:space="preserve"> is unavailable for the predicted region.</w:t>
      </w:r>
      <w:r w:rsidR="00FD436C">
        <w:t xml:space="preserve"> </w:t>
      </w:r>
      <w:r>
        <w:t xml:space="preserve">Overestimates of </w:t>
      </w:r>
      <w:r w:rsidRPr="00AE5565">
        <w:rPr>
          <w:b/>
        </w:rPr>
        <w:t>Y</w:t>
      </w:r>
      <w:r>
        <w:t xml:space="preserve"> are shown in red, with underestimates in blue. </w:t>
      </w:r>
      <w:r w:rsidR="008737A8">
        <w:t>T</w:t>
      </w:r>
      <w:r>
        <w:t xml:space="preserve">he posterior means </w:t>
      </w:r>
      <m:oMath>
        <m:acc>
          <m:accPr>
            <m:chr m:val="̅"/>
            <m:ctrlPr>
              <w:rPr>
                <w:rFonts w:ascii="Cambria Math" w:hAnsi="Cambria Math"/>
                <w:b/>
                <w:lang w:val="el-GR"/>
              </w:rPr>
            </m:ctrlPr>
          </m:accPr>
          <m:e>
            <m:r>
              <m:rPr>
                <m:sty m:val="b"/>
              </m:rPr>
              <w:rPr>
                <w:rFonts w:ascii="Cambria Math" w:hAnsi="Cambria Math"/>
                <w:lang w:val="el-GR"/>
              </w:rPr>
              <m:t>η</m:t>
            </m:r>
          </m:e>
        </m:acc>
      </m:oMath>
      <w:r>
        <w:t xml:space="preserve"> show lower residual error </w:t>
      </w:r>
      <w:r w:rsidR="00FD436C">
        <w:t>than</w:t>
      </w:r>
      <w:r>
        <w:t xml:space="preserve"> the simply processed </w:t>
      </w:r>
      <w:r w:rsidRPr="00BD01A2">
        <w:rPr>
          <w:b/>
        </w:rPr>
        <w:t>Z</w:t>
      </w:r>
      <w:r w:rsidRPr="00AC647A">
        <w:rPr>
          <w:b/>
          <w:vertAlign w:val="superscript"/>
        </w:rPr>
        <w:t>s</w:t>
      </w:r>
      <w:r w:rsidR="0082431A">
        <w:t xml:space="preserve">, </w:t>
      </w:r>
      <w:r w:rsidR="00940D1E">
        <w:t xml:space="preserve">and </w:t>
      </w:r>
      <w:r w:rsidR="0082431A">
        <w:t xml:space="preserve">with </w:t>
      </w:r>
      <w:r w:rsidR="00571D2D">
        <w:t>less pronounced</w:t>
      </w:r>
      <w:r w:rsidR="0082431A">
        <w:t xml:space="preserve"> spatial patterning</w:t>
      </w:r>
      <w:r>
        <w:t>. The spatially explicit CAR model decreases residual error more than the non-spatial model</w:t>
      </w:r>
      <w:r w:rsidR="005E20D9">
        <w:t>s</w:t>
      </w:r>
      <w:r>
        <w:t>, and the model performs better at the coarse (9 km</w:t>
      </w:r>
      <w:r w:rsidRPr="007B7714">
        <w:rPr>
          <w:vertAlign w:val="superscript"/>
        </w:rPr>
        <w:t>2</w:t>
      </w:r>
      <w:r>
        <w:t>) resolution than the fine (20 ac) resolution.</w:t>
      </w:r>
    </w:p>
    <w:p w14:paraId="0A1D3659" w14:textId="1FD830A0" w:rsidR="00820EF9" w:rsidRDefault="00820EF9" w:rsidP="00820EF9">
      <w:pPr>
        <w:spacing w:line="480" w:lineRule="auto"/>
      </w:pPr>
      <w:r>
        <w:rPr>
          <w:b/>
        </w:rPr>
        <w:t>Figure 3.</w:t>
      </w:r>
      <w:r>
        <w:t xml:space="preserve"> Density plots of the absolute difference between the posterior </w:t>
      </w:r>
      <w:r w:rsidR="00BD425E">
        <w:t xml:space="preserve">mean </w:t>
      </w:r>
      <m:oMath>
        <m:acc>
          <m:accPr>
            <m:chr m:val="̅"/>
            <m:ctrlPr>
              <w:rPr>
                <w:rFonts w:ascii="Cambria Math" w:hAnsi="Cambria Math"/>
                <w:b/>
                <w:lang w:val="el-GR"/>
              </w:rPr>
            </m:ctrlPr>
          </m:accPr>
          <m:e>
            <m:r>
              <m:rPr>
                <m:sty m:val="b"/>
              </m:rPr>
              <w:rPr>
                <w:rFonts w:ascii="Cambria Math" w:hAnsi="Cambria Math"/>
                <w:lang w:val="el-GR"/>
              </w:rPr>
              <m:t>η</m:t>
            </m:r>
          </m:e>
        </m:acc>
      </m:oMath>
      <w:r>
        <w:t xml:space="preserve"> and </w:t>
      </w:r>
      <w:r w:rsidRPr="008946C8">
        <w:rPr>
          <w:b/>
        </w:rPr>
        <w:t>Z</w:t>
      </w:r>
      <w:r w:rsidRPr="00AC647A">
        <w:rPr>
          <w:b/>
          <w:vertAlign w:val="superscript"/>
        </w:rPr>
        <w:t>s</w:t>
      </w:r>
      <w:r>
        <w:t xml:space="preserve"> for the full extent models. The difference between </w:t>
      </w:r>
      <m:oMath>
        <m:acc>
          <m:accPr>
            <m:chr m:val="̅"/>
            <m:ctrlPr>
              <w:rPr>
                <w:rFonts w:ascii="Cambria Math" w:hAnsi="Cambria Math"/>
                <w:b/>
                <w:lang w:val="el-GR"/>
              </w:rPr>
            </m:ctrlPr>
          </m:accPr>
          <m:e>
            <m:r>
              <m:rPr>
                <m:sty m:val="b"/>
              </m:rPr>
              <w:rPr>
                <w:rFonts w:ascii="Cambria Math" w:hAnsi="Cambria Math"/>
                <w:lang w:val="el-GR"/>
              </w:rPr>
              <m:t>η</m:t>
            </m:r>
          </m:e>
        </m:acc>
      </m:oMath>
      <w:r>
        <w:rPr>
          <w:rFonts w:eastAsiaTheme="minorEastAsia"/>
          <w:b/>
          <w:lang w:val="el-GR"/>
        </w:rPr>
        <w:t xml:space="preserve"> </w:t>
      </w:r>
      <w:r w:rsidRPr="007F317E">
        <w:rPr>
          <w:rFonts w:eastAsiaTheme="minorEastAsia"/>
          <w:lang w:val="el-GR"/>
        </w:rPr>
        <w:t xml:space="preserve">and </w:t>
      </w:r>
      <w:r w:rsidRPr="007F317E">
        <w:rPr>
          <w:rFonts w:eastAsiaTheme="minorEastAsia"/>
          <w:b/>
          <w:lang w:val="el-GR"/>
        </w:rPr>
        <w:t>Z</w:t>
      </w:r>
      <w:r w:rsidRPr="00AC647A">
        <w:rPr>
          <w:rFonts w:eastAsiaTheme="minorEastAsia"/>
          <w:b/>
          <w:vertAlign w:val="superscript"/>
          <w:lang w:val="el-GR"/>
        </w:rPr>
        <w:t>s</w:t>
      </w:r>
      <w:r>
        <w:rPr>
          <w:rFonts w:eastAsiaTheme="minorEastAsia"/>
          <w:lang w:val="el-GR"/>
        </w:rPr>
        <w:t xml:space="preserve"> represents the bias estimated by each model. The distributions are expected to be similar in the fitting (purple) a</w:t>
      </w:r>
      <w:r w:rsidR="00076745">
        <w:rPr>
          <w:rFonts w:eastAsiaTheme="minorEastAsia"/>
          <w:lang w:val="el-GR"/>
        </w:rPr>
        <w:t>nd prediction (green) regions. For t</w:t>
      </w:r>
      <w:r>
        <w:rPr>
          <w:rFonts w:eastAsiaTheme="minorEastAsia"/>
          <w:lang w:val="el-GR"/>
        </w:rPr>
        <w:t>he spatially explicit CAR model</w:t>
      </w:r>
      <w:r w:rsidR="00076745">
        <w:rPr>
          <w:rFonts w:eastAsiaTheme="minorEastAsia"/>
          <w:lang w:val="el-GR"/>
        </w:rPr>
        <w:t>,</w:t>
      </w:r>
      <w:r>
        <w:rPr>
          <w:rFonts w:eastAsiaTheme="minorEastAsia"/>
          <w:lang w:val="el-GR"/>
        </w:rPr>
        <w:t xml:space="preserve"> distributions </w:t>
      </w:r>
      <w:r w:rsidR="00076745">
        <w:rPr>
          <w:rFonts w:eastAsiaTheme="minorEastAsia"/>
          <w:lang w:val="el-GR"/>
        </w:rPr>
        <w:t xml:space="preserve">are comparable </w:t>
      </w:r>
      <w:r>
        <w:rPr>
          <w:rFonts w:eastAsiaTheme="minorEastAsia"/>
          <w:lang w:val="el-GR"/>
        </w:rPr>
        <w:t xml:space="preserve">for most land cover categories. The non-spatial models are more variable, with posterior means more similar to </w:t>
      </w:r>
      <w:r w:rsidRPr="00732897">
        <w:rPr>
          <w:rFonts w:eastAsiaTheme="minorEastAsia"/>
          <w:b/>
          <w:lang w:val="el-GR"/>
        </w:rPr>
        <w:t>Z</w:t>
      </w:r>
      <w:r w:rsidRPr="00AC647A">
        <w:rPr>
          <w:rFonts w:eastAsiaTheme="minorEastAsia"/>
          <w:b/>
          <w:vertAlign w:val="superscript"/>
          <w:lang w:val="el-GR"/>
        </w:rPr>
        <w:t>s</w:t>
      </w:r>
      <w:r w:rsidR="00F716FC">
        <w:rPr>
          <w:rFonts w:eastAsiaTheme="minorEastAsia"/>
          <w:lang w:val="el-GR"/>
        </w:rPr>
        <w:t xml:space="preserve"> in the prediction</w:t>
      </w:r>
      <w:r>
        <w:rPr>
          <w:rFonts w:eastAsiaTheme="minorEastAsia"/>
          <w:lang w:val="el-GR"/>
        </w:rPr>
        <w:t xml:space="preserve"> region </w:t>
      </w:r>
      <w:r w:rsidR="00EE4591">
        <w:rPr>
          <w:rFonts w:eastAsiaTheme="minorEastAsia"/>
          <w:lang w:val="el-GR"/>
        </w:rPr>
        <w:t xml:space="preserve">than in </w:t>
      </w:r>
      <w:r>
        <w:rPr>
          <w:rFonts w:eastAsiaTheme="minorEastAsia"/>
          <w:lang w:val="el-GR"/>
        </w:rPr>
        <w:t xml:space="preserve">the fitting region, particularly for the </w:t>
      </w:r>
      <w:r w:rsidR="00CF7BF5">
        <w:rPr>
          <w:rFonts w:eastAsiaTheme="minorEastAsia"/>
          <w:lang w:val="el-GR"/>
        </w:rPr>
        <w:t>fine</w:t>
      </w:r>
      <w:r>
        <w:rPr>
          <w:rFonts w:eastAsiaTheme="minorEastAsia"/>
          <w:lang w:val="el-GR"/>
        </w:rPr>
        <w:t xml:space="preserve"> resolution </w:t>
      </w:r>
      <w:r w:rsidR="00C04E01">
        <w:rPr>
          <w:rFonts w:eastAsiaTheme="minorEastAsia"/>
          <w:lang w:val="el-GR"/>
        </w:rPr>
        <w:t xml:space="preserve">(20 ac) </w:t>
      </w:r>
      <w:r>
        <w:rPr>
          <w:rFonts w:eastAsiaTheme="minorEastAsia"/>
          <w:lang w:val="el-GR"/>
        </w:rPr>
        <w:t>model.</w:t>
      </w:r>
    </w:p>
    <w:p w14:paraId="2864FDFA" w14:textId="4419D3E1" w:rsidR="00021291" w:rsidRDefault="00820EF9" w:rsidP="00021291">
      <w:pPr>
        <w:spacing w:line="480" w:lineRule="auto"/>
      </w:pPr>
      <w:r>
        <w:rPr>
          <w:b/>
        </w:rPr>
        <w:t>Figure 4</w:t>
      </w:r>
      <w:r w:rsidR="00021291">
        <w:rPr>
          <w:b/>
        </w:rPr>
        <w:t>.</w:t>
      </w:r>
      <w:r w:rsidR="00021291">
        <w:t xml:space="preserve"> Boxplot</w:t>
      </w:r>
      <w:r w:rsidR="003E5503">
        <w:t>s</w:t>
      </w:r>
      <w:r w:rsidR="00021291">
        <w:t xml:space="preserve"> of 95% credible intervals in the fitting vs. prediction region for the full extent models. The spatially explicit CAR model and non-spatial models show different patterns of uncertainty in land cover </w:t>
      </w:r>
      <w:r w:rsidR="00175A73">
        <w:t>proportion</w:t>
      </w:r>
      <w:r w:rsidR="00021291">
        <w:t xml:space="preserve"> estimates. At both the coarse (9 km</w:t>
      </w:r>
      <w:r w:rsidR="00021291" w:rsidRPr="007B7714">
        <w:rPr>
          <w:vertAlign w:val="superscript"/>
        </w:rPr>
        <w:t>2</w:t>
      </w:r>
      <w:r w:rsidR="00021291">
        <w:t>) and fine (20 ac) resolutions, the non-spatial model has higher uncertainty in the fitted region (</w:t>
      </w:r>
      <w:r w:rsidR="005B6A21">
        <w:t>purple</w:t>
      </w:r>
      <w:r w:rsidR="003E5503">
        <w:t>) and lower unce</w:t>
      </w:r>
      <w:r w:rsidR="00021291">
        <w:t>rtainty in the prediction region (</w:t>
      </w:r>
      <w:r w:rsidR="005B6A21">
        <w:t>green</w:t>
      </w:r>
      <w:r w:rsidR="00021291">
        <w:t>). In contrast, the CAR model has very low uncertainty in the fitting region and high uncertainty in the prediction region.</w:t>
      </w:r>
    </w:p>
    <w:p w14:paraId="19850D96" w14:textId="77777777" w:rsidR="00021291" w:rsidRDefault="00021291" w:rsidP="00021291">
      <w:pPr>
        <w:spacing w:line="480" w:lineRule="auto"/>
      </w:pPr>
      <w:r>
        <w:br w:type="page"/>
      </w:r>
    </w:p>
    <w:p w14:paraId="63AE00BA" w14:textId="6DA3ADA9" w:rsidR="00D65601" w:rsidRDefault="00B779E8" w:rsidP="00021291">
      <w:pPr>
        <w:widowControl w:val="0"/>
        <w:autoSpaceDE w:val="0"/>
        <w:autoSpaceDN w:val="0"/>
        <w:adjustRightInd w:val="0"/>
        <w:spacing w:line="480" w:lineRule="auto"/>
        <w:ind w:left="480" w:hanging="480"/>
      </w:pPr>
      <w:r>
        <w:rPr>
          <w:noProof/>
        </w:rPr>
        <w:drawing>
          <wp:anchor distT="0" distB="0" distL="114300" distR="114300" simplePos="0" relativeHeight="251671552" behindDoc="0" locked="0" layoutInCell="1" allowOverlap="1" wp14:anchorId="3EC68B2A" wp14:editId="3B4A154B">
            <wp:simplePos x="0" y="0"/>
            <wp:positionH relativeFrom="column">
              <wp:posOffset>0</wp:posOffset>
            </wp:positionH>
            <wp:positionV relativeFrom="paragraph">
              <wp:posOffset>525780</wp:posOffset>
            </wp:positionV>
            <wp:extent cx="5943600" cy="69342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PropMaps.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934200"/>
                    </a:xfrm>
                    <a:prstGeom prst="rect">
                      <a:avLst/>
                    </a:prstGeom>
                  </pic:spPr>
                </pic:pic>
              </a:graphicData>
            </a:graphic>
          </wp:anchor>
        </w:drawing>
      </w:r>
      <w:r w:rsidR="008A3D55">
        <w:t>Fig</w:t>
      </w:r>
      <w:r w:rsidR="00342153">
        <w:t>ure 1.</w:t>
      </w:r>
    </w:p>
    <w:p w14:paraId="3A00BB9C" w14:textId="1590C35E" w:rsidR="00076DFE" w:rsidRDefault="00076DFE" w:rsidP="00021291">
      <w:pPr>
        <w:spacing w:line="480" w:lineRule="auto"/>
      </w:pPr>
    </w:p>
    <w:p w14:paraId="19D25926" w14:textId="77777777" w:rsidR="00076DFE" w:rsidRDefault="00076DFE" w:rsidP="00021291">
      <w:pPr>
        <w:spacing w:line="480" w:lineRule="auto"/>
      </w:pPr>
      <w:r>
        <w:br w:type="page"/>
      </w:r>
    </w:p>
    <w:p w14:paraId="0D8ABC19" w14:textId="4A986F74" w:rsidR="008A3D55" w:rsidRDefault="00B779E8" w:rsidP="00021291">
      <w:pPr>
        <w:widowControl w:val="0"/>
        <w:autoSpaceDE w:val="0"/>
        <w:autoSpaceDN w:val="0"/>
        <w:adjustRightInd w:val="0"/>
        <w:spacing w:line="480" w:lineRule="auto"/>
        <w:ind w:left="480" w:hanging="480"/>
      </w:pPr>
      <w:r>
        <w:rPr>
          <w:noProof/>
        </w:rPr>
        <w:drawing>
          <wp:anchor distT="0" distB="0" distL="114300" distR="114300" simplePos="0" relativeHeight="251670528" behindDoc="0" locked="0" layoutInCell="1" allowOverlap="1" wp14:anchorId="27D70D74" wp14:editId="54F8A17C">
            <wp:simplePos x="0" y="0"/>
            <wp:positionH relativeFrom="column">
              <wp:posOffset>0</wp:posOffset>
            </wp:positionH>
            <wp:positionV relativeFrom="paragraph">
              <wp:posOffset>457200</wp:posOffset>
            </wp:positionV>
            <wp:extent cx="5943600" cy="54483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ResidMap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48300"/>
                    </a:xfrm>
                    <a:prstGeom prst="rect">
                      <a:avLst/>
                    </a:prstGeom>
                  </pic:spPr>
                </pic:pic>
              </a:graphicData>
            </a:graphic>
          </wp:anchor>
        </w:drawing>
      </w:r>
      <w:r w:rsidR="00342153">
        <w:t>Figure 2.</w:t>
      </w:r>
    </w:p>
    <w:p w14:paraId="4017C55A" w14:textId="4D0EC495" w:rsidR="008A3D55" w:rsidRDefault="008A3D55" w:rsidP="00021291">
      <w:pPr>
        <w:widowControl w:val="0"/>
        <w:autoSpaceDE w:val="0"/>
        <w:autoSpaceDN w:val="0"/>
        <w:adjustRightInd w:val="0"/>
        <w:spacing w:line="480" w:lineRule="auto"/>
        <w:ind w:left="480" w:hanging="480"/>
      </w:pPr>
    </w:p>
    <w:p w14:paraId="3AB6B48B" w14:textId="77777777" w:rsidR="008A3D55" w:rsidRDefault="008A3D55" w:rsidP="00021291">
      <w:pPr>
        <w:spacing w:line="480" w:lineRule="auto"/>
      </w:pPr>
      <w:r>
        <w:br w:type="page"/>
      </w:r>
    </w:p>
    <w:p w14:paraId="165D94ED" w14:textId="55B1F837" w:rsidR="008A3D55" w:rsidRDefault="00820EF9" w:rsidP="00021291">
      <w:pPr>
        <w:widowControl w:val="0"/>
        <w:autoSpaceDE w:val="0"/>
        <w:autoSpaceDN w:val="0"/>
        <w:adjustRightInd w:val="0"/>
        <w:spacing w:line="480" w:lineRule="auto"/>
        <w:ind w:left="480" w:hanging="480"/>
      </w:pPr>
      <w:r>
        <w:t>Figure 3</w:t>
      </w:r>
      <w:r w:rsidR="00342153">
        <w:t>.</w:t>
      </w:r>
    </w:p>
    <w:p w14:paraId="51833AAB" w14:textId="6E5DBD38" w:rsidR="008A3D55" w:rsidRDefault="001A4465" w:rsidP="00021291">
      <w:pPr>
        <w:widowControl w:val="0"/>
        <w:autoSpaceDE w:val="0"/>
        <w:autoSpaceDN w:val="0"/>
        <w:adjustRightInd w:val="0"/>
        <w:spacing w:line="480" w:lineRule="auto"/>
        <w:ind w:left="480" w:hanging="480"/>
      </w:pPr>
      <w:r>
        <w:rPr>
          <w:noProof/>
        </w:rPr>
        <w:drawing>
          <wp:anchor distT="0" distB="0" distL="114300" distR="114300" simplePos="0" relativeHeight="251673600" behindDoc="0" locked="0" layoutInCell="1" allowOverlap="1" wp14:anchorId="1D311005" wp14:editId="241534EA">
            <wp:simplePos x="0" y="0"/>
            <wp:positionH relativeFrom="column">
              <wp:posOffset>0</wp:posOffset>
            </wp:positionH>
            <wp:positionV relativeFrom="paragraph">
              <wp:posOffset>348615</wp:posOffset>
            </wp:positionV>
            <wp:extent cx="5943600" cy="3467100"/>
            <wp:effectExtent l="0" t="0" r="0" b="1270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EtaZ.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anchor>
        </w:drawing>
      </w:r>
    </w:p>
    <w:p w14:paraId="278C31C5" w14:textId="77777777" w:rsidR="00820EF9" w:rsidRDefault="008A3D55" w:rsidP="00820EF9">
      <w:pPr>
        <w:widowControl w:val="0"/>
        <w:autoSpaceDE w:val="0"/>
        <w:autoSpaceDN w:val="0"/>
        <w:adjustRightInd w:val="0"/>
        <w:spacing w:line="480" w:lineRule="auto"/>
        <w:ind w:left="480" w:hanging="480"/>
      </w:pPr>
      <w:r>
        <w:br w:type="page"/>
      </w:r>
      <w:r w:rsidR="00820EF9">
        <w:t>Figure 4.</w:t>
      </w:r>
    </w:p>
    <w:p w14:paraId="485E1999" w14:textId="77777777" w:rsidR="00820EF9" w:rsidRDefault="00820EF9" w:rsidP="00820EF9">
      <w:pPr>
        <w:widowControl w:val="0"/>
        <w:autoSpaceDE w:val="0"/>
        <w:autoSpaceDN w:val="0"/>
        <w:adjustRightInd w:val="0"/>
        <w:spacing w:line="480" w:lineRule="auto"/>
        <w:ind w:left="480" w:hanging="480"/>
      </w:pPr>
      <w:r>
        <w:rPr>
          <w:noProof/>
        </w:rPr>
        <w:drawing>
          <wp:anchor distT="0" distB="0" distL="114300" distR="114300" simplePos="0" relativeHeight="251676672" behindDoc="0" locked="0" layoutInCell="1" allowOverlap="1" wp14:anchorId="391C5FF9" wp14:editId="109AB6BE">
            <wp:simplePos x="0" y="0"/>
            <wp:positionH relativeFrom="column">
              <wp:posOffset>0</wp:posOffset>
            </wp:positionH>
            <wp:positionV relativeFrom="paragraph">
              <wp:posOffset>348615</wp:posOffset>
            </wp:positionV>
            <wp:extent cx="5943600" cy="2476500"/>
            <wp:effectExtent l="0" t="0" r="0" b="1270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CI9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anchor>
        </w:drawing>
      </w:r>
    </w:p>
    <w:p w14:paraId="5D08E3EA" w14:textId="77777777" w:rsidR="00820EF9" w:rsidRDefault="00820EF9" w:rsidP="00820EF9">
      <w:pPr>
        <w:spacing w:line="480" w:lineRule="auto"/>
      </w:pPr>
      <w:r>
        <w:br w:type="page"/>
      </w:r>
    </w:p>
    <w:p w14:paraId="6DD292DC" w14:textId="3F093BF0" w:rsidR="008A4AD0" w:rsidRPr="008A4AD0" w:rsidRDefault="008A4AD0" w:rsidP="008A4AD0">
      <w:pPr>
        <w:spacing w:line="360" w:lineRule="auto"/>
        <w:jc w:val="center"/>
      </w:pPr>
      <w:r w:rsidRPr="008A4AD0">
        <w:t>Refining land cover maps in a hierarchical Bayesian framework to improve ecological models</w:t>
      </w:r>
    </w:p>
    <w:p w14:paraId="68B0FA07" w14:textId="0D580BEF" w:rsidR="008A4AD0" w:rsidRPr="008A4AD0" w:rsidRDefault="008A4AD0" w:rsidP="008A4AD0">
      <w:pPr>
        <w:spacing w:line="360" w:lineRule="auto"/>
        <w:jc w:val="center"/>
      </w:pPr>
      <w:r w:rsidRPr="008A4AD0">
        <w:t>Tim M. Szewczyk, Mark J. Ducey, Valerie Pasquarella, Jenica M. Allen</w:t>
      </w:r>
    </w:p>
    <w:p w14:paraId="01241B89" w14:textId="76B613B8" w:rsidR="008A4AD0" w:rsidRPr="008A4AD0" w:rsidRDefault="008A4AD0" w:rsidP="008A4AD0">
      <w:pPr>
        <w:spacing w:line="360" w:lineRule="auto"/>
        <w:jc w:val="center"/>
      </w:pPr>
      <w:r w:rsidRPr="008A4AD0">
        <w:t>Ecological Applications</w:t>
      </w:r>
    </w:p>
    <w:p w14:paraId="3E039F7F" w14:textId="77777777" w:rsidR="008A4AD0" w:rsidRDefault="008A4AD0" w:rsidP="00021291">
      <w:pPr>
        <w:rPr>
          <w:b/>
          <w:sz w:val="28"/>
          <w:szCs w:val="28"/>
        </w:rPr>
      </w:pPr>
    </w:p>
    <w:p w14:paraId="030A11E6" w14:textId="7899A645" w:rsidR="00021291" w:rsidRPr="000E3C3E" w:rsidRDefault="00021291" w:rsidP="00021291">
      <w:pPr>
        <w:rPr>
          <w:sz w:val="28"/>
          <w:szCs w:val="28"/>
        </w:rPr>
      </w:pPr>
      <w:r w:rsidRPr="000E3C3E">
        <w:rPr>
          <w:b/>
          <w:sz w:val="28"/>
          <w:szCs w:val="28"/>
        </w:rPr>
        <w:t xml:space="preserve">Appendix </w:t>
      </w:r>
      <w:r w:rsidR="000B4747">
        <w:rPr>
          <w:b/>
          <w:sz w:val="28"/>
          <w:szCs w:val="28"/>
        </w:rPr>
        <w:t>S</w:t>
      </w:r>
      <w:r w:rsidRPr="000E3C3E">
        <w:rPr>
          <w:b/>
          <w:sz w:val="28"/>
          <w:szCs w:val="28"/>
        </w:rPr>
        <w:t>1.</w:t>
      </w:r>
      <w:r w:rsidRPr="000E3C3E">
        <w:rPr>
          <w:sz w:val="28"/>
          <w:szCs w:val="28"/>
        </w:rPr>
        <w:t xml:space="preserve"> Stan code for the full extent model with </w:t>
      </w:r>
      <w:r w:rsidR="000B4747">
        <w:rPr>
          <w:sz w:val="28"/>
          <w:szCs w:val="28"/>
        </w:rPr>
        <w:t>conditional autoregressive</w:t>
      </w:r>
      <w:r w:rsidRPr="000E3C3E">
        <w:rPr>
          <w:sz w:val="28"/>
          <w:szCs w:val="28"/>
        </w:rPr>
        <w:t xml:space="preserve"> spatial random effects.</w:t>
      </w:r>
    </w:p>
    <w:p w14:paraId="4D9A0ABB" w14:textId="77777777" w:rsidR="000E3C3E" w:rsidRDefault="000E3C3E" w:rsidP="00B93B49">
      <w:pPr>
        <w:rPr>
          <w:rFonts w:ascii="Monaco" w:hAnsi="Monaco"/>
          <w:sz w:val="18"/>
          <w:szCs w:val="18"/>
        </w:rPr>
      </w:pPr>
    </w:p>
    <w:p w14:paraId="2E6D728F" w14:textId="77777777" w:rsidR="0044651F" w:rsidRPr="00B93B49" w:rsidRDefault="0044651F" w:rsidP="00B93B49">
      <w:pPr>
        <w:rPr>
          <w:rFonts w:ascii="Monaco" w:hAnsi="Monaco"/>
          <w:sz w:val="18"/>
          <w:szCs w:val="18"/>
        </w:rPr>
      </w:pPr>
      <w:r w:rsidRPr="00B93B49">
        <w:rPr>
          <w:rFonts w:ascii="Monaco" w:hAnsi="Monaco"/>
          <w:sz w:val="18"/>
          <w:szCs w:val="18"/>
        </w:rPr>
        <w:t>functions {</w:t>
      </w:r>
    </w:p>
    <w:p w14:paraId="37D0A19B" w14:textId="77777777" w:rsidR="0044651F" w:rsidRPr="00B93B49" w:rsidRDefault="0044651F" w:rsidP="00B93B49">
      <w:pPr>
        <w:rPr>
          <w:rFonts w:ascii="Monaco" w:hAnsi="Monaco"/>
          <w:sz w:val="18"/>
          <w:szCs w:val="18"/>
        </w:rPr>
      </w:pPr>
      <w:r w:rsidRPr="00B93B49">
        <w:rPr>
          <w:rFonts w:ascii="Monaco" w:hAnsi="Monaco"/>
          <w:sz w:val="18"/>
          <w:szCs w:val="18"/>
        </w:rPr>
        <w:t xml:space="preserve">  //sparse CAR prior for spatial random effects</w:t>
      </w:r>
    </w:p>
    <w:p w14:paraId="59D47FFD" w14:textId="77777777" w:rsidR="0044651F" w:rsidRPr="00B93B49" w:rsidRDefault="0044651F" w:rsidP="00B93B49">
      <w:pPr>
        <w:rPr>
          <w:rFonts w:ascii="Monaco" w:hAnsi="Monaco"/>
          <w:sz w:val="18"/>
          <w:szCs w:val="18"/>
        </w:rPr>
      </w:pPr>
      <w:r w:rsidRPr="00B93B49">
        <w:rPr>
          <w:rFonts w:ascii="Monaco" w:hAnsi="Monaco"/>
          <w:sz w:val="18"/>
          <w:szCs w:val="18"/>
        </w:rPr>
        <w:t xml:space="preserve">  real sparse_car_lpdf(vector phi, real tau, real alpha, </w:t>
      </w:r>
    </w:p>
    <w:p w14:paraId="483EEE18" w14:textId="77777777" w:rsidR="0044651F" w:rsidRPr="00B93B49" w:rsidRDefault="0044651F" w:rsidP="00B93B49">
      <w:pPr>
        <w:rPr>
          <w:rFonts w:ascii="Monaco" w:hAnsi="Monaco"/>
          <w:sz w:val="18"/>
          <w:szCs w:val="18"/>
        </w:rPr>
      </w:pPr>
      <w:r w:rsidRPr="00B93B49">
        <w:rPr>
          <w:rFonts w:ascii="Monaco" w:hAnsi="Monaco"/>
          <w:sz w:val="18"/>
          <w:szCs w:val="18"/>
        </w:rPr>
        <w:t xml:space="preserve">    int[,] W_sp, vector dist_sp, vector lambda, int n, int W_n) {</w:t>
      </w:r>
    </w:p>
    <w:p w14:paraId="3140D8C0" w14:textId="77777777" w:rsidR="0044651F" w:rsidRPr="00B93B49" w:rsidRDefault="0044651F" w:rsidP="00B93B49">
      <w:pPr>
        <w:rPr>
          <w:rFonts w:ascii="Monaco" w:hAnsi="Monaco"/>
          <w:sz w:val="18"/>
          <w:szCs w:val="18"/>
        </w:rPr>
      </w:pPr>
      <w:r w:rsidRPr="00B93B49">
        <w:rPr>
          <w:rFonts w:ascii="Monaco" w:hAnsi="Monaco"/>
          <w:sz w:val="18"/>
          <w:szCs w:val="18"/>
        </w:rPr>
        <w:t xml:space="preserve">      row_vector[n] phit_dist; // phi' * dist</w:t>
      </w:r>
    </w:p>
    <w:p w14:paraId="1FC802E9" w14:textId="77777777" w:rsidR="0044651F" w:rsidRPr="00B93B49" w:rsidRDefault="0044651F" w:rsidP="00B93B49">
      <w:pPr>
        <w:rPr>
          <w:rFonts w:ascii="Monaco" w:hAnsi="Monaco"/>
          <w:sz w:val="18"/>
          <w:szCs w:val="18"/>
        </w:rPr>
      </w:pPr>
      <w:r w:rsidRPr="00B93B49">
        <w:rPr>
          <w:rFonts w:ascii="Monaco" w:hAnsi="Monaco"/>
          <w:sz w:val="18"/>
          <w:szCs w:val="18"/>
        </w:rPr>
        <w:t xml:space="preserve">      row_vector[n] phit_W; // phi' * W</w:t>
      </w:r>
    </w:p>
    <w:p w14:paraId="57247138"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 ldet_terms;</w:t>
      </w:r>
    </w:p>
    <w:p w14:paraId="2C18639C"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3EB23196" w14:textId="77777777" w:rsidR="0044651F" w:rsidRPr="00B93B49" w:rsidRDefault="0044651F" w:rsidP="00B93B49">
      <w:pPr>
        <w:rPr>
          <w:rFonts w:ascii="Monaco" w:hAnsi="Monaco"/>
          <w:sz w:val="18"/>
          <w:szCs w:val="18"/>
        </w:rPr>
      </w:pPr>
      <w:r w:rsidRPr="00B93B49">
        <w:rPr>
          <w:rFonts w:ascii="Monaco" w:hAnsi="Monaco"/>
          <w:sz w:val="18"/>
          <w:szCs w:val="18"/>
        </w:rPr>
        <w:t xml:space="preserve">      phit_dist = (phi .* dist_sp)';</w:t>
      </w:r>
    </w:p>
    <w:p w14:paraId="55252022" w14:textId="77777777" w:rsidR="0044651F" w:rsidRPr="00B93B49" w:rsidRDefault="0044651F" w:rsidP="00B93B49">
      <w:pPr>
        <w:rPr>
          <w:rFonts w:ascii="Monaco" w:hAnsi="Monaco"/>
          <w:sz w:val="18"/>
          <w:szCs w:val="18"/>
        </w:rPr>
      </w:pPr>
      <w:r w:rsidRPr="00B93B49">
        <w:rPr>
          <w:rFonts w:ascii="Monaco" w:hAnsi="Monaco"/>
          <w:sz w:val="18"/>
          <w:szCs w:val="18"/>
        </w:rPr>
        <w:t xml:space="preserve">      phit_W = rep_row_vector(0, n);</w:t>
      </w:r>
    </w:p>
    <w:p w14:paraId="0C4E8DA0" w14:textId="77777777" w:rsidR="0044651F" w:rsidRPr="00B93B49" w:rsidRDefault="0044651F" w:rsidP="00B93B49">
      <w:pPr>
        <w:rPr>
          <w:rFonts w:ascii="Monaco" w:hAnsi="Monaco"/>
          <w:sz w:val="18"/>
          <w:szCs w:val="18"/>
        </w:rPr>
      </w:pPr>
      <w:r w:rsidRPr="00B93B49">
        <w:rPr>
          <w:rFonts w:ascii="Monaco" w:hAnsi="Monaco"/>
          <w:sz w:val="18"/>
          <w:szCs w:val="18"/>
        </w:rPr>
        <w:t xml:space="preserve">      for (i in 1:W_n) {</w:t>
      </w:r>
    </w:p>
    <w:p w14:paraId="3C9BDB5D" w14:textId="77777777" w:rsidR="0044651F" w:rsidRPr="00B93B49" w:rsidRDefault="0044651F" w:rsidP="00B93B49">
      <w:pPr>
        <w:rPr>
          <w:rFonts w:ascii="Monaco" w:hAnsi="Monaco"/>
          <w:sz w:val="18"/>
          <w:szCs w:val="18"/>
        </w:rPr>
      </w:pPr>
      <w:r w:rsidRPr="00B93B49">
        <w:rPr>
          <w:rFonts w:ascii="Monaco" w:hAnsi="Monaco"/>
          <w:sz w:val="18"/>
          <w:szCs w:val="18"/>
        </w:rPr>
        <w:t xml:space="preserve">        phit_W[W_sp[i, 1]] = phit_W[W_sp[i, 1]] + phi[W_sp[i, 2]];</w:t>
      </w:r>
    </w:p>
    <w:p w14:paraId="423B4704" w14:textId="77777777" w:rsidR="0044651F" w:rsidRPr="00B93B49" w:rsidRDefault="0044651F" w:rsidP="00B93B49">
      <w:pPr>
        <w:rPr>
          <w:rFonts w:ascii="Monaco" w:hAnsi="Monaco"/>
          <w:sz w:val="18"/>
          <w:szCs w:val="18"/>
        </w:rPr>
      </w:pPr>
      <w:r w:rsidRPr="00B93B49">
        <w:rPr>
          <w:rFonts w:ascii="Monaco" w:hAnsi="Monaco"/>
          <w:sz w:val="18"/>
          <w:szCs w:val="18"/>
        </w:rPr>
        <w:t xml:space="preserve">        phit_W[W_sp[i, 2]] = phit_W[W_sp[i, 2]] + phi[W_sp[i, 1]];</w:t>
      </w:r>
    </w:p>
    <w:p w14:paraId="7720422F"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2B980E32" w14:textId="77777777" w:rsidR="0044651F" w:rsidRPr="00B93B49" w:rsidRDefault="0044651F" w:rsidP="00B93B49">
      <w:pPr>
        <w:rPr>
          <w:rFonts w:ascii="Monaco" w:hAnsi="Monaco"/>
          <w:sz w:val="18"/>
          <w:szCs w:val="18"/>
        </w:rPr>
      </w:pPr>
      <w:r w:rsidRPr="00B93B49">
        <w:rPr>
          <w:rFonts w:ascii="Monaco" w:hAnsi="Monaco"/>
          <w:sz w:val="18"/>
          <w:szCs w:val="18"/>
        </w:rPr>
        <w:t xml:space="preserve">      for (i in 1:n) ldet_terms[i] = log1m(alpha * lambda[i]);</w:t>
      </w:r>
    </w:p>
    <w:p w14:paraId="0365573B" w14:textId="77777777" w:rsidR="0044651F" w:rsidRPr="00B93B49" w:rsidRDefault="0044651F" w:rsidP="00B93B49">
      <w:pPr>
        <w:rPr>
          <w:rFonts w:ascii="Monaco" w:hAnsi="Monaco"/>
          <w:sz w:val="18"/>
          <w:szCs w:val="18"/>
        </w:rPr>
      </w:pPr>
      <w:r w:rsidRPr="00B93B49">
        <w:rPr>
          <w:rFonts w:ascii="Monaco" w:hAnsi="Monaco"/>
          <w:sz w:val="18"/>
          <w:szCs w:val="18"/>
        </w:rPr>
        <w:t xml:space="preserve">      return 0.5 * (n * log(tau)</w:t>
      </w:r>
    </w:p>
    <w:p w14:paraId="61D01559" w14:textId="77777777" w:rsidR="0044651F" w:rsidRPr="00B93B49" w:rsidRDefault="0044651F" w:rsidP="00B93B49">
      <w:pPr>
        <w:rPr>
          <w:rFonts w:ascii="Monaco" w:hAnsi="Monaco"/>
          <w:sz w:val="18"/>
          <w:szCs w:val="18"/>
        </w:rPr>
      </w:pPr>
      <w:r w:rsidRPr="00B93B49">
        <w:rPr>
          <w:rFonts w:ascii="Monaco" w:hAnsi="Monaco"/>
          <w:sz w:val="18"/>
          <w:szCs w:val="18"/>
        </w:rPr>
        <w:t xml:space="preserve">                    + sum(ldet_terms)</w:t>
      </w:r>
    </w:p>
    <w:p w14:paraId="06CFE9E7" w14:textId="77777777" w:rsidR="0044651F" w:rsidRPr="00B93B49" w:rsidRDefault="0044651F" w:rsidP="00B93B49">
      <w:pPr>
        <w:rPr>
          <w:rFonts w:ascii="Monaco" w:hAnsi="Monaco"/>
          <w:sz w:val="18"/>
          <w:szCs w:val="18"/>
        </w:rPr>
      </w:pPr>
      <w:r w:rsidRPr="00B93B49">
        <w:rPr>
          <w:rFonts w:ascii="Monaco" w:hAnsi="Monaco"/>
          <w:sz w:val="18"/>
          <w:szCs w:val="18"/>
        </w:rPr>
        <w:t xml:space="preserve">                    - tau * (phit_dist * phi - alpha * (phit_W * phi)));</w:t>
      </w:r>
    </w:p>
    <w:p w14:paraId="714CEBFA"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2F05C457"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0B4A1473" w14:textId="77777777" w:rsidR="0044651F" w:rsidRPr="00B93B49" w:rsidRDefault="0044651F" w:rsidP="00B93B49">
      <w:pPr>
        <w:rPr>
          <w:rFonts w:ascii="Monaco" w:hAnsi="Monaco"/>
          <w:sz w:val="18"/>
          <w:szCs w:val="18"/>
        </w:rPr>
      </w:pPr>
      <w:r w:rsidRPr="00B93B49">
        <w:rPr>
          <w:rFonts w:ascii="Monaco" w:hAnsi="Monaco"/>
          <w:sz w:val="18"/>
          <w:szCs w:val="18"/>
        </w:rPr>
        <w:t xml:space="preserve">  //GJAM link function to enforce compositional restrictions</w:t>
      </w:r>
    </w:p>
    <w:p w14:paraId="33FF4743"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 tr_gjam_inv(vector nu_i, int D, int d) {</w:t>
      </w:r>
    </w:p>
    <w:p w14:paraId="635D93C1"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D] eta_i;</w:t>
      </w:r>
    </w:p>
    <w:p w14:paraId="17FA38B8"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d] nu_i_p_;</w:t>
      </w:r>
    </w:p>
    <w:p w14:paraId="755EAA01" w14:textId="77777777" w:rsidR="0044651F" w:rsidRPr="00B93B49" w:rsidRDefault="0044651F" w:rsidP="00B93B49">
      <w:pPr>
        <w:rPr>
          <w:rFonts w:ascii="Monaco" w:hAnsi="Monaco"/>
          <w:sz w:val="18"/>
          <w:szCs w:val="18"/>
        </w:rPr>
      </w:pPr>
      <w:r w:rsidRPr="00B93B49">
        <w:rPr>
          <w:rFonts w:ascii="Monaco" w:hAnsi="Monaco"/>
          <w:sz w:val="18"/>
          <w:szCs w:val="18"/>
        </w:rPr>
        <w:t xml:space="preserve">    real nu_i_p;</w:t>
      </w:r>
    </w:p>
    <w:p w14:paraId="4BACED49" w14:textId="77777777" w:rsidR="0044651F" w:rsidRPr="00B93B49" w:rsidRDefault="0044651F" w:rsidP="00B93B49">
      <w:pPr>
        <w:rPr>
          <w:rFonts w:ascii="Monaco" w:hAnsi="Monaco"/>
          <w:sz w:val="18"/>
          <w:szCs w:val="18"/>
        </w:rPr>
      </w:pPr>
      <w:r w:rsidRPr="00B93B49">
        <w:rPr>
          <w:rFonts w:ascii="Monaco" w:hAnsi="Monaco"/>
          <w:sz w:val="18"/>
          <w:szCs w:val="18"/>
        </w:rPr>
        <w:t xml:space="preserve">    real T_i;</w:t>
      </w:r>
    </w:p>
    <w:p w14:paraId="4417EC5A"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4D30293" w14:textId="77777777" w:rsidR="0044651F" w:rsidRPr="00B93B49" w:rsidRDefault="0044651F" w:rsidP="00B93B49">
      <w:pPr>
        <w:rPr>
          <w:rFonts w:ascii="Monaco" w:hAnsi="Monaco"/>
          <w:sz w:val="18"/>
          <w:szCs w:val="18"/>
        </w:rPr>
      </w:pPr>
      <w:r w:rsidRPr="00B93B49">
        <w:rPr>
          <w:rFonts w:ascii="Monaco" w:hAnsi="Monaco"/>
          <w:sz w:val="18"/>
          <w:szCs w:val="18"/>
        </w:rPr>
        <w:t xml:space="preserve">    eta_i[1:d] = nu_i;</w:t>
      </w:r>
    </w:p>
    <w:p w14:paraId="0E169EFE" w14:textId="77777777" w:rsidR="0044651F" w:rsidRPr="00B93B49" w:rsidRDefault="0044651F" w:rsidP="00B93B49">
      <w:pPr>
        <w:rPr>
          <w:rFonts w:ascii="Monaco" w:hAnsi="Monaco"/>
          <w:sz w:val="18"/>
          <w:szCs w:val="18"/>
        </w:rPr>
      </w:pPr>
      <w:r w:rsidRPr="00B93B49">
        <w:rPr>
          <w:rFonts w:ascii="Monaco" w:hAnsi="Monaco"/>
          <w:sz w:val="18"/>
          <w:szCs w:val="18"/>
        </w:rPr>
        <w:t xml:space="preserve">    for(j in 1:d) {  </w:t>
      </w:r>
    </w:p>
    <w:p w14:paraId="14DE24BB" w14:textId="77777777" w:rsidR="0044651F" w:rsidRPr="00B93B49" w:rsidRDefault="0044651F" w:rsidP="00B93B49">
      <w:pPr>
        <w:rPr>
          <w:rFonts w:ascii="Monaco" w:hAnsi="Monaco"/>
          <w:sz w:val="18"/>
          <w:szCs w:val="18"/>
        </w:rPr>
      </w:pPr>
      <w:r w:rsidRPr="00B93B49">
        <w:rPr>
          <w:rFonts w:ascii="Monaco" w:hAnsi="Monaco"/>
          <w:sz w:val="18"/>
          <w:szCs w:val="18"/>
        </w:rPr>
        <w:t xml:space="preserve">      if(eta_i[j] &lt; 0)  eta_i[j] = 0; </w:t>
      </w:r>
    </w:p>
    <w:p w14:paraId="2933E517" w14:textId="77777777" w:rsidR="0044651F" w:rsidRPr="00B93B49" w:rsidRDefault="0044651F" w:rsidP="00B93B49">
      <w:pPr>
        <w:rPr>
          <w:rFonts w:ascii="Monaco" w:hAnsi="Monaco"/>
          <w:sz w:val="18"/>
          <w:szCs w:val="18"/>
        </w:rPr>
      </w:pPr>
      <w:r w:rsidRPr="00B93B49">
        <w:rPr>
          <w:rFonts w:ascii="Monaco" w:hAnsi="Monaco"/>
          <w:sz w:val="18"/>
          <w:szCs w:val="18"/>
        </w:rPr>
        <w:t xml:space="preserve">      if(eta_i[j] &lt; 1)  nu_i_p_[j] = eta_i[j];</w:t>
      </w:r>
    </w:p>
    <w:p w14:paraId="46E85DF3" w14:textId="77777777" w:rsidR="0044651F" w:rsidRPr="00B93B49" w:rsidRDefault="0044651F" w:rsidP="00B93B49">
      <w:pPr>
        <w:rPr>
          <w:rFonts w:ascii="Monaco" w:hAnsi="Monaco"/>
          <w:sz w:val="18"/>
          <w:szCs w:val="18"/>
        </w:rPr>
      </w:pPr>
      <w:r w:rsidRPr="00B93B49">
        <w:rPr>
          <w:rFonts w:ascii="Monaco" w:hAnsi="Monaco"/>
          <w:sz w:val="18"/>
          <w:szCs w:val="18"/>
        </w:rPr>
        <w:t xml:space="preserve">      else  nu_i_p_[j] = 1;</w:t>
      </w:r>
    </w:p>
    <w:p w14:paraId="5B690EC3"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86846B9" w14:textId="77777777" w:rsidR="0044651F" w:rsidRPr="00B93B49" w:rsidRDefault="0044651F" w:rsidP="00B93B49">
      <w:pPr>
        <w:rPr>
          <w:rFonts w:ascii="Monaco" w:hAnsi="Monaco"/>
          <w:sz w:val="18"/>
          <w:szCs w:val="18"/>
        </w:rPr>
      </w:pPr>
      <w:r w:rsidRPr="00B93B49">
        <w:rPr>
          <w:rFonts w:ascii="Monaco" w:hAnsi="Monaco"/>
          <w:sz w:val="18"/>
          <w:szCs w:val="18"/>
        </w:rPr>
        <w:t xml:space="preserve">    nu_i_p = sum(nu_i_p_);</w:t>
      </w:r>
    </w:p>
    <w:p w14:paraId="036E1907" w14:textId="77777777" w:rsidR="0044651F" w:rsidRPr="00B93B49" w:rsidRDefault="0044651F" w:rsidP="00B93B49">
      <w:pPr>
        <w:rPr>
          <w:rFonts w:ascii="Monaco" w:hAnsi="Monaco"/>
          <w:sz w:val="18"/>
          <w:szCs w:val="18"/>
        </w:rPr>
      </w:pPr>
      <w:r w:rsidRPr="00B93B49">
        <w:rPr>
          <w:rFonts w:ascii="Monaco" w:hAnsi="Monaco"/>
          <w:sz w:val="18"/>
          <w:szCs w:val="18"/>
        </w:rPr>
        <w:t xml:space="preserve">    if(nu_i_p &gt;= 0.99) {</w:t>
      </w:r>
    </w:p>
    <w:p w14:paraId="31C2D1A6" w14:textId="77777777" w:rsidR="0044651F" w:rsidRPr="00B93B49" w:rsidRDefault="0044651F" w:rsidP="00B93B49">
      <w:pPr>
        <w:rPr>
          <w:rFonts w:ascii="Monaco" w:hAnsi="Monaco"/>
          <w:sz w:val="18"/>
          <w:szCs w:val="18"/>
        </w:rPr>
      </w:pPr>
      <w:r w:rsidRPr="00B93B49">
        <w:rPr>
          <w:rFonts w:ascii="Monaco" w:hAnsi="Monaco"/>
          <w:sz w:val="18"/>
          <w:szCs w:val="18"/>
        </w:rPr>
        <w:t xml:space="preserve">      T_i = (nu_i_p^(-1)) * (1 - (0.01)^(nu_i_p/0.99));</w:t>
      </w:r>
    </w:p>
    <w:p w14:paraId="19F19850" w14:textId="77777777" w:rsidR="0044651F" w:rsidRPr="00B93B49" w:rsidRDefault="0044651F" w:rsidP="00B93B49">
      <w:pPr>
        <w:rPr>
          <w:rFonts w:ascii="Monaco" w:hAnsi="Monaco"/>
          <w:sz w:val="18"/>
          <w:szCs w:val="18"/>
        </w:rPr>
      </w:pPr>
      <w:r w:rsidRPr="00B93B49">
        <w:rPr>
          <w:rFonts w:ascii="Monaco" w:hAnsi="Monaco"/>
          <w:sz w:val="18"/>
          <w:szCs w:val="18"/>
        </w:rPr>
        <w:t xml:space="preserve">      while(sum(eta_i[1:d]) &gt; 0.99) {</w:t>
      </w:r>
    </w:p>
    <w:p w14:paraId="646CE1B8"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5] tmp;</w:t>
      </w:r>
    </w:p>
    <w:p w14:paraId="401C3393" w14:textId="77777777" w:rsidR="0044651F" w:rsidRPr="00B93B49" w:rsidRDefault="0044651F" w:rsidP="00B93B49">
      <w:pPr>
        <w:rPr>
          <w:rFonts w:ascii="Monaco" w:hAnsi="Monaco"/>
          <w:sz w:val="18"/>
          <w:szCs w:val="18"/>
        </w:rPr>
      </w:pPr>
      <w:r w:rsidRPr="00B93B49">
        <w:rPr>
          <w:rFonts w:ascii="Monaco" w:hAnsi="Monaco"/>
          <w:sz w:val="18"/>
          <w:szCs w:val="18"/>
        </w:rPr>
        <w:t xml:space="preserve">        tmp = T_i * eta_i[1:d];</w:t>
      </w:r>
    </w:p>
    <w:p w14:paraId="14F35F2E" w14:textId="77777777" w:rsidR="0044651F" w:rsidRPr="00B93B49" w:rsidRDefault="0044651F" w:rsidP="00B93B49">
      <w:pPr>
        <w:rPr>
          <w:rFonts w:ascii="Monaco" w:hAnsi="Monaco"/>
          <w:sz w:val="18"/>
          <w:szCs w:val="18"/>
        </w:rPr>
      </w:pPr>
      <w:r w:rsidRPr="00B93B49">
        <w:rPr>
          <w:rFonts w:ascii="Monaco" w:hAnsi="Monaco"/>
          <w:sz w:val="18"/>
          <w:szCs w:val="18"/>
        </w:rPr>
        <w:t xml:space="preserve">        eta_i[1:d] = tmp;</w:t>
      </w:r>
    </w:p>
    <w:p w14:paraId="579713D8"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59E11EC8"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2C66CC47" w14:textId="77777777" w:rsidR="0044651F" w:rsidRPr="00B93B49" w:rsidRDefault="0044651F" w:rsidP="00B93B49">
      <w:pPr>
        <w:rPr>
          <w:rFonts w:ascii="Monaco" w:hAnsi="Monaco"/>
          <w:sz w:val="18"/>
          <w:szCs w:val="18"/>
        </w:rPr>
      </w:pPr>
      <w:r w:rsidRPr="00B93B49">
        <w:rPr>
          <w:rFonts w:ascii="Monaco" w:hAnsi="Monaco"/>
          <w:sz w:val="18"/>
          <w:szCs w:val="18"/>
        </w:rPr>
        <w:t xml:space="preserve">    eta_i[D] = 1 - sum(eta_i[1:5]);</w:t>
      </w:r>
    </w:p>
    <w:p w14:paraId="7EB78FAA" w14:textId="77777777" w:rsidR="0044651F" w:rsidRPr="00B93B49" w:rsidRDefault="0044651F" w:rsidP="00B93B49">
      <w:pPr>
        <w:rPr>
          <w:rFonts w:ascii="Monaco" w:hAnsi="Monaco"/>
          <w:sz w:val="18"/>
          <w:szCs w:val="18"/>
        </w:rPr>
      </w:pPr>
      <w:r w:rsidRPr="00B93B49">
        <w:rPr>
          <w:rFonts w:ascii="Monaco" w:hAnsi="Monaco"/>
          <w:sz w:val="18"/>
          <w:szCs w:val="18"/>
        </w:rPr>
        <w:t xml:space="preserve">    return eta_i;</w:t>
      </w:r>
    </w:p>
    <w:p w14:paraId="630F5EB9"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5FB1C3AF" w14:textId="77777777" w:rsidR="0044651F" w:rsidRPr="00B93B49" w:rsidRDefault="0044651F" w:rsidP="00B93B49">
      <w:pPr>
        <w:rPr>
          <w:rFonts w:ascii="Monaco" w:hAnsi="Monaco"/>
          <w:sz w:val="18"/>
          <w:szCs w:val="18"/>
        </w:rPr>
      </w:pPr>
      <w:r w:rsidRPr="00B93B49">
        <w:rPr>
          <w:rFonts w:ascii="Monaco" w:hAnsi="Monaco"/>
          <w:sz w:val="18"/>
          <w:szCs w:val="18"/>
        </w:rPr>
        <w:t>}</w:t>
      </w:r>
    </w:p>
    <w:p w14:paraId="41AD00AB" w14:textId="77777777" w:rsidR="0044651F" w:rsidRPr="00B93B49" w:rsidRDefault="0044651F" w:rsidP="00B93B49">
      <w:pPr>
        <w:rPr>
          <w:rFonts w:ascii="Monaco" w:hAnsi="Monaco"/>
          <w:sz w:val="18"/>
          <w:szCs w:val="18"/>
        </w:rPr>
      </w:pPr>
    </w:p>
    <w:p w14:paraId="24FF6FC6" w14:textId="77777777" w:rsidR="0044651F" w:rsidRPr="00B93B49" w:rsidRDefault="0044651F" w:rsidP="00B93B49">
      <w:pPr>
        <w:rPr>
          <w:rFonts w:ascii="Monaco" w:hAnsi="Monaco"/>
          <w:sz w:val="18"/>
          <w:szCs w:val="18"/>
        </w:rPr>
      </w:pPr>
      <w:r w:rsidRPr="00B93B49">
        <w:rPr>
          <w:rFonts w:ascii="Monaco" w:hAnsi="Monaco"/>
          <w:sz w:val="18"/>
          <w:szCs w:val="18"/>
        </w:rPr>
        <w:t>data {</w:t>
      </w:r>
    </w:p>
    <w:p w14:paraId="766FB5A0" w14:textId="77777777" w:rsidR="0044651F" w:rsidRPr="00B93B49" w:rsidRDefault="0044651F" w:rsidP="00B93B49">
      <w:pPr>
        <w:rPr>
          <w:rFonts w:ascii="Monaco" w:hAnsi="Monaco"/>
          <w:sz w:val="18"/>
          <w:szCs w:val="18"/>
        </w:rPr>
      </w:pPr>
      <w:r w:rsidRPr="00B93B49">
        <w:rPr>
          <w:rFonts w:ascii="Monaco" w:hAnsi="Monaco"/>
          <w:sz w:val="18"/>
          <w:szCs w:val="18"/>
        </w:rPr>
        <w:t xml:space="preserve">  int n1;  //number of cells for Y</w:t>
      </w:r>
    </w:p>
    <w:p w14:paraId="3697ABE5" w14:textId="77777777" w:rsidR="0044651F" w:rsidRPr="00B93B49" w:rsidRDefault="0044651F" w:rsidP="00B93B49">
      <w:pPr>
        <w:rPr>
          <w:rFonts w:ascii="Monaco" w:hAnsi="Monaco"/>
          <w:sz w:val="18"/>
          <w:szCs w:val="18"/>
        </w:rPr>
      </w:pPr>
      <w:r w:rsidRPr="00B93B49">
        <w:rPr>
          <w:rFonts w:ascii="Monaco" w:hAnsi="Monaco"/>
          <w:sz w:val="18"/>
          <w:szCs w:val="18"/>
        </w:rPr>
        <w:t xml:space="preserve">  int n2;  //n1 + 1 (for indexing)</w:t>
      </w:r>
    </w:p>
    <w:p w14:paraId="73AA31E7" w14:textId="77777777" w:rsidR="0044651F" w:rsidRPr="00B93B49" w:rsidRDefault="0044651F" w:rsidP="00B93B49">
      <w:pPr>
        <w:rPr>
          <w:rFonts w:ascii="Monaco" w:hAnsi="Monaco"/>
          <w:sz w:val="18"/>
          <w:szCs w:val="18"/>
        </w:rPr>
      </w:pPr>
      <w:r w:rsidRPr="00B93B49">
        <w:rPr>
          <w:rFonts w:ascii="Monaco" w:hAnsi="Monaco"/>
          <w:sz w:val="18"/>
          <w:szCs w:val="18"/>
        </w:rPr>
        <w:t xml:space="preserve">  int n3;  //number of cells for Z + covariates</w:t>
      </w:r>
    </w:p>
    <w:p w14:paraId="63495038" w14:textId="77777777" w:rsidR="0044651F" w:rsidRPr="00B93B49" w:rsidRDefault="0044651F" w:rsidP="00B93B49">
      <w:pPr>
        <w:rPr>
          <w:rFonts w:ascii="Monaco" w:hAnsi="Monaco"/>
          <w:sz w:val="18"/>
          <w:szCs w:val="18"/>
        </w:rPr>
      </w:pPr>
      <w:r w:rsidRPr="00B93B49">
        <w:rPr>
          <w:rFonts w:ascii="Monaco" w:hAnsi="Monaco"/>
          <w:sz w:val="18"/>
          <w:szCs w:val="18"/>
        </w:rPr>
        <w:t xml:space="preserve">  int D;  //number of land cover classes</w:t>
      </w:r>
    </w:p>
    <w:p w14:paraId="0E97645D" w14:textId="77777777" w:rsidR="0044651F" w:rsidRPr="00B93B49" w:rsidRDefault="0044651F" w:rsidP="00B93B49">
      <w:pPr>
        <w:rPr>
          <w:rFonts w:ascii="Monaco" w:hAnsi="Monaco"/>
          <w:sz w:val="18"/>
          <w:szCs w:val="18"/>
        </w:rPr>
      </w:pPr>
      <w:r w:rsidRPr="00B93B49">
        <w:rPr>
          <w:rFonts w:ascii="Monaco" w:hAnsi="Monaco"/>
          <w:sz w:val="18"/>
          <w:szCs w:val="18"/>
        </w:rPr>
        <w:t xml:space="preserve">  int n_b;  //number of covariates (beta) for rho for each LC</w:t>
      </w:r>
    </w:p>
    <w:p w14:paraId="60F20C77" w14:textId="77777777" w:rsidR="0044651F" w:rsidRPr="00B93B49" w:rsidRDefault="0044651F" w:rsidP="00B93B49">
      <w:pPr>
        <w:rPr>
          <w:rFonts w:ascii="Monaco" w:hAnsi="Monaco"/>
          <w:sz w:val="18"/>
          <w:szCs w:val="18"/>
        </w:rPr>
      </w:pPr>
      <w:r w:rsidRPr="00B93B49">
        <w:rPr>
          <w:rFonts w:ascii="Monaco" w:hAnsi="Monaco"/>
          <w:sz w:val="18"/>
          <w:szCs w:val="18"/>
        </w:rPr>
        <w:t xml:space="preserve">  int ri[2*(D-2)];  //beta indexes identifying which LC</w:t>
      </w:r>
    </w:p>
    <w:p w14:paraId="40D5126A" w14:textId="77777777" w:rsidR="0044651F" w:rsidRPr="00B93B49" w:rsidRDefault="0044651F" w:rsidP="00B93B49">
      <w:pPr>
        <w:rPr>
          <w:rFonts w:ascii="Monaco" w:hAnsi="Monaco"/>
          <w:sz w:val="18"/>
          <w:szCs w:val="18"/>
        </w:rPr>
      </w:pPr>
      <w:r w:rsidRPr="00B93B49">
        <w:rPr>
          <w:rFonts w:ascii="Monaco" w:hAnsi="Monaco"/>
          <w:sz w:val="18"/>
          <w:szCs w:val="18"/>
        </w:rPr>
        <w:t xml:space="preserve">  int n_t;  //number of covariates (theta) for p</w:t>
      </w:r>
    </w:p>
    <w:p w14:paraId="49303689"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lt;lower=0, upper=1&gt;[D-1] Y[n1];  //Y proportions</w:t>
      </w:r>
    </w:p>
    <w:p w14:paraId="59A9114A"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lt;lower=0, upper=1&gt;[n3,D-2] Z;  //Z proportions</w:t>
      </w:r>
    </w:p>
    <w:p w14:paraId="460936D3" w14:textId="2424AB72" w:rsidR="0044651F" w:rsidRPr="00B93B49" w:rsidRDefault="0044651F" w:rsidP="00B93B49">
      <w:pPr>
        <w:rPr>
          <w:rFonts w:ascii="Monaco" w:hAnsi="Monaco"/>
          <w:sz w:val="18"/>
          <w:szCs w:val="18"/>
        </w:rPr>
      </w:pPr>
      <w:r w:rsidRPr="00B93B49">
        <w:rPr>
          <w:rFonts w:ascii="Monaco" w:hAnsi="Monaco"/>
          <w:sz w:val="18"/>
          <w:szCs w:val="18"/>
        </w:rPr>
        <w:t xml:space="preserve">  matrix[n1,n_t] X;  //covariates: fitting</w:t>
      </w:r>
      <w:r w:rsidR="00191F98">
        <w:rPr>
          <w:rFonts w:ascii="Monaco" w:hAnsi="Monaco"/>
          <w:sz w:val="18"/>
          <w:szCs w:val="18"/>
        </w:rPr>
        <w:t>; [,1] = WhitePineDistribution</w:t>
      </w:r>
    </w:p>
    <w:p w14:paraId="6A89088D" w14:textId="30D07B3D" w:rsidR="0044651F" w:rsidRPr="00B93B49" w:rsidRDefault="0044651F" w:rsidP="00B93B49">
      <w:pPr>
        <w:rPr>
          <w:rFonts w:ascii="Monaco" w:hAnsi="Monaco"/>
          <w:sz w:val="18"/>
          <w:szCs w:val="18"/>
        </w:rPr>
      </w:pPr>
      <w:r w:rsidRPr="00B93B49">
        <w:rPr>
          <w:rFonts w:ascii="Monaco" w:hAnsi="Monaco"/>
          <w:sz w:val="18"/>
          <w:szCs w:val="18"/>
        </w:rPr>
        <w:t xml:space="preserve">  matrix[n3-n1,n_t] X_new;  //covariates: predic</w:t>
      </w:r>
      <w:r w:rsidR="00191F98">
        <w:rPr>
          <w:rFonts w:ascii="Monaco" w:hAnsi="Monaco"/>
          <w:sz w:val="18"/>
          <w:szCs w:val="18"/>
        </w:rPr>
        <w:t>tion</w:t>
      </w:r>
    </w:p>
    <w:p w14:paraId="261A0980"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lt;lower=0, upper=1&gt;[n3,n3] W;  //adjacency matrix</w:t>
      </w:r>
    </w:p>
    <w:p w14:paraId="4FEB4C24" w14:textId="77777777" w:rsidR="0044651F" w:rsidRPr="00B93B49" w:rsidRDefault="0044651F" w:rsidP="00B93B49">
      <w:pPr>
        <w:rPr>
          <w:rFonts w:ascii="Monaco" w:hAnsi="Monaco"/>
          <w:sz w:val="18"/>
          <w:szCs w:val="18"/>
        </w:rPr>
      </w:pPr>
      <w:r w:rsidRPr="00B93B49">
        <w:rPr>
          <w:rFonts w:ascii="Monaco" w:hAnsi="Monaco"/>
          <w:sz w:val="18"/>
          <w:szCs w:val="18"/>
        </w:rPr>
        <w:t xml:space="preserve">  int W_n;  // number of adjacent pairs</w:t>
      </w:r>
    </w:p>
    <w:p w14:paraId="10D4D65A" w14:textId="77777777" w:rsidR="0044651F" w:rsidRPr="00B93B49" w:rsidRDefault="0044651F" w:rsidP="00B93B49">
      <w:pPr>
        <w:rPr>
          <w:rFonts w:ascii="Monaco" w:hAnsi="Monaco"/>
          <w:sz w:val="18"/>
          <w:szCs w:val="18"/>
        </w:rPr>
      </w:pPr>
      <w:r w:rsidRPr="00B93B49">
        <w:rPr>
          <w:rFonts w:ascii="Monaco" w:hAnsi="Monaco"/>
          <w:sz w:val="18"/>
          <w:szCs w:val="18"/>
        </w:rPr>
        <w:t>}</w:t>
      </w:r>
    </w:p>
    <w:p w14:paraId="502FE2EE" w14:textId="77777777" w:rsidR="0044651F" w:rsidRPr="00B93B49" w:rsidRDefault="0044651F" w:rsidP="00B93B49">
      <w:pPr>
        <w:rPr>
          <w:rFonts w:ascii="Monaco" w:hAnsi="Monaco"/>
          <w:sz w:val="18"/>
          <w:szCs w:val="18"/>
        </w:rPr>
      </w:pPr>
    </w:p>
    <w:p w14:paraId="5821B30E" w14:textId="77777777" w:rsidR="0044651F" w:rsidRPr="00B93B49" w:rsidRDefault="0044651F" w:rsidP="00B93B49">
      <w:pPr>
        <w:rPr>
          <w:rFonts w:ascii="Monaco" w:hAnsi="Monaco"/>
          <w:sz w:val="18"/>
          <w:szCs w:val="18"/>
        </w:rPr>
      </w:pPr>
      <w:r w:rsidRPr="00B93B49">
        <w:rPr>
          <w:rFonts w:ascii="Monaco" w:hAnsi="Monaco"/>
          <w:sz w:val="18"/>
          <w:szCs w:val="18"/>
        </w:rPr>
        <w:t>transformed data {</w:t>
      </w:r>
    </w:p>
    <w:p w14:paraId="1FDEFDD3" w14:textId="77777777" w:rsidR="0044651F" w:rsidRPr="00B93B49" w:rsidRDefault="0044651F" w:rsidP="00B93B49">
      <w:pPr>
        <w:rPr>
          <w:rFonts w:ascii="Monaco" w:hAnsi="Monaco"/>
          <w:sz w:val="18"/>
          <w:szCs w:val="18"/>
        </w:rPr>
      </w:pPr>
      <w:r w:rsidRPr="00B93B49">
        <w:rPr>
          <w:rFonts w:ascii="Monaco" w:hAnsi="Monaco"/>
          <w:sz w:val="18"/>
          <w:szCs w:val="18"/>
        </w:rPr>
        <w:t xml:space="preserve">  int d = D-1;</w:t>
      </w:r>
    </w:p>
    <w:p w14:paraId="48BC440B" w14:textId="77777777" w:rsidR="0044651F" w:rsidRPr="00B93B49" w:rsidRDefault="0044651F" w:rsidP="00B93B49">
      <w:pPr>
        <w:rPr>
          <w:rFonts w:ascii="Monaco" w:hAnsi="Monaco"/>
          <w:sz w:val="18"/>
          <w:szCs w:val="18"/>
        </w:rPr>
      </w:pPr>
      <w:r w:rsidRPr="00B93B49">
        <w:rPr>
          <w:rFonts w:ascii="Monaco" w:hAnsi="Monaco"/>
          <w:sz w:val="18"/>
          <w:szCs w:val="18"/>
        </w:rPr>
        <w:t xml:space="preserve">  int tot_b = n_b*(d-1);  //total number of betas</w:t>
      </w:r>
    </w:p>
    <w:p w14:paraId="798B4344" w14:textId="77777777" w:rsidR="0044651F" w:rsidRPr="00B93B49" w:rsidRDefault="0044651F" w:rsidP="00B93B49">
      <w:pPr>
        <w:rPr>
          <w:rFonts w:ascii="Monaco" w:hAnsi="Monaco"/>
          <w:sz w:val="18"/>
          <w:szCs w:val="18"/>
        </w:rPr>
      </w:pPr>
      <w:r w:rsidRPr="00B93B49">
        <w:rPr>
          <w:rFonts w:ascii="Monaco" w:hAnsi="Monaco"/>
          <w:sz w:val="18"/>
          <w:szCs w:val="18"/>
        </w:rPr>
        <w:t xml:space="preserve">  //QR transformation for X</w:t>
      </w:r>
    </w:p>
    <w:p w14:paraId="6EA08FC5" w14:textId="77777777" w:rsidR="0044651F" w:rsidRPr="00B93B49" w:rsidRDefault="0044651F" w:rsidP="00B93B49">
      <w:pPr>
        <w:rPr>
          <w:rFonts w:ascii="Monaco" w:hAnsi="Monaco"/>
          <w:sz w:val="18"/>
          <w:szCs w:val="18"/>
        </w:rPr>
      </w:pPr>
      <w:r w:rsidRPr="00B93B49">
        <w:rPr>
          <w:rFonts w:ascii="Monaco" w:hAnsi="Monaco"/>
          <w:sz w:val="18"/>
          <w:szCs w:val="18"/>
        </w:rPr>
        <w:t xml:space="preserve">  real qr_n1 = n1-1;  //avoids cmdstan ambiguity with sqrt(int)</w:t>
      </w:r>
    </w:p>
    <w:p w14:paraId="20B87360"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1,n_t] Q = qr_Q(X)[,1:n_t] * sqrt(qr_n1);</w:t>
      </w:r>
    </w:p>
    <w:p w14:paraId="5F2EF8A0"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_t,n_t] R = qr_R(X)[1:n_t,] / sqrt(qr_n1);</w:t>
      </w:r>
    </w:p>
    <w:p w14:paraId="2804E84B"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_t,n_t] R_inv = inverse(R);</w:t>
      </w:r>
    </w:p>
    <w:p w14:paraId="5F505ABD" w14:textId="77777777" w:rsidR="0044651F" w:rsidRPr="00B93B49" w:rsidRDefault="0044651F" w:rsidP="00B93B49">
      <w:pPr>
        <w:rPr>
          <w:rFonts w:ascii="Monaco" w:hAnsi="Monaco"/>
          <w:sz w:val="18"/>
          <w:szCs w:val="18"/>
        </w:rPr>
      </w:pPr>
      <w:r w:rsidRPr="00B93B49">
        <w:rPr>
          <w:rFonts w:ascii="Monaco" w:hAnsi="Monaco"/>
          <w:sz w:val="18"/>
          <w:szCs w:val="18"/>
        </w:rPr>
        <w:t xml:space="preserve">  //QR transformation for X_new</w:t>
      </w:r>
    </w:p>
    <w:p w14:paraId="28B5E82B" w14:textId="77777777" w:rsidR="0044651F" w:rsidRPr="00B93B49" w:rsidRDefault="0044651F" w:rsidP="00B93B49">
      <w:pPr>
        <w:rPr>
          <w:rFonts w:ascii="Monaco" w:hAnsi="Monaco"/>
          <w:sz w:val="18"/>
          <w:szCs w:val="18"/>
        </w:rPr>
      </w:pPr>
      <w:r w:rsidRPr="00B93B49">
        <w:rPr>
          <w:rFonts w:ascii="Monaco" w:hAnsi="Monaco"/>
          <w:sz w:val="18"/>
          <w:szCs w:val="18"/>
        </w:rPr>
        <w:t xml:space="preserve">  real qr_n3 = (n3-n1)-1;  //avoids cmdstan ambiguity with sqrt(int)</w:t>
      </w:r>
    </w:p>
    <w:p w14:paraId="6598757D"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3-n1,n_t] Q_new = qr_Q(X_new)[,1:n_t] * sqrt(qr_n3);</w:t>
      </w:r>
    </w:p>
    <w:p w14:paraId="24E01B45"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_t,n_t] R_new = qr_R(X_new)[1:n_t,] / sqrt(qr_n3);</w:t>
      </w:r>
    </w:p>
    <w:p w14:paraId="4482FE42"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_t,n_t] R_new_inv = inverse(R_new);</w:t>
      </w:r>
    </w:p>
    <w:p w14:paraId="7060FBCC" w14:textId="77777777" w:rsidR="0044651F" w:rsidRPr="00B93B49" w:rsidRDefault="0044651F" w:rsidP="00B93B49">
      <w:pPr>
        <w:rPr>
          <w:rFonts w:ascii="Monaco" w:hAnsi="Monaco"/>
          <w:sz w:val="18"/>
          <w:szCs w:val="18"/>
        </w:rPr>
      </w:pPr>
      <w:r w:rsidRPr="00B93B49">
        <w:rPr>
          <w:rFonts w:ascii="Monaco" w:hAnsi="Monaco"/>
          <w:sz w:val="18"/>
          <w:szCs w:val="18"/>
        </w:rPr>
        <w:t xml:space="preserve">  //CAR</w:t>
      </w:r>
    </w:p>
    <w:p w14:paraId="53A8A86F" w14:textId="77777777" w:rsidR="0044651F" w:rsidRPr="00B93B49" w:rsidRDefault="0044651F" w:rsidP="00B93B49">
      <w:pPr>
        <w:rPr>
          <w:rFonts w:ascii="Monaco" w:hAnsi="Monaco"/>
          <w:sz w:val="18"/>
          <w:szCs w:val="18"/>
        </w:rPr>
      </w:pPr>
      <w:r w:rsidRPr="00B93B49">
        <w:rPr>
          <w:rFonts w:ascii="Monaco" w:hAnsi="Monaco"/>
          <w:sz w:val="18"/>
          <w:szCs w:val="18"/>
        </w:rPr>
        <w:t xml:space="preserve">  int W_sp[W_n, 2];   // sparse representation of djacency pairs</w:t>
      </w:r>
    </w:p>
    <w:p w14:paraId="085296C0"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3] dist_sp;     // diagonal of D (number of neigbors for each site)</w:t>
      </w:r>
    </w:p>
    <w:p w14:paraId="636DF0DB"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3] lambda;       // eigenvalues of invsqrtD * W * invsqrtD</w:t>
      </w:r>
    </w:p>
    <w:p w14:paraId="0BBDE8BD" w14:textId="77777777" w:rsidR="0044651F" w:rsidRPr="00B93B49" w:rsidRDefault="0044651F" w:rsidP="00B93B49">
      <w:pPr>
        <w:rPr>
          <w:rFonts w:ascii="Monaco" w:hAnsi="Monaco"/>
          <w:sz w:val="18"/>
          <w:szCs w:val="18"/>
        </w:rPr>
      </w:pPr>
      <w:r w:rsidRPr="00B93B49">
        <w:rPr>
          <w:rFonts w:ascii="Monaco" w:hAnsi="Monaco"/>
          <w:sz w:val="18"/>
          <w:szCs w:val="18"/>
        </w:rPr>
        <w:t xml:space="preserve">  { </w:t>
      </w:r>
    </w:p>
    <w:p w14:paraId="0F9652B6" w14:textId="77777777" w:rsidR="0044651F" w:rsidRPr="00B93B49" w:rsidRDefault="0044651F" w:rsidP="00B93B49">
      <w:pPr>
        <w:rPr>
          <w:rFonts w:ascii="Monaco" w:hAnsi="Monaco"/>
          <w:sz w:val="18"/>
          <w:szCs w:val="18"/>
        </w:rPr>
      </w:pPr>
      <w:r w:rsidRPr="00B93B49">
        <w:rPr>
          <w:rFonts w:ascii="Monaco" w:hAnsi="Monaco"/>
          <w:sz w:val="18"/>
          <w:szCs w:val="18"/>
        </w:rPr>
        <w:t xml:space="preserve">    int counter = 1;</w:t>
      </w:r>
    </w:p>
    <w:p w14:paraId="14EFBE80" w14:textId="77777777" w:rsidR="0044651F" w:rsidRPr="00B93B49" w:rsidRDefault="0044651F" w:rsidP="00B93B49">
      <w:pPr>
        <w:rPr>
          <w:rFonts w:ascii="Monaco" w:hAnsi="Monaco"/>
          <w:sz w:val="18"/>
          <w:szCs w:val="18"/>
        </w:rPr>
      </w:pPr>
      <w:r w:rsidRPr="00B93B49">
        <w:rPr>
          <w:rFonts w:ascii="Monaco" w:hAnsi="Monaco"/>
          <w:sz w:val="18"/>
          <w:szCs w:val="18"/>
        </w:rPr>
        <w:t xml:space="preserve">    for (i in 1:(n3 - 1)) {// identify neighbor pairs with upper triangle of W</w:t>
      </w:r>
    </w:p>
    <w:p w14:paraId="4C6BF8AF" w14:textId="77777777" w:rsidR="0044651F" w:rsidRPr="00B93B49" w:rsidRDefault="0044651F" w:rsidP="00B93B49">
      <w:pPr>
        <w:rPr>
          <w:rFonts w:ascii="Monaco" w:hAnsi="Monaco"/>
          <w:sz w:val="18"/>
          <w:szCs w:val="18"/>
        </w:rPr>
      </w:pPr>
      <w:r w:rsidRPr="00B93B49">
        <w:rPr>
          <w:rFonts w:ascii="Monaco" w:hAnsi="Monaco"/>
          <w:sz w:val="18"/>
          <w:szCs w:val="18"/>
        </w:rPr>
        <w:t xml:space="preserve">      for (j in (i + 1):n3) {</w:t>
      </w:r>
    </w:p>
    <w:p w14:paraId="653036A7" w14:textId="77777777" w:rsidR="0044651F" w:rsidRPr="00B93B49" w:rsidRDefault="0044651F" w:rsidP="00B93B49">
      <w:pPr>
        <w:rPr>
          <w:rFonts w:ascii="Monaco" w:hAnsi="Monaco"/>
          <w:sz w:val="18"/>
          <w:szCs w:val="18"/>
        </w:rPr>
      </w:pPr>
      <w:r w:rsidRPr="00B93B49">
        <w:rPr>
          <w:rFonts w:ascii="Monaco" w:hAnsi="Monaco"/>
          <w:sz w:val="18"/>
          <w:szCs w:val="18"/>
        </w:rPr>
        <w:t xml:space="preserve">        if (W[i, j] == 1) {</w:t>
      </w:r>
    </w:p>
    <w:p w14:paraId="05AD7FC9" w14:textId="77777777" w:rsidR="0044651F" w:rsidRPr="00B93B49" w:rsidRDefault="0044651F" w:rsidP="00B93B49">
      <w:pPr>
        <w:rPr>
          <w:rFonts w:ascii="Monaco" w:hAnsi="Monaco"/>
          <w:sz w:val="18"/>
          <w:szCs w:val="18"/>
        </w:rPr>
      </w:pPr>
      <w:r w:rsidRPr="00B93B49">
        <w:rPr>
          <w:rFonts w:ascii="Monaco" w:hAnsi="Monaco"/>
          <w:sz w:val="18"/>
          <w:szCs w:val="18"/>
        </w:rPr>
        <w:t xml:space="preserve">          W_sp[counter, 1] = i;</w:t>
      </w:r>
    </w:p>
    <w:p w14:paraId="6C0BF0B3" w14:textId="77777777" w:rsidR="0044651F" w:rsidRPr="00B93B49" w:rsidRDefault="0044651F" w:rsidP="00B93B49">
      <w:pPr>
        <w:rPr>
          <w:rFonts w:ascii="Monaco" w:hAnsi="Monaco"/>
          <w:sz w:val="18"/>
          <w:szCs w:val="18"/>
        </w:rPr>
      </w:pPr>
      <w:r w:rsidRPr="00B93B49">
        <w:rPr>
          <w:rFonts w:ascii="Monaco" w:hAnsi="Monaco"/>
          <w:sz w:val="18"/>
          <w:szCs w:val="18"/>
        </w:rPr>
        <w:t xml:space="preserve">          W_sp[counter, 2] = j;</w:t>
      </w:r>
    </w:p>
    <w:p w14:paraId="211DE316" w14:textId="77777777" w:rsidR="0044651F" w:rsidRPr="00B93B49" w:rsidRDefault="0044651F" w:rsidP="00B93B49">
      <w:pPr>
        <w:rPr>
          <w:rFonts w:ascii="Monaco" w:hAnsi="Monaco"/>
          <w:sz w:val="18"/>
          <w:szCs w:val="18"/>
        </w:rPr>
      </w:pPr>
      <w:r w:rsidRPr="00B93B49">
        <w:rPr>
          <w:rFonts w:ascii="Monaco" w:hAnsi="Monaco"/>
          <w:sz w:val="18"/>
          <w:szCs w:val="18"/>
        </w:rPr>
        <w:t xml:space="preserve">          counter = counter + 1;</w:t>
      </w:r>
    </w:p>
    <w:p w14:paraId="129D97BD"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42D2F1D8"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3194D08C"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351165F9"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7781D67F" w14:textId="77777777" w:rsidR="0044651F" w:rsidRPr="00B93B49" w:rsidRDefault="0044651F" w:rsidP="00B93B49">
      <w:pPr>
        <w:rPr>
          <w:rFonts w:ascii="Monaco" w:hAnsi="Monaco"/>
          <w:sz w:val="18"/>
          <w:szCs w:val="18"/>
        </w:rPr>
      </w:pPr>
      <w:r w:rsidRPr="00B93B49">
        <w:rPr>
          <w:rFonts w:ascii="Monaco" w:hAnsi="Monaco"/>
          <w:sz w:val="18"/>
          <w:szCs w:val="18"/>
        </w:rPr>
        <w:t xml:space="preserve">  for (i in 1:n3) dist_sp[i] = sum(W[i]);</w:t>
      </w:r>
    </w:p>
    <w:p w14:paraId="4B0ECC8F"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11CA5EB2"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3] invsqrtD;  </w:t>
      </w:r>
    </w:p>
    <w:p w14:paraId="1B9F96DA" w14:textId="77777777" w:rsidR="0044651F" w:rsidRPr="00B93B49" w:rsidRDefault="0044651F" w:rsidP="00B93B49">
      <w:pPr>
        <w:rPr>
          <w:rFonts w:ascii="Monaco" w:hAnsi="Monaco"/>
          <w:sz w:val="18"/>
          <w:szCs w:val="18"/>
        </w:rPr>
      </w:pPr>
      <w:r w:rsidRPr="00B93B49">
        <w:rPr>
          <w:rFonts w:ascii="Monaco" w:hAnsi="Monaco"/>
          <w:sz w:val="18"/>
          <w:szCs w:val="18"/>
        </w:rPr>
        <w:t xml:space="preserve">    for (i in 1:n3) invsqrtD[i] = 1 / sqrt(dist_sp[i]);</w:t>
      </w:r>
    </w:p>
    <w:p w14:paraId="546AE7E9" w14:textId="77777777" w:rsidR="0044651F" w:rsidRPr="00B93B49" w:rsidRDefault="0044651F" w:rsidP="00B93B49">
      <w:pPr>
        <w:rPr>
          <w:rFonts w:ascii="Monaco" w:hAnsi="Monaco"/>
          <w:sz w:val="18"/>
          <w:szCs w:val="18"/>
        </w:rPr>
      </w:pPr>
      <w:r w:rsidRPr="00B93B49">
        <w:rPr>
          <w:rFonts w:ascii="Monaco" w:hAnsi="Monaco"/>
          <w:sz w:val="18"/>
          <w:szCs w:val="18"/>
        </w:rPr>
        <w:t xml:space="preserve">    lambda = eigenvalues_sym(quad_form(W, diag_matrix(invsqrtD)));</w:t>
      </w:r>
    </w:p>
    <w:p w14:paraId="244FB0C2"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203CD786" w14:textId="77777777" w:rsidR="0044651F" w:rsidRPr="00B93B49" w:rsidRDefault="0044651F" w:rsidP="00B93B49">
      <w:pPr>
        <w:rPr>
          <w:rFonts w:ascii="Monaco" w:hAnsi="Monaco"/>
          <w:sz w:val="18"/>
          <w:szCs w:val="18"/>
        </w:rPr>
      </w:pPr>
      <w:r w:rsidRPr="00B93B49">
        <w:rPr>
          <w:rFonts w:ascii="Monaco" w:hAnsi="Monaco"/>
          <w:sz w:val="18"/>
          <w:szCs w:val="18"/>
        </w:rPr>
        <w:t>}</w:t>
      </w:r>
    </w:p>
    <w:p w14:paraId="5924E960" w14:textId="77777777" w:rsidR="0044651F" w:rsidRPr="00B93B49" w:rsidRDefault="0044651F" w:rsidP="00B93B49">
      <w:pPr>
        <w:rPr>
          <w:rFonts w:ascii="Monaco" w:hAnsi="Monaco"/>
          <w:sz w:val="18"/>
          <w:szCs w:val="18"/>
        </w:rPr>
      </w:pPr>
    </w:p>
    <w:p w14:paraId="7819DC77" w14:textId="77777777" w:rsidR="0044651F" w:rsidRPr="00B93B49" w:rsidRDefault="0044651F" w:rsidP="00B93B49">
      <w:pPr>
        <w:rPr>
          <w:rFonts w:ascii="Monaco" w:hAnsi="Monaco"/>
          <w:sz w:val="18"/>
          <w:szCs w:val="18"/>
        </w:rPr>
      </w:pPr>
      <w:r w:rsidRPr="00B93B49">
        <w:rPr>
          <w:rFonts w:ascii="Monaco" w:hAnsi="Monaco"/>
          <w:sz w:val="18"/>
          <w:szCs w:val="18"/>
        </w:rPr>
        <w:t>parameters {</w:t>
      </w:r>
    </w:p>
    <w:p w14:paraId="132BC435" w14:textId="77777777" w:rsidR="0044651F" w:rsidRPr="00B93B49" w:rsidRDefault="0044651F" w:rsidP="00B93B49">
      <w:pPr>
        <w:rPr>
          <w:rFonts w:ascii="Monaco" w:hAnsi="Monaco"/>
          <w:sz w:val="18"/>
          <w:szCs w:val="18"/>
        </w:rPr>
      </w:pPr>
      <w:r w:rsidRPr="00B93B49">
        <w:rPr>
          <w:rFonts w:ascii="Monaco" w:hAnsi="Monaco"/>
          <w:sz w:val="18"/>
          <w:szCs w:val="18"/>
        </w:rPr>
        <w:t xml:space="preserve">  cholesky_factor_corr[d] L_Omega[2];  //covariance</w:t>
      </w:r>
    </w:p>
    <w:p w14:paraId="1112EC37"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lt;lower=0&gt;[d] L_sigma[2];  //covariance</w:t>
      </w:r>
    </w:p>
    <w:p w14:paraId="1DFCADFC"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d] nu[n1];  //landcover: latent, unconstrained</w:t>
      </w:r>
    </w:p>
    <w:p w14:paraId="01AB5246"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_t] theta_qr;  //thetas (QR decomposition)</w:t>
      </w:r>
    </w:p>
    <w:p w14:paraId="248003F9"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tot_b] beta_z;  //betas (QR decomposition, non-centered)</w:t>
      </w:r>
    </w:p>
    <w:p w14:paraId="5E25384E" w14:textId="77777777" w:rsidR="0044651F" w:rsidRPr="00B93B49" w:rsidRDefault="0044651F" w:rsidP="00B93B49">
      <w:pPr>
        <w:rPr>
          <w:rFonts w:ascii="Monaco" w:hAnsi="Monaco"/>
          <w:sz w:val="18"/>
          <w:szCs w:val="18"/>
        </w:rPr>
      </w:pPr>
      <w:r w:rsidRPr="00B93B49">
        <w:rPr>
          <w:rFonts w:ascii="Monaco" w:hAnsi="Monaco"/>
          <w:sz w:val="18"/>
          <w:szCs w:val="18"/>
        </w:rPr>
        <w:t xml:space="preserve">  real&lt;lower=0&gt; beta_scale;  //betas (QR decomposition, non-centered)</w:t>
      </w:r>
    </w:p>
    <w:p w14:paraId="54EDF8CD"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3, d] phi; </w:t>
      </w:r>
    </w:p>
    <w:p w14:paraId="486EC2F7" w14:textId="77777777" w:rsidR="0044651F" w:rsidRPr="00B93B49" w:rsidRDefault="0044651F" w:rsidP="00B93B49">
      <w:pPr>
        <w:rPr>
          <w:rFonts w:ascii="Monaco" w:hAnsi="Monaco"/>
          <w:sz w:val="18"/>
          <w:szCs w:val="18"/>
        </w:rPr>
      </w:pPr>
      <w:r w:rsidRPr="00B93B49">
        <w:rPr>
          <w:rFonts w:ascii="Monaco" w:hAnsi="Monaco"/>
          <w:sz w:val="18"/>
          <w:szCs w:val="18"/>
        </w:rPr>
        <w:t xml:space="preserve">  real&lt;lower=0&gt; tau[d];</w:t>
      </w:r>
    </w:p>
    <w:p w14:paraId="5C3A462F" w14:textId="77777777" w:rsidR="0044651F" w:rsidRPr="00B93B49" w:rsidRDefault="0044651F" w:rsidP="00B93B49">
      <w:pPr>
        <w:rPr>
          <w:rFonts w:ascii="Monaco" w:hAnsi="Monaco"/>
          <w:sz w:val="18"/>
          <w:szCs w:val="18"/>
        </w:rPr>
      </w:pPr>
      <w:r w:rsidRPr="00B93B49">
        <w:rPr>
          <w:rFonts w:ascii="Monaco" w:hAnsi="Monaco"/>
          <w:sz w:val="18"/>
          <w:szCs w:val="18"/>
        </w:rPr>
        <w:t xml:space="preserve">  real&lt;lower=0, upper=1&gt; alpha[d];</w:t>
      </w:r>
    </w:p>
    <w:p w14:paraId="42A36BB7" w14:textId="77777777" w:rsidR="0044651F" w:rsidRPr="00B93B49" w:rsidRDefault="0044651F" w:rsidP="00B93B49">
      <w:pPr>
        <w:rPr>
          <w:rFonts w:ascii="Monaco" w:hAnsi="Monaco"/>
          <w:sz w:val="18"/>
          <w:szCs w:val="18"/>
        </w:rPr>
      </w:pPr>
      <w:r w:rsidRPr="00B93B49">
        <w:rPr>
          <w:rFonts w:ascii="Monaco" w:hAnsi="Monaco"/>
          <w:sz w:val="18"/>
          <w:szCs w:val="18"/>
        </w:rPr>
        <w:t>}</w:t>
      </w:r>
    </w:p>
    <w:p w14:paraId="126821E0" w14:textId="77777777" w:rsidR="0044651F" w:rsidRPr="00B93B49" w:rsidRDefault="0044651F" w:rsidP="00B93B49">
      <w:pPr>
        <w:rPr>
          <w:rFonts w:ascii="Monaco" w:hAnsi="Monaco"/>
          <w:sz w:val="18"/>
          <w:szCs w:val="18"/>
        </w:rPr>
      </w:pPr>
    </w:p>
    <w:p w14:paraId="3FE85269" w14:textId="77777777" w:rsidR="0044651F" w:rsidRPr="00B93B49" w:rsidRDefault="0044651F" w:rsidP="00B93B49">
      <w:pPr>
        <w:rPr>
          <w:rFonts w:ascii="Monaco" w:hAnsi="Monaco"/>
          <w:sz w:val="18"/>
          <w:szCs w:val="18"/>
        </w:rPr>
      </w:pPr>
      <w:r w:rsidRPr="00B93B49">
        <w:rPr>
          <w:rFonts w:ascii="Monaco" w:hAnsi="Monaco"/>
          <w:sz w:val="18"/>
          <w:szCs w:val="18"/>
        </w:rPr>
        <w:t>transformed parameters {</w:t>
      </w:r>
    </w:p>
    <w:p w14:paraId="4EAE5D49"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d,d] Sigma[2];  //covariance</w:t>
      </w:r>
    </w:p>
    <w:p w14:paraId="123D9CE1"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d] Z_[n1];  //Z split &amp; unbiased  </w:t>
      </w:r>
    </w:p>
    <w:p w14:paraId="60B811AB"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tot_b] beta_qr = beta_z * beta_scale;  //implies beta ~ N(0,scale)</w:t>
      </w:r>
    </w:p>
    <w:p w14:paraId="108AB43A"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3430C626" w14:textId="77777777" w:rsidR="0044651F" w:rsidRPr="00B93B49" w:rsidRDefault="0044651F" w:rsidP="00B93B49">
      <w:pPr>
        <w:rPr>
          <w:rFonts w:ascii="Monaco" w:hAnsi="Monaco"/>
          <w:sz w:val="18"/>
          <w:szCs w:val="18"/>
        </w:rPr>
      </w:pPr>
      <w:r w:rsidRPr="00B93B49">
        <w:rPr>
          <w:rFonts w:ascii="Monaco" w:hAnsi="Monaco"/>
          <w:sz w:val="18"/>
          <w:szCs w:val="18"/>
        </w:rPr>
        <w:t xml:space="preserve">  for(k in 1:2) Sigma[k] = diag_pre_multiply(L_sigma[k], L_Omega[k]);</w:t>
      </w:r>
    </w:p>
    <w:p w14:paraId="4E2E78AB"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7D8224B"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1] p = inv_logit(Q[1:n1,] * theta_qr);</w:t>
      </w:r>
    </w:p>
    <w:p w14:paraId="69A87FD8"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1,d-1] rho;</w:t>
      </w:r>
    </w:p>
    <w:p w14:paraId="003D7131" w14:textId="77777777" w:rsidR="0044651F" w:rsidRPr="00B93B49" w:rsidRDefault="0044651F" w:rsidP="00B93B49">
      <w:pPr>
        <w:rPr>
          <w:rFonts w:ascii="Monaco" w:hAnsi="Monaco"/>
          <w:sz w:val="18"/>
          <w:szCs w:val="18"/>
        </w:rPr>
      </w:pPr>
      <w:r w:rsidRPr="00B93B49">
        <w:rPr>
          <w:rFonts w:ascii="Monaco" w:hAnsi="Monaco"/>
          <w:sz w:val="18"/>
          <w:szCs w:val="18"/>
        </w:rPr>
        <w:t xml:space="preserve">    for(j in 1:(d-2)) {</w:t>
      </w:r>
    </w:p>
    <w:p w14:paraId="502C119B" w14:textId="77777777" w:rsidR="0044651F" w:rsidRPr="00B93B49" w:rsidRDefault="0044651F" w:rsidP="00B93B49">
      <w:pPr>
        <w:rPr>
          <w:rFonts w:ascii="Monaco" w:hAnsi="Monaco"/>
          <w:sz w:val="18"/>
          <w:szCs w:val="18"/>
        </w:rPr>
      </w:pPr>
      <w:r w:rsidRPr="00B93B49">
        <w:rPr>
          <w:rFonts w:ascii="Monaco" w:hAnsi="Monaco"/>
          <w:sz w:val="18"/>
          <w:szCs w:val="18"/>
        </w:rPr>
        <w:t xml:space="preserve">      rho[,j] = Q[1:n1,2:n_t] * beta_qr[ri[j+j-1]:ri[j+j]];</w:t>
      </w:r>
    </w:p>
    <w:p w14:paraId="45AC58FA" w14:textId="77777777" w:rsidR="0044651F" w:rsidRPr="00B93B49" w:rsidRDefault="0044651F" w:rsidP="00B93B49">
      <w:pPr>
        <w:rPr>
          <w:rFonts w:ascii="Monaco" w:hAnsi="Monaco"/>
          <w:sz w:val="18"/>
          <w:szCs w:val="18"/>
        </w:rPr>
      </w:pPr>
      <w:r w:rsidRPr="00B93B49">
        <w:rPr>
          <w:rFonts w:ascii="Monaco" w:hAnsi="Monaco"/>
          <w:sz w:val="18"/>
          <w:szCs w:val="18"/>
        </w:rPr>
        <w:t xml:space="preserve">      Z_[,j] = to_array_1d(Z[1:n1,j] + rho[,j] + phi[1:n1,j]);</w:t>
      </w:r>
    </w:p>
    <w:p w14:paraId="7FDE45BC"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0D26321D" w14:textId="77777777" w:rsidR="0044651F" w:rsidRPr="00B93B49" w:rsidRDefault="0044651F" w:rsidP="00B93B49">
      <w:pPr>
        <w:rPr>
          <w:rFonts w:ascii="Monaco" w:hAnsi="Monaco"/>
          <w:sz w:val="18"/>
          <w:szCs w:val="18"/>
        </w:rPr>
      </w:pPr>
      <w:r w:rsidRPr="00B93B49">
        <w:rPr>
          <w:rFonts w:ascii="Monaco" w:hAnsi="Monaco"/>
          <w:sz w:val="18"/>
          <w:szCs w:val="18"/>
        </w:rPr>
        <w:t xml:space="preserve">    rho[,d-1] = Q[,2:n_t] * beta_qr[ri[d+d-3]:ri[d+d-2]];</w:t>
      </w:r>
    </w:p>
    <w:p w14:paraId="0D5D3CE8" w14:textId="77777777" w:rsidR="0044651F" w:rsidRPr="00B93B49" w:rsidRDefault="0044651F" w:rsidP="00B93B49">
      <w:pPr>
        <w:rPr>
          <w:rFonts w:ascii="Monaco" w:hAnsi="Monaco"/>
          <w:sz w:val="18"/>
          <w:szCs w:val="18"/>
        </w:rPr>
      </w:pPr>
      <w:r w:rsidRPr="00B93B49">
        <w:rPr>
          <w:rFonts w:ascii="Monaco" w:hAnsi="Monaco"/>
          <w:sz w:val="18"/>
          <w:szCs w:val="18"/>
        </w:rPr>
        <w:t xml:space="preserve">    Z_[,d-1] = to_array_1d((Z[1:n1,d-1] + rho[,d-1]) .* p + phi[1:n1,d-1]);</w:t>
      </w:r>
    </w:p>
    <w:p w14:paraId="4CF656DD" w14:textId="77777777" w:rsidR="0044651F" w:rsidRPr="00B93B49" w:rsidRDefault="0044651F" w:rsidP="00B93B49">
      <w:pPr>
        <w:rPr>
          <w:rFonts w:ascii="Monaco" w:hAnsi="Monaco"/>
          <w:sz w:val="18"/>
          <w:szCs w:val="18"/>
        </w:rPr>
      </w:pPr>
      <w:r w:rsidRPr="00B93B49">
        <w:rPr>
          <w:rFonts w:ascii="Monaco" w:hAnsi="Monaco"/>
          <w:sz w:val="18"/>
          <w:szCs w:val="18"/>
        </w:rPr>
        <w:t xml:space="preserve">    Z_[,d] = to_array_1d((Z[1:n1,d-1] + rho[,d-1]) .* (1-p) + phi[1:n1,d]);</w:t>
      </w:r>
    </w:p>
    <w:p w14:paraId="216F3A2C"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43177450" w14:textId="77777777" w:rsidR="0044651F" w:rsidRPr="00B93B49" w:rsidRDefault="0044651F" w:rsidP="00B93B49">
      <w:pPr>
        <w:rPr>
          <w:rFonts w:ascii="Monaco" w:hAnsi="Monaco"/>
          <w:sz w:val="18"/>
          <w:szCs w:val="18"/>
        </w:rPr>
      </w:pPr>
      <w:r w:rsidRPr="00B93B49">
        <w:rPr>
          <w:rFonts w:ascii="Monaco" w:hAnsi="Monaco"/>
          <w:sz w:val="18"/>
          <w:szCs w:val="18"/>
        </w:rPr>
        <w:t>}</w:t>
      </w:r>
    </w:p>
    <w:p w14:paraId="75D60217" w14:textId="77777777" w:rsidR="0044651F" w:rsidRPr="00B93B49" w:rsidRDefault="0044651F" w:rsidP="00B93B49">
      <w:pPr>
        <w:rPr>
          <w:rFonts w:ascii="Monaco" w:hAnsi="Monaco"/>
          <w:sz w:val="18"/>
          <w:szCs w:val="18"/>
        </w:rPr>
      </w:pPr>
    </w:p>
    <w:p w14:paraId="2E1B352D" w14:textId="77777777" w:rsidR="0044651F" w:rsidRPr="00B93B49" w:rsidRDefault="0044651F" w:rsidP="00B93B49">
      <w:pPr>
        <w:rPr>
          <w:rFonts w:ascii="Monaco" w:hAnsi="Monaco"/>
          <w:sz w:val="18"/>
          <w:szCs w:val="18"/>
        </w:rPr>
      </w:pPr>
      <w:r w:rsidRPr="00B93B49">
        <w:rPr>
          <w:rFonts w:ascii="Monaco" w:hAnsi="Monaco"/>
          <w:sz w:val="18"/>
          <w:szCs w:val="18"/>
        </w:rPr>
        <w:t>model {</w:t>
      </w:r>
    </w:p>
    <w:p w14:paraId="64D3CCE6" w14:textId="77777777" w:rsidR="0044651F" w:rsidRPr="00B93B49" w:rsidRDefault="0044651F" w:rsidP="00B93B49">
      <w:pPr>
        <w:rPr>
          <w:rFonts w:ascii="Monaco" w:hAnsi="Monaco"/>
          <w:sz w:val="18"/>
          <w:szCs w:val="18"/>
        </w:rPr>
      </w:pPr>
      <w:r w:rsidRPr="00B93B49">
        <w:rPr>
          <w:rFonts w:ascii="Monaco" w:hAnsi="Monaco"/>
          <w:sz w:val="18"/>
          <w:szCs w:val="18"/>
        </w:rPr>
        <w:t xml:space="preserve">  for(k in 1:2) {</w:t>
      </w:r>
    </w:p>
    <w:p w14:paraId="2C686D52" w14:textId="77777777" w:rsidR="0044651F" w:rsidRPr="00B93B49" w:rsidRDefault="0044651F" w:rsidP="00B93B49">
      <w:pPr>
        <w:rPr>
          <w:rFonts w:ascii="Monaco" w:hAnsi="Monaco"/>
          <w:sz w:val="18"/>
          <w:szCs w:val="18"/>
        </w:rPr>
      </w:pPr>
      <w:r w:rsidRPr="00B93B49">
        <w:rPr>
          <w:rFonts w:ascii="Monaco" w:hAnsi="Monaco"/>
          <w:sz w:val="18"/>
          <w:szCs w:val="18"/>
        </w:rPr>
        <w:t xml:space="preserve">    L_Omega[k] ~ lkj_corr_cholesky(8);</w:t>
      </w:r>
    </w:p>
    <w:p w14:paraId="3D36AD7E" w14:textId="77777777" w:rsidR="0044651F" w:rsidRPr="00B93B49" w:rsidRDefault="0044651F" w:rsidP="00B93B49">
      <w:pPr>
        <w:rPr>
          <w:rFonts w:ascii="Monaco" w:hAnsi="Monaco"/>
          <w:sz w:val="18"/>
          <w:szCs w:val="18"/>
        </w:rPr>
      </w:pPr>
      <w:r w:rsidRPr="00B93B49">
        <w:rPr>
          <w:rFonts w:ascii="Monaco" w:hAnsi="Monaco"/>
          <w:sz w:val="18"/>
          <w:szCs w:val="18"/>
        </w:rPr>
        <w:t xml:space="preserve">    L_sigma[k] ~ normal(0, 1);</w:t>
      </w:r>
    </w:p>
    <w:p w14:paraId="75AA9848"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2CA0F65F" w14:textId="77777777" w:rsidR="0044651F" w:rsidRPr="00B93B49" w:rsidRDefault="0044651F" w:rsidP="00B93B49">
      <w:pPr>
        <w:rPr>
          <w:rFonts w:ascii="Monaco" w:hAnsi="Monaco"/>
          <w:sz w:val="18"/>
          <w:szCs w:val="18"/>
        </w:rPr>
      </w:pPr>
      <w:r w:rsidRPr="00B93B49">
        <w:rPr>
          <w:rFonts w:ascii="Monaco" w:hAnsi="Monaco"/>
          <w:sz w:val="18"/>
          <w:szCs w:val="18"/>
        </w:rPr>
        <w:t xml:space="preserve">  for(j in 1:d) {</w:t>
      </w:r>
    </w:p>
    <w:p w14:paraId="361869DD" w14:textId="77777777" w:rsidR="0044651F" w:rsidRPr="00B93B49" w:rsidRDefault="0044651F" w:rsidP="00B93B49">
      <w:pPr>
        <w:rPr>
          <w:rFonts w:ascii="Monaco" w:hAnsi="Monaco"/>
          <w:sz w:val="18"/>
          <w:szCs w:val="18"/>
        </w:rPr>
      </w:pPr>
      <w:r w:rsidRPr="00B93B49">
        <w:rPr>
          <w:rFonts w:ascii="Monaco" w:hAnsi="Monaco"/>
          <w:sz w:val="18"/>
          <w:szCs w:val="18"/>
        </w:rPr>
        <w:t xml:space="preserve">    phi[,j] ~ sparse_car(tau[j], alpha[j], W_sp, dist_sp, lambda, n3, W_n);</w:t>
      </w:r>
    </w:p>
    <w:p w14:paraId="61A20479" w14:textId="77777777" w:rsidR="0044651F" w:rsidRPr="00B93B49" w:rsidRDefault="0044651F" w:rsidP="00B93B49">
      <w:pPr>
        <w:rPr>
          <w:rFonts w:ascii="Monaco" w:hAnsi="Monaco"/>
          <w:sz w:val="18"/>
          <w:szCs w:val="18"/>
        </w:rPr>
      </w:pPr>
      <w:r w:rsidRPr="00B93B49">
        <w:rPr>
          <w:rFonts w:ascii="Monaco" w:hAnsi="Monaco"/>
          <w:sz w:val="18"/>
          <w:szCs w:val="18"/>
        </w:rPr>
        <w:t xml:space="preserve">    nu[,j] ~ normal(0.5, 1);  //will be near observations [0,1]</w:t>
      </w:r>
    </w:p>
    <w:p w14:paraId="1F9270D9"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4FFFF4F8" w14:textId="77777777" w:rsidR="0044651F" w:rsidRPr="00B93B49" w:rsidRDefault="0044651F" w:rsidP="00B93B49">
      <w:pPr>
        <w:rPr>
          <w:rFonts w:ascii="Monaco" w:hAnsi="Monaco"/>
          <w:sz w:val="18"/>
          <w:szCs w:val="18"/>
        </w:rPr>
      </w:pPr>
      <w:r w:rsidRPr="00B93B49">
        <w:rPr>
          <w:rFonts w:ascii="Monaco" w:hAnsi="Monaco"/>
          <w:sz w:val="18"/>
          <w:szCs w:val="18"/>
        </w:rPr>
        <w:t xml:space="preserve">  tau ~ gamma(2,2);</w:t>
      </w:r>
    </w:p>
    <w:p w14:paraId="2965BA84" w14:textId="77777777" w:rsidR="0044651F" w:rsidRPr="00B93B49" w:rsidRDefault="0044651F" w:rsidP="00B93B49">
      <w:pPr>
        <w:rPr>
          <w:rFonts w:ascii="Monaco" w:hAnsi="Monaco"/>
          <w:sz w:val="18"/>
          <w:szCs w:val="18"/>
        </w:rPr>
      </w:pPr>
      <w:r w:rsidRPr="00B93B49">
        <w:rPr>
          <w:rFonts w:ascii="Monaco" w:hAnsi="Monaco"/>
          <w:sz w:val="18"/>
          <w:szCs w:val="18"/>
        </w:rPr>
        <w:t xml:space="preserve">  theta_qr ~ normal(0, 1);</w:t>
      </w:r>
    </w:p>
    <w:p w14:paraId="3EB12D6C" w14:textId="77777777" w:rsidR="0044651F" w:rsidRPr="00B93B49" w:rsidRDefault="0044651F" w:rsidP="00B93B49">
      <w:pPr>
        <w:rPr>
          <w:rFonts w:ascii="Monaco" w:hAnsi="Monaco"/>
          <w:sz w:val="18"/>
          <w:szCs w:val="18"/>
        </w:rPr>
      </w:pPr>
      <w:r w:rsidRPr="00B93B49">
        <w:rPr>
          <w:rFonts w:ascii="Monaco" w:hAnsi="Monaco"/>
          <w:sz w:val="18"/>
          <w:szCs w:val="18"/>
        </w:rPr>
        <w:t xml:space="preserve">  beta_z ~ normal(0, 1);</w:t>
      </w:r>
    </w:p>
    <w:p w14:paraId="2E286F69" w14:textId="77777777" w:rsidR="0044651F" w:rsidRPr="00B93B49" w:rsidRDefault="0044651F" w:rsidP="00B93B49">
      <w:pPr>
        <w:rPr>
          <w:rFonts w:ascii="Monaco" w:hAnsi="Monaco"/>
          <w:sz w:val="18"/>
          <w:szCs w:val="18"/>
        </w:rPr>
      </w:pPr>
      <w:r w:rsidRPr="00B93B49">
        <w:rPr>
          <w:rFonts w:ascii="Monaco" w:hAnsi="Monaco"/>
          <w:sz w:val="18"/>
          <w:szCs w:val="18"/>
        </w:rPr>
        <w:t xml:space="preserve">  beta_scale ~ normal(0, 1);</w:t>
      </w:r>
    </w:p>
    <w:p w14:paraId="6046ED8D" w14:textId="77777777" w:rsidR="0044651F" w:rsidRPr="00B93B49" w:rsidRDefault="0044651F" w:rsidP="00B93B49">
      <w:pPr>
        <w:rPr>
          <w:rFonts w:ascii="Monaco" w:hAnsi="Monaco"/>
          <w:sz w:val="18"/>
          <w:szCs w:val="18"/>
        </w:rPr>
      </w:pPr>
      <w:r w:rsidRPr="00B93B49">
        <w:rPr>
          <w:rFonts w:ascii="Monaco" w:hAnsi="Monaco"/>
          <w:sz w:val="18"/>
          <w:szCs w:val="18"/>
        </w:rPr>
        <w:t xml:space="preserve">  Y ~ multi_normal_cholesky(nu, Sigma[1]);</w:t>
      </w:r>
    </w:p>
    <w:p w14:paraId="1C143555" w14:textId="77777777" w:rsidR="0044651F" w:rsidRPr="00B93B49" w:rsidRDefault="0044651F" w:rsidP="00B93B49">
      <w:pPr>
        <w:rPr>
          <w:rFonts w:ascii="Monaco" w:hAnsi="Monaco"/>
          <w:sz w:val="18"/>
          <w:szCs w:val="18"/>
        </w:rPr>
      </w:pPr>
      <w:r w:rsidRPr="00B93B49">
        <w:rPr>
          <w:rFonts w:ascii="Monaco" w:hAnsi="Monaco"/>
          <w:sz w:val="18"/>
          <w:szCs w:val="18"/>
        </w:rPr>
        <w:t xml:space="preserve">  Z_ ~ multi_normal_cholesky(nu, Sigma[2]);</w:t>
      </w:r>
    </w:p>
    <w:p w14:paraId="4E4EC210" w14:textId="77777777" w:rsidR="0044651F" w:rsidRPr="00B93B49" w:rsidRDefault="0044651F" w:rsidP="00B93B49">
      <w:pPr>
        <w:rPr>
          <w:rFonts w:ascii="Monaco" w:hAnsi="Monaco"/>
          <w:sz w:val="18"/>
          <w:szCs w:val="18"/>
        </w:rPr>
      </w:pPr>
      <w:r w:rsidRPr="00B93B49">
        <w:rPr>
          <w:rFonts w:ascii="Monaco" w:hAnsi="Monaco"/>
          <w:sz w:val="18"/>
          <w:szCs w:val="18"/>
        </w:rPr>
        <w:t>}</w:t>
      </w:r>
    </w:p>
    <w:p w14:paraId="3E77C4E4" w14:textId="77777777" w:rsidR="0044651F" w:rsidRPr="00B93B49" w:rsidRDefault="0044651F" w:rsidP="00B93B49">
      <w:pPr>
        <w:rPr>
          <w:rFonts w:ascii="Monaco" w:hAnsi="Monaco"/>
          <w:sz w:val="18"/>
          <w:szCs w:val="18"/>
        </w:rPr>
      </w:pPr>
    </w:p>
    <w:p w14:paraId="13C939F2" w14:textId="77777777" w:rsidR="0044651F" w:rsidRPr="00B93B49" w:rsidRDefault="0044651F" w:rsidP="00B93B49">
      <w:pPr>
        <w:rPr>
          <w:rFonts w:ascii="Monaco" w:hAnsi="Monaco"/>
          <w:sz w:val="18"/>
          <w:szCs w:val="18"/>
        </w:rPr>
      </w:pPr>
      <w:r w:rsidRPr="00B93B49">
        <w:rPr>
          <w:rFonts w:ascii="Monaco" w:hAnsi="Monaco"/>
          <w:sz w:val="18"/>
          <w:szCs w:val="18"/>
        </w:rPr>
        <w:t>generated quantities {</w:t>
      </w:r>
    </w:p>
    <w:p w14:paraId="29C0A799"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1] log_lik;  //log likelihood for model comparison</w:t>
      </w:r>
    </w:p>
    <w:p w14:paraId="5EEA5246" w14:textId="77777777" w:rsidR="0044651F" w:rsidRPr="00B93B49" w:rsidRDefault="0044651F" w:rsidP="00B93B49">
      <w:pPr>
        <w:rPr>
          <w:rFonts w:ascii="Monaco" w:hAnsi="Monaco"/>
          <w:sz w:val="18"/>
          <w:szCs w:val="18"/>
        </w:rPr>
      </w:pPr>
      <w:r w:rsidRPr="00B93B49">
        <w:rPr>
          <w:rFonts w:ascii="Monaco" w:hAnsi="Monaco"/>
          <w:sz w:val="18"/>
          <w:szCs w:val="18"/>
        </w:rPr>
        <w:t xml:space="preserve">  simplex[D] eta[n3];  //gjam transformed nu</w:t>
      </w:r>
    </w:p>
    <w:p w14:paraId="5E634263"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d] Z_new_[n3-n1];  //unbiased, split Z</w:t>
      </w:r>
    </w:p>
    <w:p w14:paraId="20F6AC94"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_t] theta = R_inv * theta_qr;</w:t>
      </w:r>
    </w:p>
    <w:p w14:paraId="324770B9"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tot_b] beta;</w:t>
      </w:r>
    </w:p>
    <w:p w14:paraId="79BC4391" w14:textId="77777777" w:rsidR="0044651F" w:rsidRPr="00B93B49" w:rsidRDefault="0044651F" w:rsidP="00B93B49">
      <w:pPr>
        <w:rPr>
          <w:rFonts w:ascii="Monaco" w:hAnsi="Monaco"/>
          <w:sz w:val="18"/>
          <w:szCs w:val="18"/>
        </w:rPr>
      </w:pPr>
      <w:r w:rsidRPr="00B93B49">
        <w:rPr>
          <w:rFonts w:ascii="Monaco" w:hAnsi="Monaco"/>
          <w:sz w:val="18"/>
          <w:szCs w:val="18"/>
        </w:rPr>
        <w:t xml:space="preserve">  for(j in 1:(d-1)) {</w:t>
      </w:r>
    </w:p>
    <w:p w14:paraId="46791420" w14:textId="77777777" w:rsidR="0044651F" w:rsidRPr="00B93B49" w:rsidRDefault="0044651F" w:rsidP="00B93B49">
      <w:pPr>
        <w:rPr>
          <w:rFonts w:ascii="Monaco" w:hAnsi="Monaco"/>
          <w:sz w:val="18"/>
          <w:szCs w:val="18"/>
        </w:rPr>
      </w:pPr>
      <w:r w:rsidRPr="00B93B49">
        <w:rPr>
          <w:rFonts w:ascii="Monaco" w:hAnsi="Monaco"/>
          <w:sz w:val="18"/>
          <w:szCs w:val="18"/>
        </w:rPr>
        <w:t xml:space="preserve">    beta[ri[j+j-1]:ri[j+j]] = R_inv[2:n_t,2:n_t] * beta_qr[ri[j+j-1]:ri[j+j]];</w:t>
      </w:r>
    </w:p>
    <w:p w14:paraId="2E05F29B"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3538FC20" w14:textId="77777777" w:rsidR="0044651F" w:rsidRPr="00B93B49" w:rsidRDefault="0044651F" w:rsidP="00B93B49">
      <w:pPr>
        <w:rPr>
          <w:rFonts w:ascii="Monaco" w:hAnsi="Monaco"/>
          <w:sz w:val="18"/>
          <w:szCs w:val="18"/>
        </w:rPr>
      </w:pPr>
    </w:p>
    <w:p w14:paraId="662D2CF7"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E22FBA9" w14:textId="77777777" w:rsidR="0044651F" w:rsidRPr="00B93B49" w:rsidRDefault="0044651F" w:rsidP="00B93B49">
      <w:pPr>
        <w:rPr>
          <w:rFonts w:ascii="Monaco" w:hAnsi="Monaco"/>
          <w:sz w:val="18"/>
          <w:szCs w:val="18"/>
        </w:rPr>
      </w:pPr>
      <w:r w:rsidRPr="00B93B49">
        <w:rPr>
          <w:rFonts w:ascii="Monaco" w:hAnsi="Monaco"/>
          <w:sz w:val="18"/>
          <w:szCs w:val="18"/>
        </w:rPr>
        <w:t xml:space="preserve">    vector[n3-n1] p_new = inv_logit(Q_new * theta_qr);</w:t>
      </w:r>
    </w:p>
    <w:p w14:paraId="4F1D6CDE" w14:textId="77777777" w:rsidR="0044651F" w:rsidRPr="00B93B49" w:rsidRDefault="0044651F" w:rsidP="00B93B49">
      <w:pPr>
        <w:rPr>
          <w:rFonts w:ascii="Monaco" w:hAnsi="Monaco"/>
          <w:sz w:val="18"/>
          <w:szCs w:val="18"/>
        </w:rPr>
      </w:pPr>
      <w:r w:rsidRPr="00B93B49">
        <w:rPr>
          <w:rFonts w:ascii="Monaco" w:hAnsi="Monaco"/>
          <w:sz w:val="18"/>
          <w:szCs w:val="18"/>
        </w:rPr>
        <w:t xml:space="preserve">    matrix[n3-n1,d-1] rho_new;</w:t>
      </w:r>
    </w:p>
    <w:p w14:paraId="36E65ED6" w14:textId="77777777" w:rsidR="0044651F" w:rsidRPr="00B93B49" w:rsidRDefault="0044651F" w:rsidP="00B93B49">
      <w:pPr>
        <w:rPr>
          <w:rFonts w:ascii="Monaco" w:hAnsi="Monaco"/>
          <w:sz w:val="18"/>
          <w:szCs w:val="18"/>
        </w:rPr>
      </w:pPr>
      <w:r w:rsidRPr="00B93B49">
        <w:rPr>
          <w:rFonts w:ascii="Monaco" w:hAnsi="Monaco"/>
          <w:sz w:val="18"/>
          <w:szCs w:val="18"/>
        </w:rPr>
        <w:t xml:space="preserve">    for(j in 1:(d-2)) {</w:t>
      </w:r>
    </w:p>
    <w:p w14:paraId="3ED0F795" w14:textId="77777777" w:rsidR="0044651F" w:rsidRPr="00B93B49" w:rsidRDefault="0044651F" w:rsidP="00B93B49">
      <w:pPr>
        <w:rPr>
          <w:rFonts w:ascii="Monaco" w:hAnsi="Monaco"/>
          <w:sz w:val="18"/>
          <w:szCs w:val="18"/>
        </w:rPr>
      </w:pPr>
      <w:r w:rsidRPr="00B93B49">
        <w:rPr>
          <w:rFonts w:ascii="Monaco" w:hAnsi="Monaco"/>
          <w:sz w:val="18"/>
          <w:szCs w:val="18"/>
        </w:rPr>
        <w:t xml:space="preserve">      rho_new[,j] = Q_new[,2:n_t] * beta_qr[ri[j+j-1]:ri[j+j]];</w:t>
      </w:r>
    </w:p>
    <w:p w14:paraId="71B6DFAD" w14:textId="77777777" w:rsidR="0044651F" w:rsidRPr="00B93B49" w:rsidRDefault="0044651F" w:rsidP="00B93B49">
      <w:pPr>
        <w:rPr>
          <w:rFonts w:ascii="Monaco" w:hAnsi="Monaco"/>
          <w:sz w:val="18"/>
          <w:szCs w:val="18"/>
        </w:rPr>
      </w:pPr>
      <w:r w:rsidRPr="00B93B49">
        <w:rPr>
          <w:rFonts w:ascii="Monaco" w:hAnsi="Monaco"/>
          <w:sz w:val="18"/>
          <w:szCs w:val="18"/>
        </w:rPr>
        <w:t xml:space="preserve">      Z_new_[,j] = to_array_1d(Z[n2:n3,j] + rho_new[,j] + phi[n2:n3,j]);</w:t>
      </w:r>
    </w:p>
    <w:p w14:paraId="0FAFD3CE"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75D454C" w14:textId="77777777" w:rsidR="0044651F" w:rsidRPr="00B93B49" w:rsidRDefault="0044651F" w:rsidP="00B93B49">
      <w:pPr>
        <w:rPr>
          <w:rFonts w:ascii="Monaco" w:hAnsi="Monaco"/>
          <w:sz w:val="18"/>
          <w:szCs w:val="18"/>
        </w:rPr>
      </w:pPr>
      <w:r w:rsidRPr="00B93B49">
        <w:rPr>
          <w:rFonts w:ascii="Monaco" w:hAnsi="Monaco"/>
          <w:sz w:val="18"/>
          <w:szCs w:val="18"/>
        </w:rPr>
        <w:t xml:space="preserve">    rho_new[,d-1] = Q_new[,2:n_t] * beta_qr[ri[d+d-3]:ri[d+d-2]];</w:t>
      </w:r>
    </w:p>
    <w:p w14:paraId="00386F0C" w14:textId="77777777" w:rsidR="0044651F" w:rsidRPr="00B93B49" w:rsidRDefault="0044651F" w:rsidP="00B93B49">
      <w:pPr>
        <w:rPr>
          <w:rFonts w:ascii="Monaco" w:hAnsi="Monaco"/>
          <w:sz w:val="18"/>
          <w:szCs w:val="18"/>
        </w:rPr>
      </w:pPr>
      <w:r w:rsidRPr="00B93B49">
        <w:rPr>
          <w:rFonts w:ascii="Monaco" w:hAnsi="Monaco"/>
          <w:sz w:val="18"/>
          <w:szCs w:val="18"/>
        </w:rPr>
        <w:t xml:space="preserve">    Z_new_[,d-1] = to_array_1d((Z[n2:n3,d-1] + rho_new[,d-1]) .* p_new </w:t>
      </w:r>
    </w:p>
    <w:p w14:paraId="1008CB32" w14:textId="77777777" w:rsidR="0044651F" w:rsidRPr="00B93B49" w:rsidRDefault="0044651F" w:rsidP="00B93B49">
      <w:pPr>
        <w:rPr>
          <w:rFonts w:ascii="Monaco" w:hAnsi="Monaco"/>
          <w:sz w:val="18"/>
          <w:szCs w:val="18"/>
        </w:rPr>
      </w:pPr>
      <w:r w:rsidRPr="00B93B49">
        <w:rPr>
          <w:rFonts w:ascii="Monaco" w:hAnsi="Monaco"/>
          <w:sz w:val="18"/>
          <w:szCs w:val="18"/>
        </w:rPr>
        <w:t xml:space="preserve">                                + phi[n2:n3,d-1]);</w:t>
      </w:r>
    </w:p>
    <w:p w14:paraId="3C67FA9B" w14:textId="77777777" w:rsidR="0044651F" w:rsidRPr="00B93B49" w:rsidRDefault="0044651F" w:rsidP="00B93B49">
      <w:pPr>
        <w:rPr>
          <w:rFonts w:ascii="Monaco" w:hAnsi="Monaco"/>
          <w:sz w:val="18"/>
          <w:szCs w:val="18"/>
        </w:rPr>
      </w:pPr>
      <w:r w:rsidRPr="00B93B49">
        <w:rPr>
          <w:rFonts w:ascii="Monaco" w:hAnsi="Monaco"/>
          <w:sz w:val="18"/>
          <w:szCs w:val="18"/>
        </w:rPr>
        <w:t xml:space="preserve">    Z_new_[,d] = to_array_1d((Z[n2:n3,d-1] + rho_new[,d-1]) .* (1-p_new) </w:t>
      </w:r>
    </w:p>
    <w:p w14:paraId="7C05F26A" w14:textId="77777777" w:rsidR="0044651F" w:rsidRPr="00B93B49" w:rsidRDefault="0044651F" w:rsidP="00B93B49">
      <w:pPr>
        <w:rPr>
          <w:rFonts w:ascii="Monaco" w:hAnsi="Monaco"/>
          <w:sz w:val="18"/>
          <w:szCs w:val="18"/>
        </w:rPr>
      </w:pPr>
      <w:r w:rsidRPr="00B93B49">
        <w:rPr>
          <w:rFonts w:ascii="Monaco" w:hAnsi="Monaco"/>
          <w:sz w:val="18"/>
          <w:szCs w:val="18"/>
        </w:rPr>
        <w:t xml:space="preserve">                              + phi[n2:n3,d]);</w:t>
      </w:r>
    </w:p>
    <w:p w14:paraId="0B31C452"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0F45425A"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6F0F31E3" w14:textId="77777777" w:rsidR="0044651F" w:rsidRPr="00B93B49" w:rsidRDefault="0044651F" w:rsidP="00B93B49">
      <w:pPr>
        <w:rPr>
          <w:rFonts w:ascii="Monaco" w:hAnsi="Monaco"/>
          <w:sz w:val="18"/>
          <w:szCs w:val="18"/>
        </w:rPr>
      </w:pPr>
      <w:r w:rsidRPr="00B93B49">
        <w:rPr>
          <w:rFonts w:ascii="Monaco" w:hAnsi="Monaco"/>
          <w:sz w:val="18"/>
          <w:szCs w:val="18"/>
        </w:rPr>
        <w:t xml:space="preserve">  for(n in 1:n1) {</w:t>
      </w:r>
    </w:p>
    <w:p w14:paraId="34F9BE56" w14:textId="77777777" w:rsidR="0044651F" w:rsidRPr="00B93B49" w:rsidRDefault="0044651F" w:rsidP="00B93B49">
      <w:pPr>
        <w:rPr>
          <w:rFonts w:ascii="Monaco" w:hAnsi="Monaco"/>
          <w:sz w:val="18"/>
          <w:szCs w:val="18"/>
        </w:rPr>
      </w:pPr>
      <w:r w:rsidRPr="00B93B49">
        <w:rPr>
          <w:rFonts w:ascii="Monaco" w:hAnsi="Monaco"/>
          <w:sz w:val="18"/>
          <w:szCs w:val="18"/>
        </w:rPr>
        <w:t xml:space="preserve">    eta[n] = tr_gjam_inv(nu[n], D, d);</w:t>
      </w:r>
    </w:p>
    <w:p w14:paraId="6C07C03B" w14:textId="77777777" w:rsidR="0044651F" w:rsidRPr="00B93B49" w:rsidRDefault="0044651F" w:rsidP="00B93B49">
      <w:pPr>
        <w:rPr>
          <w:rFonts w:ascii="Monaco" w:hAnsi="Monaco"/>
          <w:sz w:val="18"/>
          <w:szCs w:val="18"/>
        </w:rPr>
      </w:pPr>
      <w:r w:rsidRPr="00B93B49">
        <w:rPr>
          <w:rFonts w:ascii="Monaco" w:hAnsi="Monaco"/>
          <w:sz w:val="18"/>
          <w:szCs w:val="18"/>
        </w:rPr>
        <w:t xml:space="preserve">    log_lik[n] = multi_normal_cholesky_lpdf(Y[n] | nu[n], Sigma[1]) +</w:t>
      </w:r>
    </w:p>
    <w:p w14:paraId="00669338" w14:textId="77777777" w:rsidR="0044651F" w:rsidRPr="00B93B49" w:rsidRDefault="0044651F" w:rsidP="00B93B49">
      <w:pPr>
        <w:rPr>
          <w:rFonts w:ascii="Monaco" w:hAnsi="Monaco"/>
          <w:sz w:val="18"/>
          <w:szCs w:val="18"/>
        </w:rPr>
      </w:pPr>
      <w:r w:rsidRPr="00B93B49">
        <w:rPr>
          <w:rFonts w:ascii="Monaco" w:hAnsi="Monaco"/>
          <w:sz w:val="18"/>
          <w:szCs w:val="18"/>
        </w:rPr>
        <w:t xml:space="preserve">                 multi_normal_cholesky_lpdf(Z_[n] | nu[n], Sigma[2]);</w:t>
      </w:r>
    </w:p>
    <w:p w14:paraId="7A2A8184" w14:textId="77777777" w:rsidR="0044651F" w:rsidRPr="00B93B49" w:rsidRDefault="0044651F" w:rsidP="00B93B49">
      <w:pPr>
        <w:rPr>
          <w:rFonts w:ascii="Monaco" w:hAnsi="Monaco"/>
          <w:sz w:val="18"/>
          <w:szCs w:val="18"/>
        </w:rPr>
      </w:pPr>
      <w:r w:rsidRPr="00B93B49">
        <w:rPr>
          <w:rFonts w:ascii="Monaco" w:hAnsi="Monaco"/>
          <w:sz w:val="18"/>
          <w:szCs w:val="18"/>
        </w:rPr>
        <w:t xml:space="preserve">  }</w:t>
      </w:r>
    </w:p>
    <w:p w14:paraId="4BB78B4E" w14:textId="77777777" w:rsidR="0044651F" w:rsidRPr="00B93B49" w:rsidRDefault="0044651F" w:rsidP="00B93B49">
      <w:pPr>
        <w:rPr>
          <w:rFonts w:ascii="Monaco" w:hAnsi="Monaco"/>
          <w:sz w:val="18"/>
          <w:szCs w:val="18"/>
        </w:rPr>
      </w:pPr>
      <w:r w:rsidRPr="00B93B49">
        <w:rPr>
          <w:rFonts w:ascii="Monaco" w:hAnsi="Monaco"/>
          <w:sz w:val="18"/>
          <w:szCs w:val="18"/>
        </w:rPr>
        <w:t xml:space="preserve">  for(n in n2:n3) eta[n] = tr_gjam_inv(Z_new_[n-n1], D, d);</w:t>
      </w:r>
    </w:p>
    <w:p w14:paraId="5B681C35" w14:textId="77777777" w:rsidR="0044651F" w:rsidRPr="00B93B49" w:rsidRDefault="0044651F" w:rsidP="00B93B49">
      <w:pPr>
        <w:rPr>
          <w:rFonts w:ascii="Monaco" w:hAnsi="Monaco"/>
          <w:sz w:val="18"/>
          <w:szCs w:val="18"/>
        </w:rPr>
      </w:pPr>
      <w:r w:rsidRPr="00B93B49">
        <w:rPr>
          <w:rFonts w:ascii="Monaco" w:hAnsi="Monaco"/>
          <w:sz w:val="18"/>
          <w:szCs w:val="18"/>
        </w:rPr>
        <w:t>}</w:t>
      </w:r>
    </w:p>
    <w:p w14:paraId="54564370" w14:textId="77777777" w:rsidR="00775795" w:rsidRDefault="00775795" w:rsidP="00021291">
      <w:pPr>
        <w:spacing w:line="480" w:lineRule="auto"/>
      </w:pPr>
    </w:p>
    <w:p w14:paraId="28557D44" w14:textId="77777777" w:rsidR="008E6418" w:rsidRDefault="008E6418">
      <w:pPr>
        <w:rPr>
          <w:b/>
        </w:rPr>
      </w:pPr>
      <w:r>
        <w:rPr>
          <w:b/>
        </w:rPr>
        <w:br w:type="page"/>
      </w:r>
    </w:p>
    <w:p w14:paraId="2F567B8C" w14:textId="77777777" w:rsidR="008A4AD0" w:rsidRPr="008A4AD0" w:rsidRDefault="008A4AD0" w:rsidP="008A4AD0">
      <w:pPr>
        <w:spacing w:line="360" w:lineRule="auto"/>
        <w:jc w:val="center"/>
      </w:pPr>
      <w:r w:rsidRPr="008A4AD0">
        <w:t>Refining land cover maps in a hierarchical Bayesian framework to improve ecological models</w:t>
      </w:r>
    </w:p>
    <w:p w14:paraId="23CE79E3" w14:textId="77777777" w:rsidR="008A4AD0" w:rsidRPr="008A4AD0" w:rsidRDefault="008A4AD0" w:rsidP="008A4AD0">
      <w:pPr>
        <w:spacing w:line="360" w:lineRule="auto"/>
        <w:jc w:val="center"/>
      </w:pPr>
      <w:r w:rsidRPr="008A4AD0">
        <w:t>Tim M. Szewczyk, Mark J. Ducey, Valerie Pasquarella, Jenica M. Allen</w:t>
      </w:r>
    </w:p>
    <w:p w14:paraId="423370BB" w14:textId="3E883532" w:rsidR="008A4AD0" w:rsidRDefault="008A4AD0" w:rsidP="008A4AD0">
      <w:pPr>
        <w:spacing w:line="360" w:lineRule="auto"/>
        <w:jc w:val="center"/>
      </w:pPr>
      <w:r w:rsidRPr="008A4AD0">
        <w:t>Ecological Applications</w:t>
      </w:r>
    </w:p>
    <w:p w14:paraId="2082B878" w14:textId="77777777" w:rsidR="008A4AD0" w:rsidRPr="008A4AD0" w:rsidRDefault="008A4AD0" w:rsidP="008A4AD0">
      <w:pPr>
        <w:spacing w:line="360" w:lineRule="auto"/>
        <w:jc w:val="center"/>
      </w:pPr>
    </w:p>
    <w:p w14:paraId="345D5AA7" w14:textId="0AA24020" w:rsidR="00021291" w:rsidRPr="000E3C3E" w:rsidRDefault="00021291" w:rsidP="00021291">
      <w:pPr>
        <w:spacing w:line="480" w:lineRule="auto"/>
        <w:rPr>
          <w:sz w:val="28"/>
          <w:szCs w:val="28"/>
        </w:rPr>
      </w:pPr>
      <w:r w:rsidRPr="000E3C3E">
        <w:rPr>
          <w:b/>
          <w:sz w:val="28"/>
          <w:szCs w:val="28"/>
        </w:rPr>
        <w:t xml:space="preserve">Appendix </w:t>
      </w:r>
      <w:r w:rsidR="000B4747">
        <w:rPr>
          <w:b/>
          <w:sz w:val="28"/>
          <w:szCs w:val="28"/>
        </w:rPr>
        <w:t>S</w:t>
      </w:r>
      <w:r w:rsidRPr="000E3C3E">
        <w:rPr>
          <w:b/>
          <w:sz w:val="28"/>
          <w:szCs w:val="28"/>
        </w:rPr>
        <w:t>2.</w:t>
      </w:r>
      <w:r w:rsidRPr="000E3C3E">
        <w:rPr>
          <w:sz w:val="28"/>
          <w:szCs w:val="28"/>
        </w:rPr>
        <w:t xml:space="preserve"> Table of prior distributions</w:t>
      </w:r>
    </w:p>
    <w:p w14:paraId="751AB276" w14:textId="02E173DE" w:rsidR="00974E92" w:rsidRDefault="000A780C" w:rsidP="000A780C">
      <w:pPr>
        <w:spacing w:line="276" w:lineRule="auto"/>
      </w:pPr>
      <w:r>
        <w:t xml:space="preserve">Prior distributions for parameters were set to be uninformative, but to constrain distributions to a reasonable range as suggested for implementation in Stan (Stan Development Team 2017). To increase model efficiency, we used three </w:t>
      </w:r>
      <w:r w:rsidR="002B07DC">
        <w:t>reparameterizations:</w:t>
      </w:r>
      <w:r>
        <w:t xml:space="preserve"> </w:t>
      </w:r>
    </w:p>
    <w:p w14:paraId="3B2BEA0B" w14:textId="5820EDBA" w:rsidR="00974E92" w:rsidRPr="00974E92" w:rsidRDefault="00974E92" w:rsidP="00451814">
      <w:pPr>
        <w:pStyle w:val="ListParagraph"/>
        <w:numPr>
          <w:ilvl w:val="0"/>
          <w:numId w:val="3"/>
        </w:numPr>
        <w:spacing w:line="276" w:lineRule="auto"/>
        <w:ind w:left="360"/>
        <w:rPr>
          <w:lang w:val="el-GR"/>
        </w:rPr>
      </w:pPr>
      <w:r>
        <w:t>We</w:t>
      </w:r>
      <w:r w:rsidR="000A780C">
        <w:t xml:space="preserve"> used the Cholesky factor of each covariance matrix </w:t>
      </w:r>
      <w:r w:rsidR="000A780C" w:rsidRPr="00974E92">
        <w:rPr>
          <w:b/>
          <w:lang w:val="el-GR"/>
        </w:rPr>
        <w:t>Σ</w:t>
      </w:r>
      <w:r w:rsidR="000A780C" w:rsidRPr="00974E92">
        <w:rPr>
          <w:lang w:val="el-GR"/>
        </w:rPr>
        <w:t xml:space="preserve"> with a Cholesky LKJ correlation distribution: </w:t>
      </w:r>
      <w:r w:rsidR="000A780C" w:rsidRPr="00974E92">
        <w:rPr>
          <w:b/>
          <w:lang w:val="el-GR"/>
        </w:rPr>
        <w:t>Σ</w:t>
      </w:r>
      <w:r w:rsidR="000A780C" w:rsidRPr="00974E92">
        <w:rPr>
          <w:lang w:val="el-GR"/>
        </w:rPr>
        <w:t xml:space="preserve"> = diag_matrix(</w:t>
      </w:r>
      <w:r w:rsidR="000A780C">
        <w:t xml:space="preserve">σ) </w:t>
      </w:r>
      <w:r w:rsidR="000A780C" w:rsidRPr="00974E92">
        <w:rPr>
          <w:lang w:val="el-GR"/>
        </w:rPr>
        <w:t>Ω diag_matrix(</w:t>
      </w:r>
      <w:r w:rsidR="000A780C">
        <w:t xml:space="preserve">σ), where σ is a vector of coefficient scales and </w:t>
      </w:r>
      <w:r w:rsidR="000A780C" w:rsidRPr="00974E92">
        <w:rPr>
          <w:lang w:val="el-GR"/>
        </w:rPr>
        <w:t xml:space="preserve">Ω is a correlation matrix. </w:t>
      </w:r>
    </w:p>
    <w:p w14:paraId="51ED202B" w14:textId="16A955DF" w:rsidR="00974E92" w:rsidRPr="00974E92" w:rsidRDefault="00974E92" w:rsidP="00451814">
      <w:pPr>
        <w:pStyle w:val="ListParagraph"/>
        <w:numPr>
          <w:ilvl w:val="0"/>
          <w:numId w:val="3"/>
        </w:numPr>
        <w:spacing w:line="276" w:lineRule="auto"/>
        <w:ind w:left="360"/>
        <w:rPr>
          <w:lang w:val="el-GR"/>
        </w:rPr>
      </w:pPr>
      <w:r>
        <w:rPr>
          <w:lang w:val="el-GR"/>
        </w:rPr>
        <w:t>W</w:t>
      </w:r>
      <w:r w:rsidR="000A780C" w:rsidRPr="00974E92">
        <w:rPr>
          <w:lang w:val="el-GR"/>
        </w:rPr>
        <w:t xml:space="preserve">e used a QR reparameterization for the covariates. </w:t>
      </w:r>
    </w:p>
    <w:p w14:paraId="36EA8E52" w14:textId="4447C5C1" w:rsidR="000A780C" w:rsidRPr="00974E92" w:rsidRDefault="00974E92" w:rsidP="00451814">
      <w:pPr>
        <w:pStyle w:val="ListParagraph"/>
        <w:numPr>
          <w:ilvl w:val="0"/>
          <w:numId w:val="3"/>
        </w:numPr>
        <w:spacing w:line="276" w:lineRule="auto"/>
        <w:ind w:left="360"/>
        <w:rPr>
          <w:rFonts w:eastAsiaTheme="minorEastAsia"/>
        </w:rPr>
      </w:pPr>
      <w:r>
        <w:rPr>
          <w:lang w:val="el-GR"/>
        </w:rPr>
        <w:t>We</w:t>
      </w:r>
      <w:r w:rsidR="000A780C" w:rsidRPr="00974E92">
        <w:rPr>
          <w:lang w:val="el-GR"/>
        </w:rPr>
        <w:t xml:space="preserve"> used a non-centered parameterization for the bias parameters </w:t>
      </w:r>
      <w:r w:rsidR="000A780C" w:rsidRPr="00974E92">
        <w:rPr>
          <w:b/>
          <w:i/>
          <w:lang w:val="el-GR"/>
        </w:rPr>
        <w:t>β</w:t>
      </w:r>
      <w:r w:rsidR="000A780C" w:rsidRPr="00974E92">
        <w:rPr>
          <w:lang w:val="el-GR"/>
        </w:rPr>
        <w:t xml:space="preserve">, </w:t>
      </w:r>
      <w:r w:rsidR="00451814">
        <w:rPr>
          <w:lang w:val="el-GR"/>
        </w:rPr>
        <w:t>such that</w:t>
      </w:r>
      <w:r w:rsidR="000A780C" w:rsidRPr="00974E92">
        <w:rPr>
          <w:lang w:val="el-GR"/>
        </w:rPr>
        <w:t xml:space="preserve"> </w:t>
      </w:r>
      <w:r w:rsidR="000A780C" w:rsidRPr="00974E92">
        <w:rPr>
          <w:b/>
          <w:i/>
          <w:lang w:val="el-GR"/>
        </w:rPr>
        <w:t>β</w:t>
      </w:r>
      <w:r w:rsidR="000A780C" w:rsidRPr="00974E92">
        <w:rPr>
          <w:lang w:val="el-GR"/>
        </w:rPr>
        <w:t xml:space="preserve"> = </w:t>
      </w:r>
      <w:r w:rsidR="000A780C" w:rsidRPr="00974E92">
        <w:rPr>
          <w:b/>
          <w:i/>
          <w:lang w:val="el-GR"/>
        </w:rPr>
        <w:t>β</w:t>
      </w:r>
      <w:r w:rsidR="000A780C" w:rsidRPr="00974E92">
        <w:rPr>
          <w:b/>
          <w:i/>
          <w:vertAlign w:val="subscript"/>
          <w:lang w:val="el-GR"/>
        </w:rPr>
        <w:t>std_Norm</w:t>
      </w:r>
      <w:r w:rsidR="000A780C" w:rsidRPr="00974E92">
        <w:rPr>
          <w:lang w:val="el-GR"/>
        </w:rPr>
        <w:t>*</w:t>
      </w:r>
      <w:r w:rsidR="000A780C" w:rsidRPr="00974E92">
        <w:rPr>
          <w:b/>
          <w:i/>
          <w:lang w:val="el-GR"/>
        </w:rPr>
        <w:t xml:space="preserve"> β</w:t>
      </w:r>
      <w:r w:rsidR="000A780C" w:rsidRPr="00974E92">
        <w:rPr>
          <w:b/>
          <w:i/>
          <w:vertAlign w:val="subscript"/>
          <w:lang w:val="el-GR"/>
        </w:rPr>
        <w:t>scale</w:t>
      </w:r>
      <w:r w:rsidR="000A780C" w:rsidRPr="00974E92">
        <w:rPr>
          <w:lang w:val="el-GR"/>
        </w:rPr>
        <w:t xml:space="preserve">, which implies </w:t>
      </w:r>
      <w:r w:rsidR="000A780C" w:rsidRPr="00974E92">
        <w:rPr>
          <w:b/>
          <w:i/>
          <w:lang w:val="el-GR"/>
        </w:rPr>
        <w:t>β</w:t>
      </w:r>
      <w:r w:rsidR="000A780C" w:rsidRPr="00974E92">
        <w:rPr>
          <w:lang w:val="el-GR"/>
        </w:rPr>
        <w:t xml:space="preserve"> ~ Normal(0, </w:t>
      </w:r>
      <w:r w:rsidR="000A780C" w:rsidRPr="00974E92">
        <w:rPr>
          <w:b/>
          <w:i/>
          <w:lang w:val="el-GR"/>
        </w:rPr>
        <w:t>β</w:t>
      </w:r>
      <w:r w:rsidR="000A780C" w:rsidRPr="00974E92">
        <w:rPr>
          <w:b/>
          <w:i/>
          <w:vertAlign w:val="subscript"/>
          <w:lang w:val="el-GR"/>
        </w:rPr>
        <w:t>scale</w:t>
      </w:r>
      <w:r w:rsidR="000A780C" w:rsidRPr="00974E92">
        <w:rPr>
          <w:lang w:val="el-GR"/>
        </w:rPr>
        <w:t xml:space="preserve">). This improved model behavior since the bias terms </w:t>
      </w:r>
      <m:oMath>
        <m:sSub>
          <m:sSubPr>
            <m:ctrlPr>
              <w:rPr>
                <w:rFonts w:ascii="Cambria Math" w:hAnsi="Cambria Math"/>
                <w:i/>
              </w:rPr>
            </m:ctrlPr>
          </m:sSubPr>
          <m:e>
            <m:r>
              <w:rPr>
                <w:rFonts w:ascii="Cambria Math" w:hAnsi="Cambria Math"/>
              </w:rPr>
              <m:t>ρ</m:t>
            </m:r>
          </m:e>
          <m:sub>
            <m:r>
              <w:rPr>
                <w:rFonts w:ascii="Cambria Math" w:hAnsi="Cambria Math"/>
              </w:rPr>
              <m:t>ij</m:t>
            </m:r>
          </m:sub>
        </m:sSub>
        <m:r>
          <w:rPr>
            <w:rFonts w:ascii="Cambria Math" w:hAnsi="Cambria Math"/>
          </w:rPr>
          <m:t>=</m:t>
        </m:r>
        <m:sSup>
          <m:sSupPr>
            <m:ctrlPr>
              <w:rPr>
                <w:rFonts w:ascii="Cambria Math" w:hAnsi="Cambria Math"/>
                <w:b/>
                <w:i/>
              </w:rPr>
            </m:ctrlPr>
          </m:sSupPr>
          <m:e>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j</m:t>
                </m:r>
              </m:sub>
            </m:sSub>
          </m:e>
          <m:sup>
            <m:r>
              <w:rPr>
                <w:rFonts w:ascii="Cambria Math" w:hAnsi="Cambria Math"/>
              </w:rPr>
              <m:t>T</m:t>
            </m:r>
          </m:sup>
        </m:sSup>
        <m:sSub>
          <m:sSubPr>
            <m:ctrlPr>
              <w:rPr>
                <w:rFonts w:ascii="Cambria Math" w:hAnsi="Cambria Math"/>
                <w:b/>
              </w:rPr>
            </m:ctrlPr>
          </m:sSubPr>
          <m:e>
            <m:r>
              <m:rPr>
                <m:sty m:val="b"/>
              </m:rPr>
              <w:rPr>
                <w:rFonts w:ascii="Cambria Math" w:hAnsi="Cambria Math"/>
              </w:rPr>
              <m:t>V</m:t>
            </m:r>
          </m:e>
          <m:sub>
            <m:r>
              <m:rPr>
                <m:sty m:val="b"/>
              </m:rPr>
              <w:rPr>
                <w:rFonts w:ascii="Cambria Math" w:hAnsi="Cambria Math"/>
              </w:rPr>
              <m:t>ij</m:t>
            </m:r>
          </m:sub>
        </m:sSub>
      </m:oMath>
      <w:r w:rsidR="000A780C" w:rsidRPr="00974E92">
        <w:rPr>
          <w:rFonts w:eastAsiaTheme="minorEastAsia"/>
        </w:rPr>
        <w:t xml:space="preserve"> are on a natural scale, and therefore the magnitude is small. Similarly, because </w:t>
      </w:r>
      <w:r w:rsidR="000A780C" w:rsidRPr="00974E92">
        <w:rPr>
          <w:b/>
        </w:rPr>
        <w:t>ν</w:t>
      </w:r>
      <w:r w:rsidR="000A780C" w:rsidRPr="00974E92">
        <w:rPr>
          <w:rFonts w:eastAsiaTheme="minorEastAsia"/>
        </w:rPr>
        <w:t xml:space="preserve"> is expected to predominately fall between 0–1 (Clark et al. 2017), we centered the prior distribution about 0.5. </w:t>
      </w:r>
    </w:p>
    <w:p w14:paraId="5CA826BF" w14:textId="77777777" w:rsidR="00775795" w:rsidRDefault="00775795" w:rsidP="00021291">
      <w:pP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8"/>
      </w:tblGrid>
      <w:tr w:rsidR="00A351C4" w14:paraId="051E447E" w14:textId="77777777" w:rsidTr="00A351C4">
        <w:trPr>
          <w:jc w:val="center"/>
        </w:trPr>
        <w:tc>
          <w:tcPr>
            <w:tcW w:w="3688" w:type="dxa"/>
            <w:tcBorders>
              <w:bottom w:val="single" w:sz="4" w:space="0" w:color="auto"/>
            </w:tcBorders>
          </w:tcPr>
          <w:p w14:paraId="7BE46C5E" w14:textId="77777777" w:rsidR="000A780C" w:rsidRPr="00A85956" w:rsidRDefault="000A780C" w:rsidP="000A780C">
            <w:pPr>
              <w:jc w:val="center"/>
              <w:rPr>
                <w:b/>
              </w:rPr>
            </w:pPr>
            <w:r w:rsidRPr="00A85956">
              <w:rPr>
                <w:b/>
              </w:rPr>
              <w:t>Prior distribution</w:t>
            </w:r>
          </w:p>
        </w:tc>
      </w:tr>
      <w:tr w:rsidR="00A351C4" w14:paraId="3FB8E182" w14:textId="77777777" w:rsidTr="00A351C4">
        <w:trPr>
          <w:jc w:val="center"/>
        </w:trPr>
        <w:tc>
          <w:tcPr>
            <w:tcW w:w="3688" w:type="dxa"/>
            <w:tcBorders>
              <w:top w:val="single" w:sz="4" w:space="0" w:color="auto"/>
            </w:tcBorders>
          </w:tcPr>
          <w:p w14:paraId="75365070" w14:textId="77777777" w:rsidR="000A780C" w:rsidRPr="00526F07" w:rsidRDefault="000A780C" w:rsidP="000A780C">
            <w:pPr>
              <w:jc w:val="center"/>
            </w:pPr>
            <w:r w:rsidRPr="00D7736A">
              <w:rPr>
                <w:b/>
              </w:rPr>
              <w:t>ν</w:t>
            </w:r>
            <w:r>
              <w:t xml:space="preserve"> ~ Normal(0.5, 1)</w:t>
            </w:r>
          </w:p>
        </w:tc>
      </w:tr>
      <w:tr w:rsidR="00A351C4" w14:paraId="25DA7D0F" w14:textId="77777777" w:rsidTr="00A351C4">
        <w:trPr>
          <w:jc w:val="center"/>
        </w:trPr>
        <w:tc>
          <w:tcPr>
            <w:tcW w:w="3688" w:type="dxa"/>
          </w:tcPr>
          <w:p w14:paraId="32B005C7" w14:textId="77777777" w:rsidR="000A780C" w:rsidRPr="00526F07" w:rsidRDefault="000A780C" w:rsidP="000A780C">
            <w:pPr>
              <w:jc w:val="center"/>
              <w:rPr>
                <w:lang w:val="el-GR"/>
              </w:rPr>
            </w:pPr>
            <w:r>
              <w:rPr>
                <w:lang w:val="el-GR"/>
              </w:rPr>
              <w:t>Ω ~ lkj_corr_cholesky(8)</w:t>
            </w:r>
          </w:p>
        </w:tc>
      </w:tr>
      <w:tr w:rsidR="00A351C4" w14:paraId="74DA7CAD" w14:textId="77777777" w:rsidTr="00A351C4">
        <w:trPr>
          <w:jc w:val="center"/>
        </w:trPr>
        <w:tc>
          <w:tcPr>
            <w:tcW w:w="3688" w:type="dxa"/>
          </w:tcPr>
          <w:p w14:paraId="49FC7327" w14:textId="77777777" w:rsidR="000A780C" w:rsidRDefault="000A780C" w:rsidP="000A780C">
            <w:pPr>
              <w:jc w:val="center"/>
            </w:pPr>
            <w:r>
              <w:t>σ ~ Normal(0,1)</w:t>
            </w:r>
          </w:p>
        </w:tc>
      </w:tr>
      <w:tr w:rsidR="00A351C4" w14:paraId="4EAC4E29" w14:textId="77777777" w:rsidTr="00A351C4">
        <w:trPr>
          <w:jc w:val="center"/>
        </w:trPr>
        <w:tc>
          <w:tcPr>
            <w:tcW w:w="3688" w:type="dxa"/>
          </w:tcPr>
          <w:p w14:paraId="7CEDED0F" w14:textId="77777777" w:rsidR="000A780C" w:rsidRDefault="000A780C" w:rsidP="000A780C">
            <w:pPr>
              <w:jc w:val="center"/>
            </w:pPr>
            <w:r w:rsidRPr="004943CD">
              <w:rPr>
                <w:b/>
                <w:i/>
                <w:lang w:val="el-GR"/>
              </w:rPr>
              <w:t>β</w:t>
            </w:r>
            <w:r>
              <w:rPr>
                <w:b/>
                <w:i/>
                <w:vertAlign w:val="subscript"/>
                <w:lang w:val="el-GR"/>
              </w:rPr>
              <w:t>std_Norm</w:t>
            </w:r>
            <w:r>
              <w:rPr>
                <w:lang w:val="el-GR"/>
              </w:rPr>
              <w:t xml:space="preserve"> ~ Normal(0, 1)</w:t>
            </w:r>
          </w:p>
        </w:tc>
      </w:tr>
      <w:tr w:rsidR="00A351C4" w14:paraId="71B36A2C" w14:textId="77777777" w:rsidTr="00A351C4">
        <w:trPr>
          <w:jc w:val="center"/>
        </w:trPr>
        <w:tc>
          <w:tcPr>
            <w:tcW w:w="3688" w:type="dxa"/>
          </w:tcPr>
          <w:p w14:paraId="433F6285" w14:textId="77777777" w:rsidR="000A780C" w:rsidRPr="004943CD" w:rsidRDefault="000A780C" w:rsidP="000A780C">
            <w:pPr>
              <w:jc w:val="center"/>
              <w:rPr>
                <w:b/>
                <w:i/>
                <w:lang w:val="el-GR"/>
              </w:rPr>
            </w:pPr>
            <w:r w:rsidRPr="004943CD">
              <w:rPr>
                <w:b/>
                <w:i/>
                <w:lang w:val="el-GR"/>
              </w:rPr>
              <w:t>β</w:t>
            </w:r>
            <w:r w:rsidRPr="006A1BBD">
              <w:rPr>
                <w:b/>
                <w:i/>
                <w:vertAlign w:val="subscript"/>
                <w:lang w:val="el-GR"/>
              </w:rPr>
              <w:t>scale</w:t>
            </w:r>
            <w:r>
              <w:rPr>
                <w:lang w:val="el-GR"/>
              </w:rPr>
              <w:t xml:space="preserve"> ~ Normal(0, 1)</w:t>
            </w:r>
          </w:p>
        </w:tc>
      </w:tr>
      <w:tr w:rsidR="00A351C4" w14:paraId="266A68A8" w14:textId="77777777" w:rsidTr="00A351C4">
        <w:trPr>
          <w:jc w:val="center"/>
        </w:trPr>
        <w:tc>
          <w:tcPr>
            <w:tcW w:w="3688" w:type="dxa"/>
          </w:tcPr>
          <w:p w14:paraId="0AFCFC5E" w14:textId="77777777" w:rsidR="000A780C" w:rsidRPr="00526F07" w:rsidRDefault="000A780C" w:rsidP="000A780C">
            <w:pPr>
              <w:jc w:val="center"/>
            </w:pPr>
            <w:r w:rsidRPr="00D70431">
              <w:rPr>
                <w:b/>
                <w:i/>
                <w:lang w:val="el-GR"/>
              </w:rPr>
              <w:t>θ</w:t>
            </w:r>
            <w:r>
              <w:rPr>
                <w:lang w:val="el-GR"/>
              </w:rPr>
              <w:t xml:space="preserve"> ~ Normal(0, 1)</w:t>
            </w:r>
          </w:p>
        </w:tc>
      </w:tr>
      <w:tr w:rsidR="00A351C4" w14:paraId="6CC5F7BA" w14:textId="77777777" w:rsidTr="00A351C4">
        <w:trPr>
          <w:jc w:val="center"/>
        </w:trPr>
        <w:tc>
          <w:tcPr>
            <w:tcW w:w="3688" w:type="dxa"/>
          </w:tcPr>
          <w:p w14:paraId="5B3DCBF2" w14:textId="77777777" w:rsidR="000A780C" w:rsidRPr="00526F07" w:rsidRDefault="000A780C" w:rsidP="000A780C">
            <w:pPr>
              <w:jc w:val="center"/>
            </w:pPr>
            <w:r w:rsidRPr="00526F07">
              <w:rPr>
                <w:b/>
                <w:i/>
                <w:lang w:val="el-GR"/>
              </w:rPr>
              <w:t>α</w:t>
            </w:r>
            <w:r>
              <w:rPr>
                <w:lang w:val="el-GR"/>
              </w:rPr>
              <w:t xml:space="preserve"> ~ Uniform(0, 1)</w:t>
            </w:r>
          </w:p>
        </w:tc>
      </w:tr>
      <w:tr w:rsidR="00A351C4" w14:paraId="5D2D4632" w14:textId="77777777" w:rsidTr="00A351C4">
        <w:trPr>
          <w:jc w:val="center"/>
        </w:trPr>
        <w:tc>
          <w:tcPr>
            <w:tcW w:w="3688" w:type="dxa"/>
          </w:tcPr>
          <w:p w14:paraId="01BD7B3B" w14:textId="77777777" w:rsidR="000A780C" w:rsidRPr="00526F07" w:rsidRDefault="000A780C" w:rsidP="000A780C">
            <w:pPr>
              <w:jc w:val="center"/>
            </w:pPr>
            <w:r w:rsidRPr="00526F07">
              <w:rPr>
                <w:rFonts w:eastAsiaTheme="minorEastAsia"/>
                <w:b/>
                <w:i/>
                <w:lang w:val="el-GR"/>
              </w:rPr>
              <w:t>τ</w:t>
            </w:r>
            <w:r>
              <w:rPr>
                <w:rFonts w:eastAsiaTheme="minorEastAsia"/>
                <w:lang w:val="el-GR"/>
              </w:rPr>
              <w:t xml:space="preserve"> ~ Gamma(2,2)</w:t>
            </w:r>
          </w:p>
        </w:tc>
      </w:tr>
    </w:tbl>
    <w:p w14:paraId="5FA17DEA" w14:textId="77777777" w:rsidR="000A780C" w:rsidRDefault="000A780C">
      <w:pPr>
        <w:rPr>
          <w:b/>
        </w:rPr>
      </w:pPr>
    </w:p>
    <w:p w14:paraId="426E2B79" w14:textId="77777777" w:rsidR="002B07DC" w:rsidRDefault="002B07DC" w:rsidP="002B07DC"/>
    <w:p w14:paraId="791BF208" w14:textId="77777777" w:rsidR="002B07DC" w:rsidRDefault="002B07DC" w:rsidP="002B07DC">
      <w:r>
        <w:t xml:space="preserve">References: </w:t>
      </w:r>
    </w:p>
    <w:p w14:paraId="40210B33" w14:textId="77777777" w:rsidR="002B07DC" w:rsidRPr="00A85956" w:rsidRDefault="002B07DC" w:rsidP="002B07DC">
      <w:pPr>
        <w:widowControl w:val="0"/>
        <w:autoSpaceDE w:val="0"/>
        <w:autoSpaceDN w:val="0"/>
        <w:adjustRightInd w:val="0"/>
        <w:ind w:left="480" w:hanging="480"/>
        <w:rPr>
          <w:rFonts w:eastAsia="Times New Roman"/>
          <w:noProof/>
        </w:rPr>
      </w:pPr>
      <w:r w:rsidRPr="005B20FD">
        <w:rPr>
          <w:rFonts w:eastAsia="Times New Roman"/>
          <w:noProof/>
        </w:rPr>
        <w:t>Clark, J. S., D. Nemergut, B. Seyednasrollah, P. J. Turner, and S. Zhang. 2017. Generalized joint attribute modeling for biodiversity analysis: Median-zero, multivariate, multifarious data. Ecological Monographs 87:34–56.</w:t>
      </w:r>
    </w:p>
    <w:p w14:paraId="4EB78BC1" w14:textId="77777777" w:rsidR="002B07DC" w:rsidRDefault="002B07DC" w:rsidP="002B07DC">
      <w:pPr>
        <w:ind w:left="450" w:hanging="450"/>
      </w:pPr>
      <w:r>
        <w:t>Stan Development Team. 2017. Stan modeling language: User’s guide and reference manual. Stan version 2.16.0. https://mc-stan.org.</w:t>
      </w:r>
    </w:p>
    <w:p w14:paraId="72E5AFF2" w14:textId="77777777" w:rsidR="008E6418" w:rsidRDefault="008E6418">
      <w:pPr>
        <w:rPr>
          <w:b/>
        </w:rPr>
      </w:pPr>
      <w:r>
        <w:rPr>
          <w:b/>
        </w:rPr>
        <w:br w:type="page"/>
      </w:r>
    </w:p>
    <w:p w14:paraId="4FE37566" w14:textId="77777777" w:rsidR="008A4AD0" w:rsidRPr="008A4AD0" w:rsidRDefault="008A4AD0" w:rsidP="008A4AD0">
      <w:pPr>
        <w:spacing w:line="360" w:lineRule="auto"/>
        <w:jc w:val="center"/>
      </w:pPr>
      <w:r w:rsidRPr="008A4AD0">
        <w:t>Refining land cover maps in a hierarchical Bayesian framework to improve ecological models</w:t>
      </w:r>
    </w:p>
    <w:p w14:paraId="641BB367" w14:textId="77777777" w:rsidR="008A4AD0" w:rsidRPr="008A4AD0" w:rsidRDefault="008A4AD0" w:rsidP="008A4AD0">
      <w:pPr>
        <w:spacing w:line="360" w:lineRule="auto"/>
        <w:jc w:val="center"/>
      </w:pPr>
      <w:r w:rsidRPr="008A4AD0">
        <w:t>Tim M. Szewczyk, Mark J. Ducey, Valerie Pasquarella, Jenica M. Allen</w:t>
      </w:r>
    </w:p>
    <w:p w14:paraId="15BE5F18" w14:textId="77777777" w:rsidR="008A4AD0" w:rsidRDefault="008A4AD0" w:rsidP="008A4AD0">
      <w:pPr>
        <w:spacing w:line="360" w:lineRule="auto"/>
        <w:jc w:val="center"/>
      </w:pPr>
      <w:r w:rsidRPr="008A4AD0">
        <w:t>Ecological Applications</w:t>
      </w:r>
    </w:p>
    <w:p w14:paraId="4352EC0B" w14:textId="77777777" w:rsidR="008A4AD0" w:rsidRPr="008A4AD0" w:rsidRDefault="008A4AD0" w:rsidP="008A4AD0">
      <w:pPr>
        <w:spacing w:line="360" w:lineRule="auto"/>
        <w:jc w:val="center"/>
      </w:pPr>
    </w:p>
    <w:p w14:paraId="7C6B980D" w14:textId="13F610DE" w:rsidR="00021291" w:rsidRPr="000E3C3E" w:rsidRDefault="00021291" w:rsidP="00021291">
      <w:pPr>
        <w:rPr>
          <w:sz w:val="28"/>
          <w:szCs w:val="28"/>
        </w:rPr>
      </w:pPr>
      <w:r w:rsidRPr="000E3C3E">
        <w:rPr>
          <w:b/>
          <w:sz w:val="28"/>
          <w:szCs w:val="28"/>
        </w:rPr>
        <w:t xml:space="preserve">Appendix </w:t>
      </w:r>
      <w:r w:rsidR="000B4747">
        <w:rPr>
          <w:b/>
          <w:sz w:val="28"/>
          <w:szCs w:val="28"/>
        </w:rPr>
        <w:t>S</w:t>
      </w:r>
      <w:r w:rsidRPr="000E3C3E">
        <w:rPr>
          <w:b/>
          <w:sz w:val="28"/>
          <w:szCs w:val="28"/>
        </w:rPr>
        <w:t>3.</w:t>
      </w:r>
      <w:r w:rsidRPr="000E3C3E">
        <w:rPr>
          <w:sz w:val="28"/>
          <w:szCs w:val="28"/>
        </w:rPr>
        <w:t xml:space="preserve"> Land cover dataset information and comparisons.</w:t>
      </w:r>
    </w:p>
    <w:p w14:paraId="3E8C6AA6" w14:textId="77777777" w:rsidR="00E30FBC" w:rsidRDefault="00E30FBC" w:rsidP="00021291">
      <w:pPr>
        <w:spacing w:line="480" w:lineRule="auto"/>
        <w:rPr>
          <w:b/>
        </w:rPr>
      </w:pPr>
    </w:p>
    <w:p w14:paraId="60A20E5E" w14:textId="1DEFD6B9" w:rsidR="005B06E0" w:rsidRDefault="000303B1" w:rsidP="00021291">
      <w:pPr>
        <w:spacing w:line="480" w:lineRule="auto"/>
      </w:pPr>
      <w:r>
        <w:rPr>
          <w:b/>
        </w:rPr>
        <w:t>Table S</w:t>
      </w:r>
      <w:r w:rsidR="005B06E0" w:rsidRPr="005B06E0">
        <w:rPr>
          <w:b/>
        </w:rPr>
        <w:t>1</w:t>
      </w:r>
      <w:r w:rsidR="005B06E0">
        <w:t xml:space="preserve">. Aggregation of original categories </w:t>
      </w:r>
      <w:r w:rsidR="00E30FBC">
        <w:t>in</w:t>
      </w:r>
      <w:r w:rsidR="005B06E0">
        <w:t xml:space="preserve"> </w:t>
      </w:r>
      <w:r w:rsidR="005B06E0" w:rsidRPr="005B06E0">
        <w:rPr>
          <w:b/>
        </w:rPr>
        <w:t>Y</w:t>
      </w:r>
      <w:r w:rsidR="005B06E0">
        <w:t>.</w:t>
      </w:r>
    </w:p>
    <w:tbl>
      <w:tblPr>
        <w:tblW w:w="4620" w:type="dxa"/>
        <w:tblLook w:val="04A0" w:firstRow="1" w:lastRow="0" w:firstColumn="1" w:lastColumn="0" w:noHBand="0" w:noVBand="1"/>
      </w:tblPr>
      <w:tblGrid>
        <w:gridCol w:w="2200"/>
        <w:gridCol w:w="2420"/>
      </w:tblGrid>
      <w:tr w:rsidR="00E30FBC" w:rsidRPr="00E30FBC" w14:paraId="2730EB4F" w14:textId="77777777" w:rsidTr="00E30FBC">
        <w:trPr>
          <w:trHeight w:val="320"/>
        </w:trPr>
        <w:tc>
          <w:tcPr>
            <w:tcW w:w="2200" w:type="dxa"/>
            <w:tcBorders>
              <w:top w:val="nil"/>
              <w:left w:val="nil"/>
              <w:bottom w:val="single" w:sz="4" w:space="0" w:color="auto"/>
              <w:right w:val="nil"/>
            </w:tcBorders>
            <w:shd w:val="clear" w:color="auto" w:fill="auto"/>
            <w:noWrap/>
            <w:vAlign w:val="bottom"/>
            <w:hideMark/>
          </w:tcPr>
          <w:p w14:paraId="5D0B5C36" w14:textId="77777777" w:rsidR="00E30FBC" w:rsidRPr="00E30FBC" w:rsidRDefault="00E30FBC">
            <w:pPr>
              <w:rPr>
                <w:rFonts w:eastAsia="Times New Roman"/>
                <w:b/>
                <w:bCs/>
                <w:color w:val="000000"/>
                <w:sz w:val="22"/>
                <w:szCs w:val="22"/>
              </w:rPr>
            </w:pPr>
            <w:r w:rsidRPr="00E30FBC">
              <w:rPr>
                <w:rFonts w:eastAsia="Times New Roman"/>
                <w:b/>
                <w:bCs/>
                <w:color w:val="000000"/>
                <w:sz w:val="22"/>
                <w:szCs w:val="22"/>
              </w:rPr>
              <w:t>Original Category</w:t>
            </w:r>
          </w:p>
        </w:tc>
        <w:tc>
          <w:tcPr>
            <w:tcW w:w="2420" w:type="dxa"/>
            <w:tcBorders>
              <w:top w:val="nil"/>
              <w:left w:val="nil"/>
              <w:bottom w:val="single" w:sz="4" w:space="0" w:color="auto"/>
              <w:right w:val="nil"/>
            </w:tcBorders>
            <w:shd w:val="clear" w:color="auto" w:fill="auto"/>
            <w:noWrap/>
            <w:vAlign w:val="bottom"/>
            <w:hideMark/>
          </w:tcPr>
          <w:p w14:paraId="17DD7DD4" w14:textId="77777777" w:rsidR="00E30FBC" w:rsidRPr="00E30FBC" w:rsidRDefault="00E30FBC">
            <w:pPr>
              <w:rPr>
                <w:rFonts w:eastAsia="Times New Roman"/>
                <w:b/>
                <w:bCs/>
                <w:color w:val="000000"/>
                <w:sz w:val="22"/>
                <w:szCs w:val="22"/>
              </w:rPr>
            </w:pPr>
            <w:r w:rsidRPr="00E30FBC">
              <w:rPr>
                <w:rFonts w:eastAsia="Times New Roman"/>
                <w:b/>
                <w:bCs/>
                <w:color w:val="000000"/>
                <w:sz w:val="22"/>
                <w:szCs w:val="22"/>
              </w:rPr>
              <w:t>Aggregate Category</w:t>
            </w:r>
          </w:p>
        </w:tc>
      </w:tr>
      <w:tr w:rsidR="00E30FBC" w:rsidRPr="00E30FBC" w14:paraId="3D331DA0" w14:textId="77777777" w:rsidTr="00E30FBC">
        <w:trPr>
          <w:trHeight w:val="320"/>
        </w:trPr>
        <w:tc>
          <w:tcPr>
            <w:tcW w:w="2200" w:type="dxa"/>
            <w:tcBorders>
              <w:top w:val="single" w:sz="4" w:space="0" w:color="auto"/>
              <w:left w:val="nil"/>
              <w:bottom w:val="nil"/>
              <w:right w:val="nil"/>
            </w:tcBorders>
            <w:shd w:val="clear" w:color="auto" w:fill="auto"/>
            <w:noWrap/>
            <w:vAlign w:val="bottom"/>
            <w:hideMark/>
          </w:tcPr>
          <w:p w14:paraId="1ABFFF82" w14:textId="77777777" w:rsidR="00E30FBC" w:rsidRPr="00E30FBC" w:rsidRDefault="00E30FBC">
            <w:pPr>
              <w:rPr>
                <w:rFonts w:eastAsia="Times New Roman"/>
                <w:color w:val="000000"/>
                <w:sz w:val="22"/>
                <w:szCs w:val="22"/>
              </w:rPr>
            </w:pPr>
            <w:r w:rsidRPr="00E30FBC">
              <w:rPr>
                <w:rFonts w:eastAsia="Times New Roman"/>
                <w:color w:val="000000"/>
                <w:sz w:val="22"/>
                <w:szCs w:val="22"/>
              </w:rPr>
              <w:t>Resid./Comm./Indus.</w:t>
            </w:r>
          </w:p>
        </w:tc>
        <w:tc>
          <w:tcPr>
            <w:tcW w:w="2420" w:type="dxa"/>
            <w:tcBorders>
              <w:top w:val="single" w:sz="4" w:space="0" w:color="auto"/>
              <w:left w:val="nil"/>
              <w:bottom w:val="nil"/>
              <w:right w:val="nil"/>
            </w:tcBorders>
            <w:shd w:val="clear" w:color="auto" w:fill="auto"/>
            <w:noWrap/>
            <w:vAlign w:val="bottom"/>
            <w:hideMark/>
          </w:tcPr>
          <w:p w14:paraId="52B9CE7B" w14:textId="77777777" w:rsidR="00E30FBC" w:rsidRPr="00E30FBC" w:rsidRDefault="00E30FBC">
            <w:pPr>
              <w:rPr>
                <w:rFonts w:eastAsia="Times New Roman"/>
                <w:color w:val="000000"/>
                <w:sz w:val="22"/>
                <w:szCs w:val="22"/>
              </w:rPr>
            </w:pPr>
            <w:r w:rsidRPr="00E30FBC">
              <w:rPr>
                <w:rFonts w:eastAsia="Times New Roman"/>
                <w:color w:val="000000"/>
                <w:sz w:val="22"/>
                <w:szCs w:val="22"/>
              </w:rPr>
              <w:t>Open</w:t>
            </w:r>
          </w:p>
        </w:tc>
      </w:tr>
      <w:tr w:rsidR="00E30FBC" w:rsidRPr="00E30FBC" w14:paraId="40E3C1DC" w14:textId="77777777" w:rsidTr="00E30FBC">
        <w:trPr>
          <w:trHeight w:val="320"/>
        </w:trPr>
        <w:tc>
          <w:tcPr>
            <w:tcW w:w="2200" w:type="dxa"/>
            <w:tcBorders>
              <w:top w:val="nil"/>
              <w:left w:val="nil"/>
              <w:bottom w:val="nil"/>
              <w:right w:val="nil"/>
            </w:tcBorders>
            <w:shd w:val="clear" w:color="auto" w:fill="auto"/>
            <w:noWrap/>
            <w:vAlign w:val="bottom"/>
            <w:hideMark/>
          </w:tcPr>
          <w:p w14:paraId="6D044DE7" w14:textId="77777777" w:rsidR="00E30FBC" w:rsidRPr="00E30FBC" w:rsidRDefault="00E30FBC">
            <w:pPr>
              <w:rPr>
                <w:rFonts w:eastAsia="Times New Roman"/>
                <w:color w:val="000000"/>
                <w:sz w:val="22"/>
                <w:szCs w:val="22"/>
              </w:rPr>
            </w:pPr>
            <w:r w:rsidRPr="00E30FBC">
              <w:rPr>
                <w:rFonts w:eastAsia="Times New Roman"/>
                <w:color w:val="000000"/>
                <w:sz w:val="22"/>
                <w:szCs w:val="22"/>
              </w:rPr>
              <w:t>Transportation</w:t>
            </w:r>
          </w:p>
        </w:tc>
        <w:tc>
          <w:tcPr>
            <w:tcW w:w="2420" w:type="dxa"/>
            <w:tcBorders>
              <w:top w:val="nil"/>
              <w:left w:val="nil"/>
              <w:bottom w:val="nil"/>
              <w:right w:val="nil"/>
            </w:tcBorders>
            <w:shd w:val="clear" w:color="auto" w:fill="auto"/>
            <w:noWrap/>
            <w:vAlign w:val="bottom"/>
            <w:hideMark/>
          </w:tcPr>
          <w:p w14:paraId="592D7B65" w14:textId="77777777" w:rsidR="00E30FBC" w:rsidRPr="00E30FBC" w:rsidRDefault="00E30FBC">
            <w:pPr>
              <w:rPr>
                <w:rFonts w:eastAsia="Times New Roman"/>
                <w:color w:val="000000"/>
                <w:sz w:val="22"/>
                <w:szCs w:val="22"/>
              </w:rPr>
            </w:pPr>
            <w:r w:rsidRPr="00E30FBC">
              <w:rPr>
                <w:rFonts w:eastAsia="Times New Roman"/>
                <w:color w:val="000000"/>
                <w:sz w:val="22"/>
                <w:szCs w:val="22"/>
              </w:rPr>
              <w:t>Open</w:t>
            </w:r>
          </w:p>
        </w:tc>
      </w:tr>
      <w:tr w:rsidR="00E30FBC" w:rsidRPr="00E30FBC" w14:paraId="108F31C2" w14:textId="77777777" w:rsidTr="00E30FBC">
        <w:trPr>
          <w:trHeight w:val="320"/>
        </w:trPr>
        <w:tc>
          <w:tcPr>
            <w:tcW w:w="2200" w:type="dxa"/>
            <w:tcBorders>
              <w:top w:val="nil"/>
              <w:left w:val="nil"/>
              <w:bottom w:val="nil"/>
              <w:right w:val="nil"/>
            </w:tcBorders>
            <w:shd w:val="clear" w:color="auto" w:fill="auto"/>
            <w:noWrap/>
            <w:vAlign w:val="bottom"/>
            <w:hideMark/>
          </w:tcPr>
          <w:p w14:paraId="7C90EB89" w14:textId="77777777" w:rsidR="00E30FBC" w:rsidRPr="00E30FBC" w:rsidRDefault="00E30FBC">
            <w:pPr>
              <w:rPr>
                <w:rFonts w:eastAsia="Times New Roman"/>
                <w:color w:val="000000"/>
                <w:sz w:val="22"/>
                <w:szCs w:val="22"/>
              </w:rPr>
            </w:pPr>
            <w:r w:rsidRPr="00E30FBC">
              <w:rPr>
                <w:rFonts w:eastAsia="Times New Roman"/>
                <w:color w:val="000000"/>
                <w:sz w:val="22"/>
                <w:szCs w:val="22"/>
              </w:rPr>
              <w:t>Row Crops</w:t>
            </w:r>
          </w:p>
        </w:tc>
        <w:tc>
          <w:tcPr>
            <w:tcW w:w="2420" w:type="dxa"/>
            <w:tcBorders>
              <w:top w:val="nil"/>
              <w:left w:val="nil"/>
              <w:bottom w:val="nil"/>
              <w:right w:val="nil"/>
            </w:tcBorders>
            <w:shd w:val="clear" w:color="auto" w:fill="auto"/>
            <w:noWrap/>
            <w:vAlign w:val="bottom"/>
            <w:hideMark/>
          </w:tcPr>
          <w:p w14:paraId="5EA8E612"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448946C2" w14:textId="77777777" w:rsidTr="00E30FBC">
        <w:trPr>
          <w:trHeight w:val="320"/>
        </w:trPr>
        <w:tc>
          <w:tcPr>
            <w:tcW w:w="2200" w:type="dxa"/>
            <w:tcBorders>
              <w:top w:val="nil"/>
              <w:left w:val="nil"/>
              <w:bottom w:val="nil"/>
              <w:right w:val="nil"/>
            </w:tcBorders>
            <w:shd w:val="clear" w:color="auto" w:fill="auto"/>
            <w:noWrap/>
            <w:vAlign w:val="bottom"/>
            <w:hideMark/>
          </w:tcPr>
          <w:p w14:paraId="6074A48F" w14:textId="77777777" w:rsidR="00E30FBC" w:rsidRPr="00E30FBC" w:rsidRDefault="00E30FBC">
            <w:pPr>
              <w:rPr>
                <w:rFonts w:eastAsia="Times New Roman"/>
                <w:color w:val="000000"/>
                <w:sz w:val="22"/>
                <w:szCs w:val="22"/>
              </w:rPr>
            </w:pPr>
            <w:r w:rsidRPr="00E30FBC">
              <w:rPr>
                <w:rFonts w:eastAsia="Times New Roman"/>
                <w:color w:val="000000"/>
                <w:sz w:val="22"/>
                <w:szCs w:val="22"/>
              </w:rPr>
              <w:t>Hay/Pasture</w:t>
            </w:r>
          </w:p>
        </w:tc>
        <w:tc>
          <w:tcPr>
            <w:tcW w:w="2420" w:type="dxa"/>
            <w:tcBorders>
              <w:top w:val="nil"/>
              <w:left w:val="nil"/>
              <w:bottom w:val="nil"/>
              <w:right w:val="nil"/>
            </w:tcBorders>
            <w:shd w:val="clear" w:color="auto" w:fill="auto"/>
            <w:noWrap/>
            <w:vAlign w:val="bottom"/>
            <w:hideMark/>
          </w:tcPr>
          <w:p w14:paraId="75D9EDEB"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10EA9BE9" w14:textId="77777777" w:rsidTr="00E30FBC">
        <w:trPr>
          <w:trHeight w:val="320"/>
        </w:trPr>
        <w:tc>
          <w:tcPr>
            <w:tcW w:w="2200" w:type="dxa"/>
            <w:tcBorders>
              <w:top w:val="nil"/>
              <w:left w:val="nil"/>
              <w:bottom w:val="nil"/>
              <w:right w:val="nil"/>
            </w:tcBorders>
            <w:shd w:val="clear" w:color="auto" w:fill="auto"/>
            <w:noWrap/>
            <w:vAlign w:val="bottom"/>
            <w:hideMark/>
          </w:tcPr>
          <w:p w14:paraId="616C5A04" w14:textId="77777777" w:rsidR="00E30FBC" w:rsidRPr="00E30FBC" w:rsidRDefault="00E30FBC">
            <w:pPr>
              <w:rPr>
                <w:rFonts w:eastAsia="Times New Roman"/>
                <w:color w:val="000000"/>
                <w:sz w:val="22"/>
                <w:szCs w:val="22"/>
              </w:rPr>
            </w:pPr>
            <w:r w:rsidRPr="00E30FBC">
              <w:rPr>
                <w:rFonts w:eastAsia="Times New Roman"/>
                <w:color w:val="000000"/>
                <w:sz w:val="22"/>
                <w:szCs w:val="22"/>
              </w:rPr>
              <w:t>Orchards</w:t>
            </w:r>
          </w:p>
        </w:tc>
        <w:tc>
          <w:tcPr>
            <w:tcW w:w="2420" w:type="dxa"/>
            <w:tcBorders>
              <w:top w:val="nil"/>
              <w:left w:val="nil"/>
              <w:bottom w:val="nil"/>
              <w:right w:val="nil"/>
            </w:tcBorders>
            <w:shd w:val="clear" w:color="auto" w:fill="auto"/>
            <w:noWrap/>
            <w:vAlign w:val="bottom"/>
            <w:hideMark/>
          </w:tcPr>
          <w:p w14:paraId="14C6279E"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7374025D" w14:textId="77777777" w:rsidTr="00E30FBC">
        <w:trPr>
          <w:trHeight w:val="320"/>
        </w:trPr>
        <w:tc>
          <w:tcPr>
            <w:tcW w:w="2200" w:type="dxa"/>
            <w:tcBorders>
              <w:top w:val="nil"/>
              <w:left w:val="nil"/>
              <w:bottom w:val="nil"/>
              <w:right w:val="nil"/>
            </w:tcBorders>
            <w:shd w:val="clear" w:color="auto" w:fill="auto"/>
            <w:noWrap/>
            <w:vAlign w:val="bottom"/>
            <w:hideMark/>
          </w:tcPr>
          <w:p w14:paraId="136C0660" w14:textId="77777777" w:rsidR="00E30FBC" w:rsidRPr="00E30FBC" w:rsidRDefault="00E30FBC">
            <w:pPr>
              <w:rPr>
                <w:rFonts w:eastAsia="Times New Roman"/>
                <w:color w:val="000000"/>
                <w:sz w:val="22"/>
                <w:szCs w:val="22"/>
              </w:rPr>
            </w:pPr>
            <w:r w:rsidRPr="00E30FBC">
              <w:rPr>
                <w:rFonts w:eastAsia="Times New Roman"/>
                <w:color w:val="000000"/>
                <w:sz w:val="22"/>
                <w:szCs w:val="22"/>
              </w:rPr>
              <w:t>Beech/Oak</w:t>
            </w:r>
          </w:p>
        </w:tc>
        <w:tc>
          <w:tcPr>
            <w:tcW w:w="2420" w:type="dxa"/>
            <w:tcBorders>
              <w:top w:val="nil"/>
              <w:left w:val="nil"/>
              <w:bottom w:val="nil"/>
              <w:right w:val="nil"/>
            </w:tcBorders>
            <w:shd w:val="clear" w:color="auto" w:fill="auto"/>
            <w:noWrap/>
            <w:vAlign w:val="bottom"/>
            <w:hideMark/>
          </w:tcPr>
          <w:p w14:paraId="323D445A" w14:textId="77777777" w:rsidR="00E30FBC" w:rsidRPr="00E30FBC" w:rsidRDefault="00E30FBC">
            <w:pPr>
              <w:rPr>
                <w:rFonts w:eastAsia="Times New Roman"/>
                <w:color w:val="000000"/>
                <w:sz w:val="22"/>
                <w:szCs w:val="22"/>
              </w:rPr>
            </w:pPr>
            <w:r w:rsidRPr="00E30FBC">
              <w:rPr>
                <w:rFonts w:eastAsia="Times New Roman"/>
                <w:color w:val="000000"/>
                <w:sz w:val="22"/>
                <w:szCs w:val="22"/>
              </w:rPr>
              <w:t>Deciduous Forest</w:t>
            </w:r>
          </w:p>
        </w:tc>
      </w:tr>
      <w:tr w:rsidR="00E30FBC" w:rsidRPr="00E30FBC" w14:paraId="731C320B" w14:textId="77777777" w:rsidTr="00E30FBC">
        <w:trPr>
          <w:trHeight w:val="320"/>
        </w:trPr>
        <w:tc>
          <w:tcPr>
            <w:tcW w:w="2200" w:type="dxa"/>
            <w:tcBorders>
              <w:top w:val="nil"/>
              <w:left w:val="nil"/>
              <w:bottom w:val="nil"/>
              <w:right w:val="nil"/>
            </w:tcBorders>
            <w:shd w:val="clear" w:color="auto" w:fill="auto"/>
            <w:noWrap/>
            <w:vAlign w:val="bottom"/>
            <w:hideMark/>
          </w:tcPr>
          <w:p w14:paraId="448BA98A" w14:textId="77777777" w:rsidR="00E30FBC" w:rsidRPr="00E30FBC" w:rsidRDefault="00E30FBC">
            <w:pPr>
              <w:rPr>
                <w:rFonts w:eastAsia="Times New Roman"/>
                <w:color w:val="000000"/>
                <w:sz w:val="22"/>
                <w:szCs w:val="22"/>
              </w:rPr>
            </w:pPr>
            <w:r w:rsidRPr="00E30FBC">
              <w:rPr>
                <w:rFonts w:eastAsia="Times New Roman"/>
                <w:color w:val="000000"/>
                <w:sz w:val="22"/>
                <w:szCs w:val="22"/>
              </w:rPr>
              <w:t>Paper Birch/ Aspen</w:t>
            </w:r>
          </w:p>
        </w:tc>
        <w:tc>
          <w:tcPr>
            <w:tcW w:w="2420" w:type="dxa"/>
            <w:tcBorders>
              <w:top w:val="nil"/>
              <w:left w:val="nil"/>
              <w:bottom w:val="nil"/>
              <w:right w:val="nil"/>
            </w:tcBorders>
            <w:shd w:val="clear" w:color="auto" w:fill="auto"/>
            <w:noWrap/>
            <w:vAlign w:val="bottom"/>
            <w:hideMark/>
          </w:tcPr>
          <w:p w14:paraId="3CF3E16F" w14:textId="77777777" w:rsidR="00E30FBC" w:rsidRPr="00E30FBC" w:rsidRDefault="00E30FBC">
            <w:pPr>
              <w:rPr>
                <w:rFonts w:eastAsia="Times New Roman"/>
                <w:color w:val="000000"/>
                <w:sz w:val="22"/>
                <w:szCs w:val="22"/>
              </w:rPr>
            </w:pPr>
            <w:r w:rsidRPr="00E30FBC">
              <w:rPr>
                <w:rFonts w:eastAsia="Times New Roman"/>
                <w:color w:val="000000"/>
                <w:sz w:val="22"/>
                <w:szCs w:val="22"/>
              </w:rPr>
              <w:t>Deciduous Forest</w:t>
            </w:r>
          </w:p>
        </w:tc>
      </w:tr>
      <w:tr w:rsidR="00E30FBC" w:rsidRPr="00E30FBC" w14:paraId="7EB24606" w14:textId="77777777" w:rsidTr="00E30FBC">
        <w:trPr>
          <w:trHeight w:val="320"/>
        </w:trPr>
        <w:tc>
          <w:tcPr>
            <w:tcW w:w="2200" w:type="dxa"/>
            <w:tcBorders>
              <w:top w:val="nil"/>
              <w:left w:val="nil"/>
              <w:bottom w:val="nil"/>
              <w:right w:val="nil"/>
            </w:tcBorders>
            <w:shd w:val="clear" w:color="auto" w:fill="auto"/>
            <w:noWrap/>
            <w:vAlign w:val="bottom"/>
            <w:hideMark/>
          </w:tcPr>
          <w:p w14:paraId="1BB8BE38"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 Hardwood</w:t>
            </w:r>
          </w:p>
        </w:tc>
        <w:tc>
          <w:tcPr>
            <w:tcW w:w="2420" w:type="dxa"/>
            <w:tcBorders>
              <w:top w:val="nil"/>
              <w:left w:val="nil"/>
              <w:bottom w:val="nil"/>
              <w:right w:val="nil"/>
            </w:tcBorders>
            <w:shd w:val="clear" w:color="auto" w:fill="auto"/>
            <w:noWrap/>
            <w:vAlign w:val="bottom"/>
            <w:hideMark/>
          </w:tcPr>
          <w:p w14:paraId="19662551" w14:textId="77777777" w:rsidR="00E30FBC" w:rsidRPr="00E30FBC" w:rsidRDefault="00E30FBC">
            <w:pPr>
              <w:rPr>
                <w:rFonts w:eastAsia="Times New Roman"/>
                <w:color w:val="000000"/>
                <w:sz w:val="22"/>
                <w:szCs w:val="22"/>
              </w:rPr>
            </w:pPr>
            <w:r w:rsidRPr="00E30FBC">
              <w:rPr>
                <w:rFonts w:eastAsia="Times New Roman"/>
                <w:color w:val="000000"/>
                <w:sz w:val="22"/>
                <w:szCs w:val="22"/>
              </w:rPr>
              <w:t>Deciduous Forest</w:t>
            </w:r>
          </w:p>
        </w:tc>
      </w:tr>
      <w:tr w:rsidR="00E30FBC" w:rsidRPr="00E30FBC" w14:paraId="5CC925E9" w14:textId="77777777" w:rsidTr="00E30FBC">
        <w:trPr>
          <w:trHeight w:val="320"/>
        </w:trPr>
        <w:tc>
          <w:tcPr>
            <w:tcW w:w="2200" w:type="dxa"/>
            <w:tcBorders>
              <w:top w:val="nil"/>
              <w:left w:val="nil"/>
              <w:bottom w:val="nil"/>
              <w:right w:val="nil"/>
            </w:tcBorders>
            <w:shd w:val="clear" w:color="auto" w:fill="auto"/>
            <w:noWrap/>
            <w:vAlign w:val="bottom"/>
            <w:hideMark/>
          </w:tcPr>
          <w:p w14:paraId="18355DD3" w14:textId="77777777" w:rsidR="00E30FBC" w:rsidRPr="00E30FBC" w:rsidRDefault="00E30FBC">
            <w:pPr>
              <w:rPr>
                <w:rFonts w:eastAsia="Times New Roman"/>
                <w:color w:val="000000"/>
                <w:sz w:val="22"/>
                <w:szCs w:val="22"/>
              </w:rPr>
            </w:pPr>
            <w:r w:rsidRPr="00E30FBC">
              <w:rPr>
                <w:rFonts w:eastAsia="Times New Roman"/>
                <w:color w:val="000000"/>
                <w:sz w:val="22"/>
                <w:szCs w:val="22"/>
              </w:rPr>
              <w:t>White/Red Pine</w:t>
            </w:r>
          </w:p>
        </w:tc>
        <w:tc>
          <w:tcPr>
            <w:tcW w:w="2420" w:type="dxa"/>
            <w:tcBorders>
              <w:top w:val="nil"/>
              <w:left w:val="nil"/>
              <w:bottom w:val="nil"/>
              <w:right w:val="nil"/>
            </w:tcBorders>
            <w:shd w:val="clear" w:color="auto" w:fill="auto"/>
            <w:noWrap/>
            <w:vAlign w:val="bottom"/>
            <w:hideMark/>
          </w:tcPr>
          <w:p w14:paraId="525D350D" w14:textId="77777777" w:rsidR="00E30FBC" w:rsidRPr="00E30FBC" w:rsidRDefault="00E30FBC">
            <w:pPr>
              <w:rPr>
                <w:rFonts w:eastAsia="Times New Roman"/>
                <w:color w:val="000000"/>
                <w:sz w:val="22"/>
                <w:szCs w:val="22"/>
              </w:rPr>
            </w:pPr>
            <w:r w:rsidRPr="00E30FBC">
              <w:rPr>
                <w:rFonts w:eastAsia="Times New Roman"/>
                <w:color w:val="000000"/>
                <w:sz w:val="22"/>
                <w:szCs w:val="22"/>
              </w:rPr>
              <w:t>White Pine Forest</w:t>
            </w:r>
          </w:p>
        </w:tc>
      </w:tr>
      <w:tr w:rsidR="00E30FBC" w:rsidRPr="00E30FBC" w14:paraId="5644D150" w14:textId="77777777" w:rsidTr="00E30FBC">
        <w:trPr>
          <w:trHeight w:val="320"/>
        </w:trPr>
        <w:tc>
          <w:tcPr>
            <w:tcW w:w="2200" w:type="dxa"/>
            <w:tcBorders>
              <w:top w:val="nil"/>
              <w:left w:val="nil"/>
              <w:bottom w:val="nil"/>
              <w:right w:val="nil"/>
            </w:tcBorders>
            <w:shd w:val="clear" w:color="auto" w:fill="auto"/>
            <w:noWrap/>
            <w:vAlign w:val="bottom"/>
            <w:hideMark/>
          </w:tcPr>
          <w:p w14:paraId="2BC054F4" w14:textId="77777777" w:rsidR="00E30FBC" w:rsidRPr="00E30FBC" w:rsidRDefault="00E30FBC">
            <w:pPr>
              <w:rPr>
                <w:rFonts w:eastAsia="Times New Roman"/>
                <w:color w:val="000000"/>
                <w:sz w:val="22"/>
                <w:szCs w:val="22"/>
              </w:rPr>
            </w:pPr>
            <w:r w:rsidRPr="00E30FBC">
              <w:rPr>
                <w:rFonts w:eastAsia="Times New Roman"/>
                <w:color w:val="000000"/>
                <w:sz w:val="22"/>
                <w:szCs w:val="22"/>
              </w:rPr>
              <w:t>Spruce/Fir</w:t>
            </w:r>
          </w:p>
        </w:tc>
        <w:tc>
          <w:tcPr>
            <w:tcW w:w="2420" w:type="dxa"/>
            <w:tcBorders>
              <w:top w:val="nil"/>
              <w:left w:val="nil"/>
              <w:bottom w:val="nil"/>
              <w:right w:val="nil"/>
            </w:tcBorders>
            <w:shd w:val="clear" w:color="auto" w:fill="auto"/>
            <w:noWrap/>
            <w:vAlign w:val="bottom"/>
            <w:hideMark/>
          </w:tcPr>
          <w:p w14:paraId="0C87F168"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 Evergreen Forest</w:t>
            </w:r>
          </w:p>
        </w:tc>
      </w:tr>
      <w:tr w:rsidR="00E30FBC" w:rsidRPr="00E30FBC" w14:paraId="23A24D82" w14:textId="77777777" w:rsidTr="00E30FBC">
        <w:trPr>
          <w:trHeight w:val="320"/>
        </w:trPr>
        <w:tc>
          <w:tcPr>
            <w:tcW w:w="2200" w:type="dxa"/>
            <w:tcBorders>
              <w:top w:val="nil"/>
              <w:left w:val="nil"/>
              <w:bottom w:val="nil"/>
              <w:right w:val="nil"/>
            </w:tcBorders>
            <w:shd w:val="clear" w:color="auto" w:fill="auto"/>
            <w:noWrap/>
            <w:vAlign w:val="bottom"/>
            <w:hideMark/>
          </w:tcPr>
          <w:p w14:paraId="291EBC30" w14:textId="77777777" w:rsidR="00E30FBC" w:rsidRPr="00E30FBC" w:rsidRDefault="00E30FBC">
            <w:pPr>
              <w:rPr>
                <w:rFonts w:eastAsia="Times New Roman"/>
                <w:color w:val="000000"/>
                <w:sz w:val="22"/>
                <w:szCs w:val="22"/>
              </w:rPr>
            </w:pPr>
            <w:r w:rsidRPr="00E30FBC">
              <w:rPr>
                <w:rFonts w:eastAsia="Times New Roman"/>
                <w:color w:val="000000"/>
                <w:sz w:val="22"/>
                <w:szCs w:val="22"/>
              </w:rPr>
              <w:t>Hemlock</w:t>
            </w:r>
          </w:p>
        </w:tc>
        <w:tc>
          <w:tcPr>
            <w:tcW w:w="2420" w:type="dxa"/>
            <w:tcBorders>
              <w:top w:val="nil"/>
              <w:left w:val="nil"/>
              <w:bottom w:val="nil"/>
              <w:right w:val="nil"/>
            </w:tcBorders>
            <w:shd w:val="clear" w:color="auto" w:fill="auto"/>
            <w:noWrap/>
            <w:vAlign w:val="bottom"/>
            <w:hideMark/>
          </w:tcPr>
          <w:p w14:paraId="1B2633EA"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 Evergreen Forest</w:t>
            </w:r>
          </w:p>
        </w:tc>
      </w:tr>
      <w:tr w:rsidR="00E30FBC" w:rsidRPr="00E30FBC" w14:paraId="33920A7F" w14:textId="77777777" w:rsidTr="00E30FBC">
        <w:trPr>
          <w:trHeight w:val="320"/>
        </w:trPr>
        <w:tc>
          <w:tcPr>
            <w:tcW w:w="2200" w:type="dxa"/>
            <w:tcBorders>
              <w:top w:val="nil"/>
              <w:left w:val="nil"/>
              <w:bottom w:val="nil"/>
              <w:right w:val="nil"/>
            </w:tcBorders>
            <w:shd w:val="clear" w:color="auto" w:fill="auto"/>
            <w:noWrap/>
            <w:vAlign w:val="bottom"/>
            <w:hideMark/>
          </w:tcPr>
          <w:p w14:paraId="2484423B" w14:textId="77777777" w:rsidR="00E30FBC" w:rsidRPr="00E30FBC" w:rsidRDefault="00E30FBC">
            <w:pPr>
              <w:rPr>
                <w:rFonts w:eastAsia="Times New Roman"/>
                <w:color w:val="000000"/>
                <w:sz w:val="22"/>
                <w:szCs w:val="22"/>
              </w:rPr>
            </w:pPr>
            <w:r w:rsidRPr="00E30FBC">
              <w:rPr>
                <w:rFonts w:eastAsia="Times New Roman"/>
                <w:color w:val="000000"/>
                <w:sz w:val="22"/>
                <w:szCs w:val="22"/>
              </w:rPr>
              <w:t>Pitch Pine</w:t>
            </w:r>
          </w:p>
        </w:tc>
        <w:tc>
          <w:tcPr>
            <w:tcW w:w="2420" w:type="dxa"/>
            <w:tcBorders>
              <w:top w:val="nil"/>
              <w:left w:val="nil"/>
              <w:bottom w:val="nil"/>
              <w:right w:val="nil"/>
            </w:tcBorders>
            <w:shd w:val="clear" w:color="auto" w:fill="auto"/>
            <w:noWrap/>
            <w:vAlign w:val="bottom"/>
            <w:hideMark/>
          </w:tcPr>
          <w:p w14:paraId="00ED8849"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 Evergreen Forest</w:t>
            </w:r>
          </w:p>
        </w:tc>
      </w:tr>
      <w:tr w:rsidR="00E30FBC" w:rsidRPr="00E30FBC" w14:paraId="0856A7AD" w14:textId="77777777" w:rsidTr="00E30FBC">
        <w:trPr>
          <w:trHeight w:val="320"/>
        </w:trPr>
        <w:tc>
          <w:tcPr>
            <w:tcW w:w="2200" w:type="dxa"/>
            <w:tcBorders>
              <w:top w:val="nil"/>
              <w:left w:val="nil"/>
              <w:bottom w:val="nil"/>
              <w:right w:val="nil"/>
            </w:tcBorders>
            <w:shd w:val="clear" w:color="auto" w:fill="auto"/>
            <w:noWrap/>
            <w:vAlign w:val="bottom"/>
            <w:hideMark/>
          </w:tcPr>
          <w:p w14:paraId="04A989E6" w14:textId="77777777" w:rsidR="00E30FBC" w:rsidRPr="00E30FBC" w:rsidRDefault="00E30FBC">
            <w:pPr>
              <w:rPr>
                <w:rFonts w:eastAsia="Times New Roman"/>
                <w:color w:val="000000"/>
                <w:sz w:val="22"/>
                <w:szCs w:val="22"/>
              </w:rPr>
            </w:pPr>
            <w:r w:rsidRPr="00E30FBC">
              <w:rPr>
                <w:rFonts w:eastAsia="Times New Roman"/>
                <w:color w:val="000000"/>
                <w:sz w:val="22"/>
                <w:szCs w:val="22"/>
              </w:rPr>
              <w:t>Mixed Forest</w:t>
            </w:r>
          </w:p>
        </w:tc>
        <w:tc>
          <w:tcPr>
            <w:tcW w:w="2420" w:type="dxa"/>
            <w:tcBorders>
              <w:top w:val="nil"/>
              <w:left w:val="nil"/>
              <w:bottom w:val="nil"/>
              <w:right w:val="nil"/>
            </w:tcBorders>
            <w:shd w:val="clear" w:color="auto" w:fill="auto"/>
            <w:noWrap/>
            <w:vAlign w:val="bottom"/>
            <w:hideMark/>
          </w:tcPr>
          <w:p w14:paraId="771C00C6" w14:textId="77777777" w:rsidR="00E30FBC" w:rsidRPr="00E30FBC" w:rsidRDefault="00E30FBC">
            <w:pPr>
              <w:rPr>
                <w:rFonts w:eastAsia="Times New Roman"/>
                <w:color w:val="000000"/>
                <w:sz w:val="22"/>
                <w:szCs w:val="22"/>
              </w:rPr>
            </w:pPr>
            <w:r w:rsidRPr="00E30FBC">
              <w:rPr>
                <w:rFonts w:eastAsia="Times New Roman"/>
                <w:color w:val="000000"/>
                <w:sz w:val="22"/>
                <w:szCs w:val="22"/>
              </w:rPr>
              <w:t>Mixed Forest</w:t>
            </w:r>
          </w:p>
        </w:tc>
      </w:tr>
      <w:tr w:rsidR="00E30FBC" w:rsidRPr="00E30FBC" w14:paraId="6145B925" w14:textId="77777777" w:rsidTr="00E30FBC">
        <w:trPr>
          <w:trHeight w:val="320"/>
        </w:trPr>
        <w:tc>
          <w:tcPr>
            <w:tcW w:w="2200" w:type="dxa"/>
            <w:tcBorders>
              <w:top w:val="nil"/>
              <w:left w:val="nil"/>
              <w:bottom w:val="nil"/>
              <w:right w:val="nil"/>
            </w:tcBorders>
            <w:shd w:val="clear" w:color="auto" w:fill="auto"/>
            <w:noWrap/>
            <w:vAlign w:val="bottom"/>
            <w:hideMark/>
          </w:tcPr>
          <w:p w14:paraId="7F6B5DC1" w14:textId="77777777" w:rsidR="00E30FBC" w:rsidRPr="00E30FBC" w:rsidRDefault="00E30FBC">
            <w:pPr>
              <w:rPr>
                <w:rFonts w:eastAsia="Times New Roman"/>
                <w:color w:val="000000"/>
                <w:sz w:val="22"/>
                <w:szCs w:val="22"/>
              </w:rPr>
            </w:pPr>
            <w:r w:rsidRPr="00E30FBC">
              <w:rPr>
                <w:rFonts w:eastAsia="Times New Roman"/>
                <w:color w:val="000000"/>
                <w:sz w:val="22"/>
                <w:szCs w:val="22"/>
              </w:rPr>
              <w:t>Alpine (Krumholz)</w:t>
            </w:r>
          </w:p>
        </w:tc>
        <w:tc>
          <w:tcPr>
            <w:tcW w:w="2420" w:type="dxa"/>
            <w:tcBorders>
              <w:top w:val="nil"/>
              <w:left w:val="nil"/>
              <w:bottom w:val="nil"/>
              <w:right w:val="nil"/>
            </w:tcBorders>
            <w:shd w:val="clear" w:color="auto" w:fill="auto"/>
            <w:noWrap/>
            <w:vAlign w:val="bottom"/>
            <w:hideMark/>
          </w:tcPr>
          <w:p w14:paraId="54F8A102"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76AFEFD3" w14:textId="77777777" w:rsidTr="00E30FBC">
        <w:trPr>
          <w:trHeight w:val="320"/>
        </w:trPr>
        <w:tc>
          <w:tcPr>
            <w:tcW w:w="2200" w:type="dxa"/>
            <w:tcBorders>
              <w:top w:val="nil"/>
              <w:left w:val="nil"/>
              <w:bottom w:val="nil"/>
              <w:right w:val="nil"/>
            </w:tcBorders>
            <w:shd w:val="clear" w:color="auto" w:fill="auto"/>
            <w:noWrap/>
            <w:vAlign w:val="bottom"/>
            <w:hideMark/>
          </w:tcPr>
          <w:p w14:paraId="4ADC9E1A" w14:textId="77777777" w:rsidR="00E30FBC" w:rsidRPr="00E30FBC" w:rsidRDefault="00E30FBC">
            <w:pPr>
              <w:rPr>
                <w:rFonts w:eastAsia="Times New Roman"/>
                <w:color w:val="000000"/>
                <w:sz w:val="22"/>
                <w:szCs w:val="22"/>
              </w:rPr>
            </w:pPr>
            <w:r w:rsidRPr="00E30FBC">
              <w:rPr>
                <w:rFonts w:eastAsia="Times New Roman"/>
                <w:color w:val="000000"/>
                <w:sz w:val="22"/>
                <w:szCs w:val="22"/>
              </w:rPr>
              <w:t>Water</w:t>
            </w:r>
          </w:p>
        </w:tc>
        <w:tc>
          <w:tcPr>
            <w:tcW w:w="2420" w:type="dxa"/>
            <w:tcBorders>
              <w:top w:val="nil"/>
              <w:left w:val="nil"/>
              <w:bottom w:val="nil"/>
              <w:right w:val="nil"/>
            </w:tcBorders>
            <w:shd w:val="clear" w:color="auto" w:fill="auto"/>
            <w:noWrap/>
            <w:vAlign w:val="bottom"/>
            <w:hideMark/>
          </w:tcPr>
          <w:p w14:paraId="0CAA273C"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3E35DDC3" w14:textId="77777777" w:rsidTr="00E30FBC">
        <w:trPr>
          <w:trHeight w:val="320"/>
        </w:trPr>
        <w:tc>
          <w:tcPr>
            <w:tcW w:w="2200" w:type="dxa"/>
            <w:tcBorders>
              <w:top w:val="nil"/>
              <w:left w:val="nil"/>
              <w:bottom w:val="nil"/>
              <w:right w:val="nil"/>
            </w:tcBorders>
            <w:shd w:val="clear" w:color="auto" w:fill="auto"/>
            <w:noWrap/>
            <w:vAlign w:val="bottom"/>
            <w:hideMark/>
          </w:tcPr>
          <w:p w14:paraId="56907959" w14:textId="77777777" w:rsidR="00E30FBC" w:rsidRPr="00E30FBC" w:rsidRDefault="00E30FBC">
            <w:pPr>
              <w:rPr>
                <w:rFonts w:eastAsia="Times New Roman"/>
                <w:color w:val="000000"/>
                <w:sz w:val="22"/>
                <w:szCs w:val="22"/>
              </w:rPr>
            </w:pPr>
            <w:r w:rsidRPr="00E30FBC">
              <w:rPr>
                <w:rFonts w:eastAsia="Times New Roman"/>
                <w:color w:val="000000"/>
                <w:sz w:val="22"/>
                <w:szCs w:val="22"/>
              </w:rPr>
              <w:t>Forested Wetland</w:t>
            </w:r>
          </w:p>
        </w:tc>
        <w:tc>
          <w:tcPr>
            <w:tcW w:w="2420" w:type="dxa"/>
            <w:tcBorders>
              <w:top w:val="nil"/>
              <w:left w:val="nil"/>
              <w:bottom w:val="nil"/>
              <w:right w:val="nil"/>
            </w:tcBorders>
            <w:shd w:val="clear" w:color="auto" w:fill="auto"/>
            <w:noWrap/>
            <w:vAlign w:val="bottom"/>
            <w:hideMark/>
          </w:tcPr>
          <w:p w14:paraId="7F8C235F" w14:textId="77777777" w:rsidR="00E30FBC" w:rsidRPr="00E30FBC" w:rsidRDefault="00E30FBC">
            <w:pPr>
              <w:rPr>
                <w:rFonts w:eastAsia="Times New Roman"/>
                <w:color w:val="000000"/>
                <w:sz w:val="22"/>
                <w:szCs w:val="22"/>
              </w:rPr>
            </w:pPr>
            <w:r w:rsidRPr="00E30FBC">
              <w:rPr>
                <w:rFonts w:eastAsia="Times New Roman"/>
                <w:color w:val="000000"/>
                <w:sz w:val="22"/>
                <w:szCs w:val="22"/>
              </w:rPr>
              <w:t>Mixed Forest</w:t>
            </w:r>
          </w:p>
        </w:tc>
      </w:tr>
      <w:tr w:rsidR="00E30FBC" w:rsidRPr="00E30FBC" w14:paraId="3DABFE8C" w14:textId="77777777" w:rsidTr="00E30FBC">
        <w:trPr>
          <w:trHeight w:val="320"/>
        </w:trPr>
        <w:tc>
          <w:tcPr>
            <w:tcW w:w="2200" w:type="dxa"/>
            <w:tcBorders>
              <w:top w:val="nil"/>
              <w:left w:val="nil"/>
              <w:bottom w:val="nil"/>
              <w:right w:val="nil"/>
            </w:tcBorders>
            <w:shd w:val="clear" w:color="auto" w:fill="auto"/>
            <w:noWrap/>
            <w:vAlign w:val="bottom"/>
            <w:hideMark/>
          </w:tcPr>
          <w:p w14:paraId="33894B32" w14:textId="77777777" w:rsidR="00E30FBC" w:rsidRPr="00E30FBC" w:rsidRDefault="00E30FBC">
            <w:pPr>
              <w:rPr>
                <w:rFonts w:eastAsia="Times New Roman"/>
                <w:color w:val="000000"/>
                <w:sz w:val="22"/>
                <w:szCs w:val="22"/>
              </w:rPr>
            </w:pPr>
            <w:r w:rsidRPr="00E30FBC">
              <w:rPr>
                <w:rFonts w:eastAsia="Times New Roman"/>
                <w:color w:val="000000"/>
                <w:sz w:val="22"/>
                <w:szCs w:val="22"/>
              </w:rPr>
              <w:t>Open Wetland</w:t>
            </w:r>
          </w:p>
        </w:tc>
        <w:tc>
          <w:tcPr>
            <w:tcW w:w="2420" w:type="dxa"/>
            <w:tcBorders>
              <w:top w:val="nil"/>
              <w:left w:val="nil"/>
              <w:bottom w:val="nil"/>
              <w:right w:val="nil"/>
            </w:tcBorders>
            <w:shd w:val="clear" w:color="auto" w:fill="auto"/>
            <w:noWrap/>
            <w:vAlign w:val="bottom"/>
            <w:hideMark/>
          </w:tcPr>
          <w:p w14:paraId="35169056"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393C1DAD" w14:textId="77777777" w:rsidTr="00E30FBC">
        <w:trPr>
          <w:trHeight w:val="320"/>
        </w:trPr>
        <w:tc>
          <w:tcPr>
            <w:tcW w:w="2200" w:type="dxa"/>
            <w:tcBorders>
              <w:top w:val="nil"/>
              <w:left w:val="nil"/>
              <w:bottom w:val="nil"/>
              <w:right w:val="nil"/>
            </w:tcBorders>
            <w:shd w:val="clear" w:color="auto" w:fill="auto"/>
            <w:noWrap/>
            <w:vAlign w:val="bottom"/>
            <w:hideMark/>
          </w:tcPr>
          <w:p w14:paraId="0A510965" w14:textId="77777777" w:rsidR="00E30FBC" w:rsidRPr="00E30FBC" w:rsidRDefault="00E30FBC">
            <w:pPr>
              <w:rPr>
                <w:rFonts w:eastAsia="Times New Roman"/>
                <w:color w:val="000000"/>
                <w:sz w:val="22"/>
                <w:szCs w:val="22"/>
              </w:rPr>
            </w:pPr>
            <w:r w:rsidRPr="00E30FBC">
              <w:rPr>
                <w:rFonts w:eastAsia="Times New Roman"/>
                <w:color w:val="000000"/>
                <w:sz w:val="22"/>
                <w:szCs w:val="22"/>
              </w:rPr>
              <w:t>Tidal Wetland</w:t>
            </w:r>
          </w:p>
        </w:tc>
        <w:tc>
          <w:tcPr>
            <w:tcW w:w="2420" w:type="dxa"/>
            <w:tcBorders>
              <w:top w:val="nil"/>
              <w:left w:val="nil"/>
              <w:bottom w:val="nil"/>
              <w:right w:val="nil"/>
            </w:tcBorders>
            <w:shd w:val="clear" w:color="auto" w:fill="auto"/>
            <w:noWrap/>
            <w:vAlign w:val="bottom"/>
            <w:hideMark/>
          </w:tcPr>
          <w:p w14:paraId="61E21492"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3E70C155" w14:textId="77777777" w:rsidTr="00E30FBC">
        <w:trPr>
          <w:trHeight w:val="320"/>
        </w:trPr>
        <w:tc>
          <w:tcPr>
            <w:tcW w:w="2200" w:type="dxa"/>
            <w:tcBorders>
              <w:top w:val="nil"/>
              <w:left w:val="nil"/>
              <w:bottom w:val="nil"/>
              <w:right w:val="nil"/>
            </w:tcBorders>
            <w:shd w:val="clear" w:color="auto" w:fill="auto"/>
            <w:noWrap/>
            <w:vAlign w:val="bottom"/>
            <w:hideMark/>
          </w:tcPr>
          <w:p w14:paraId="524B3A42" w14:textId="77777777" w:rsidR="00E30FBC" w:rsidRPr="00E30FBC" w:rsidRDefault="00E30FBC">
            <w:pPr>
              <w:rPr>
                <w:rFonts w:eastAsia="Times New Roman"/>
                <w:color w:val="000000"/>
                <w:sz w:val="22"/>
                <w:szCs w:val="22"/>
              </w:rPr>
            </w:pPr>
            <w:r w:rsidRPr="00E30FBC">
              <w:rPr>
                <w:rFonts w:eastAsia="Times New Roman"/>
                <w:color w:val="000000"/>
                <w:sz w:val="22"/>
                <w:szCs w:val="22"/>
              </w:rPr>
              <w:t>Disturbed</w:t>
            </w:r>
          </w:p>
        </w:tc>
        <w:tc>
          <w:tcPr>
            <w:tcW w:w="2420" w:type="dxa"/>
            <w:tcBorders>
              <w:top w:val="nil"/>
              <w:left w:val="nil"/>
              <w:bottom w:val="nil"/>
              <w:right w:val="nil"/>
            </w:tcBorders>
            <w:shd w:val="clear" w:color="auto" w:fill="auto"/>
            <w:noWrap/>
            <w:vAlign w:val="bottom"/>
            <w:hideMark/>
          </w:tcPr>
          <w:p w14:paraId="2B06C999"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52FB3BB3" w14:textId="77777777" w:rsidTr="00E30FBC">
        <w:trPr>
          <w:trHeight w:val="320"/>
        </w:trPr>
        <w:tc>
          <w:tcPr>
            <w:tcW w:w="2200" w:type="dxa"/>
            <w:tcBorders>
              <w:top w:val="nil"/>
              <w:left w:val="nil"/>
              <w:bottom w:val="nil"/>
              <w:right w:val="nil"/>
            </w:tcBorders>
            <w:shd w:val="clear" w:color="auto" w:fill="auto"/>
            <w:noWrap/>
            <w:vAlign w:val="bottom"/>
            <w:hideMark/>
          </w:tcPr>
          <w:p w14:paraId="06B5B00D" w14:textId="77777777" w:rsidR="00E30FBC" w:rsidRPr="00E30FBC" w:rsidRDefault="00E30FBC">
            <w:pPr>
              <w:rPr>
                <w:rFonts w:eastAsia="Times New Roman"/>
                <w:color w:val="000000"/>
                <w:sz w:val="22"/>
                <w:szCs w:val="22"/>
              </w:rPr>
            </w:pPr>
            <w:r w:rsidRPr="00E30FBC">
              <w:rPr>
                <w:rFonts w:eastAsia="Times New Roman"/>
                <w:color w:val="000000"/>
                <w:sz w:val="22"/>
                <w:szCs w:val="22"/>
              </w:rPr>
              <w:t>Bedrock/ Veg.</w:t>
            </w:r>
          </w:p>
        </w:tc>
        <w:tc>
          <w:tcPr>
            <w:tcW w:w="2420" w:type="dxa"/>
            <w:tcBorders>
              <w:top w:val="nil"/>
              <w:left w:val="nil"/>
              <w:bottom w:val="nil"/>
              <w:right w:val="nil"/>
            </w:tcBorders>
            <w:shd w:val="clear" w:color="auto" w:fill="auto"/>
            <w:noWrap/>
            <w:vAlign w:val="bottom"/>
            <w:hideMark/>
          </w:tcPr>
          <w:p w14:paraId="032F91DB"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0A7E203C" w14:textId="77777777" w:rsidTr="00E30FBC">
        <w:trPr>
          <w:trHeight w:val="320"/>
        </w:trPr>
        <w:tc>
          <w:tcPr>
            <w:tcW w:w="2200" w:type="dxa"/>
            <w:tcBorders>
              <w:top w:val="nil"/>
              <w:left w:val="nil"/>
              <w:bottom w:val="nil"/>
              <w:right w:val="nil"/>
            </w:tcBorders>
            <w:shd w:val="clear" w:color="auto" w:fill="auto"/>
            <w:noWrap/>
            <w:vAlign w:val="bottom"/>
            <w:hideMark/>
          </w:tcPr>
          <w:p w14:paraId="0B2E2444" w14:textId="77777777" w:rsidR="00E30FBC" w:rsidRPr="00E30FBC" w:rsidRDefault="00E30FBC">
            <w:pPr>
              <w:rPr>
                <w:rFonts w:eastAsia="Times New Roman"/>
                <w:color w:val="000000"/>
                <w:sz w:val="22"/>
                <w:szCs w:val="22"/>
              </w:rPr>
            </w:pPr>
            <w:r w:rsidRPr="00E30FBC">
              <w:rPr>
                <w:rFonts w:eastAsia="Times New Roman"/>
                <w:color w:val="000000"/>
                <w:sz w:val="22"/>
                <w:szCs w:val="22"/>
              </w:rPr>
              <w:t>Sand Dunes</w:t>
            </w:r>
          </w:p>
        </w:tc>
        <w:tc>
          <w:tcPr>
            <w:tcW w:w="2420" w:type="dxa"/>
            <w:tcBorders>
              <w:top w:val="nil"/>
              <w:left w:val="nil"/>
              <w:bottom w:val="nil"/>
              <w:right w:val="nil"/>
            </w:tcBorders>
            <w:shd w:val="clear" w:color="auto" w:fill="auto"/>
            <w:noWrap/>
            <w:vAlign w:val="bottom"/>
            <w:hideMark/>
          </w:tcPr>
          <w:p w14:paraId="0431EDD8"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r w:rsidR="00E30FBC" w:rsidRPr="00E30FBC" w14:paraId="02065556" w14:textId="77777777" w:rsidTr="00E30FBC">
        <w:trPr>
          <w:trHeight w:val="320"/>
        </w:trPr>
        <w:tc>
          <w:tcPr>
            <w:tcW w:w="2200" w:type="dxa"/>
            <w:tcBorders>
              <w:top w:val="nil"/>
              <w:left w:val="nil"/>
              <w:bottom w:val="nil"/>
              <w:right w:val="nil"/>
            </w:tcBorders>
            <w:shd w:val="clear" w:color="auto" w:fill="auto"/>
            <w:noWrap/>
            <w:vAlign w:val="bottom"/>
            <w:hideMark/>
          </w:tcPr>
          <w:p w14:paraId="23A74A15"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 Cleared</w:t>
            </w:r>
          </w:p>
        </w:tc>
        <w:tc>
          <w:tcPr>
            <w:tcW w:w="2420" w:type="dxa"/>
            <w:tcBorders>
              <w:top w:val="nil"/>
              <w:left w:val="nil"/>
              <w:bottom w:val="nil"/>
              <w:right w:val="nil"/>
            </w:tcBorders>
            <w:shd w:val="clear" w:color="auto" w:fill="auto"/>
            <w:noWrap/>
            <w:vAlign w:val="bottom"/>
            <w:hideMark/>
          </w:tcPr>
          <w:p w14:paraId="63D1C884" w14:textId="77777777" w:rsidR="00E30FBC" w:rsidRPr="00E30FBC" w:rsidRDefault="00E30FBC">
            <w:pPr>
              <w:rPr>
                <w:rFonts w:eastAsia="Times New Roman"/>
                <w:color w:val="000000"/>
                <w:sz w:val="22"/>
                <w:szCs w:val="22"/>
              </w:rPr>
            </w:pPr>
            <w:r w:rsidRPr="00E30FBC">
              <w:rPr>
                <w:rFonts w:eastAsia="Times New Roman"/>
                <w:color w:val="000000"/>
                <w:sz w:val="22"/>
                <w:szCs w:val="22"/>
              </w:rPr>
              <w:t>Open</w:t>
            </w:r>
          </w:p>
        </w:tc>
      </w:tr>
      <w:tr w:rsidR="00E30FBC" w:rsidRPr="00E30FBC" w14:paraId="1C2C9ACC" w14:textId="77777777" w:rsidTr="00E30FBC">
        <w:trPr>
          <w:trHeight w:val="320"/>
        </w:trPr>
        <w:tc>
          <w:tcPr>
            <w:tcW w:w="2200" w:type="dxa"/>
            <w:tcBorders>
              <w:top w:val="nil"/>
              <w:left w:val="nil"/>
              <w:bottom w:val="nil"/>
              <w:right w:val="nil"/>
            </w:tcBorders>
            <w:shd w:val="clear" w:color="auto" w:fill="auto"/>
            <w:noWrap/>
            <w:vAlign w:val="bottom"/>
            <w:hideMark/>
          </w:tcPr>
          <w:p w14:paraId="48046E80" w14:textId="77777777" w:rsidR="00E30FBC" w:rsidRPr="00E30FBC" w:rsidRDefault="00E30FBC">
            <w:pPr>
              <w:rPr>
                <w:rFonts w:eastAsia="Times New Roman"/>
                <w:color w:val="000000"/>
                <w:sz w:val="22"/>
                <w:szCs w:val="22"/>
              </w:rPr>
            </w:pPr>
            <w:r w:rsidRPr="00E30FBC">
              <w:rPr>
                <w:rFonts w:eastAsia="Times New Roman"/>
                <w:color w:val="000000"/>
                <w:sz w:val="22"/>
                <w:szCs w:val="22"/>
              </w:rPr>
              <w:t>Tundra</w:t>
            </w:r>
          </w:p>
        </w:tc>
        <w:tc>
          <w:tcPr>
            <w:tcW w:w="2420" w:type="dxa"/>
            <w:tcBorders>
              <w:top w:val="nil"/>
              <w:left w:val="nil"/>
              <w:bottom w:val="nil"/>
              <w:right w:val="nil"/>
            </w:tcBorders>
            <w:shd w:val="clear" w:color="auto" w:fill="auto"/>
            <w:noWrap/>
            <w:vAlign w:val="bottom"/>
            <w:hideMark/>
          </w:tcPr>
          <w:p w14:paraId="6D100F6C" w14:textId="77777777" w:rsidR="00E30FBC" w:rsidRPr="00E30FBC" w:rsidRDefault="00E30FBC">
            <w:pPr>
              <w:rPr>
                <w:rFonts w:eastAsia="Times New Roman"/>
                <w:color w:val="000000"/>
                <w:sz w:val="22"/>
                <w:szCs w:val="22"/>
              </w:rPr>
            </w:pPr>
            <w:r w:rsidRPr="00E30FBC">
              <w:rPr>
                <w:rFonts w:eastAsia="Times New Roman"/>
                <w:color w:val="000000"/>
                <w:sz w:val="22"/>
                <w:szCs w:val="22"/>
              </w:rPr>
              <w:t>Other</w:t>
            </w:r>
          </w:p>
        </w:tc>
      </w:tr>
    </w:tbl>
    <w:p w14:paraId="56B75E03" w14:textId="77777777" w:rsidR="005B06E0" w:rsidRDefault="005B06E0" w:rsidP="00021291"/>
    <w:p w14:paraId="33115485" w14:textId="77777777" w:rsidR="00E30FBC" w:rsidRDefault="00E30FBC">
      <w:pPr>
        <w:rPr>
          <w:b/>
        </w:rPr>
      </w:pPr>
      <w:r>
        <w:rPr>
          <w:b/>
        </w:rPr>
        <w:br w:type="page"/>
      </w:r>
    </w:p>
    <w:p w14:paraId="5769E937" w14:textId="7374205E" w:rsidR="005B06E0" w:rsidRDefault="005B06E0" w:rsidP="005B06E0">
      <w:pPr>
        <w:spacing w:line="480" w:lineRule="auto"/>
      </w:pPr>
      <w:r w:rsidRPr="005B06E0">
        <w:rPr>
          <w:b/>
        </w:rPr>
        <w:t xml:space="preserve">Table </w:t>
      </w:r>
      <w:r w:rsidR="000303B1">
        <w:rPr>
          <w:b/>
        </w:rPr>
        <w:t>S</w:t>
      </w:r>
      <w:r>
        <w:rPr>
          <w:b/>
        </w:rPr>
        <w:t>2</w:t>
      </w:r>
      <w:r>
        <w:t xml:space="preserve">. Aggregation of original categories </w:t>
      </w:r>
      <w:r w:rsidR="00052ECB">
        <w:t>in</w:t>
      </w:r>
      <w:r>
        <w:t xml:space="preserve"> </w:t>
      </w:r>
      <w:r>
        <w:rPr>
          <w:b/>
        </w:rPr>
        <w:t>Z</w:t>
      </w:r>
      <w:r>
        <w:t>.</w:t>
      </w:r>
    </w:p>
    <w:tbl>
      <w:tblPr>
        <w:tblW w:w="5760" w:type="dxa"/>
        <w:tblLook w:val="04A0" w:firstRow="1" w:lastRow="0" w:firstColumn="1" w:lastColumn="0" w:noHBand="0" w:noVBand="1"/>
      </w:tblPr>
      <w:tblGrid>
        <w:gridCol w:w="3280"/>
        <w:gridCol w:w="2480"/>
      </w:tblGrid>
      <w:tr w:rsidR="005B06E0" w:rsidRPr="005B06E0" w14:paraId="077B1E28" w14:textId="77777777" w:rsidTr="005B06E0">
        <w:trPr>
          <w:trHeight w:val="320"/>
        </w:trPr>
        <w:tc>
          <w:tcPr>
            <w:tcW w:w="3280" w:type="dxa"/>
            <w:tcBorders>
              <w:top w:val="nil"/>
              <w:left w:val="nil"/>
              <w:bottom w:val="single" w:sz="4" w:space="0" w:color="auto"/>
              <w:right w:val="nil"/>
            </w:tcBorders>
            <w:shd w:val="clear" w:color="auto" w:fill="auto"/>
            <w:noWrap/>
            <w:vAlign w:val="bottom"/>
            <w:hideMark/>
          </w:tcPr>
          <w:p w14:paraId="1D332AE6" w14:textId="77777777" w:rsidR="005B06E0" w:rsidRPr="005B06E0" w:rsidRDefault="005B06E0">
            <w:pPr>
              <w:rPr>
                <w:rFonts w:eastAsia="Times New Roman"/>
                <w:b/>
                <w:bCs/>
                <w:color w:val="000000"/>
                <w:sz w:val="22"/>
                <w:szCs w:val="22"/>
              </w:rPr>
            </w:pPr>
            <w:r w:rsidRPr="005B06E0">
              <w:rPr>
                <w:rFonts w:eastAsia="Times New Roman"/>
                <w:b/>
                <w:bCs/>
                <w:color w:val="000000"/>
                <w:sz w:val="22"/>
                <w:szCs w:val="22"/>
              </w:rPr>
              <w:t>Original Category</w:t>
            </w:r>
          </w:p>
        </w:tc>
        <w:tc>
          <w:tcPr>
            <w:tcW w:w="2480" w:type="dxa"/>
            <w:tcBorders>
              <w:top w:val="nil"/>
              <w:left w:val="nil"/>
              <w:bottom w:val="single" w:sz="4" w:space="0" w:color="auto"/>
              <w:right w:val="nil"/>
            </w:tcBorders>
            <w:shd w:val="clear" w:color="auto" w:fill="auto"/>
            <w:noWrap/>
            <w:vAlign w:val="bottom"/>
            <w:hideMark/>
          </w:tcPr>
          <w:p w14:paraId="4F017F3D" w14:textId="77777777" w:rsidR="005B06E0" w:rsidRPr="005B06E0" w:rsidRDefault="005B06E0">
            <w:pPr>
              <w:rPr>
                <w:rFonts w:eastAsia="Times New Roman"/>
                <w:b/>
                <w:bCs/>
                <w:color w:val="000000"/>
                <w:sz w:val="22"/>
                <w:szCs w:val="22"/>
              </w:rPr>
            </w:pPr>
            <w:r w:rsidRPr="005B06E0">
              <w:rPr>
                <w:rFonts w:eastAsia="Times New Roman"/>
                <w:b/>
                <w:bCs/>
                <w:color w:val="000000"/>
                <w:sz w:val="22"/>
                <w:szCs w:val="22"/>
              </w:rPr>
              <w:t>Aggregate Category</w:t>
            </w:r>
          </w:p>
        </w:tc>
      </w:tr>
      <w:tr w:rsidR="005B06E0" w:rsidRPr="005B06E0" w14:paraId="6308F8E5" w14:textId="77777777" w:rsidTr="005B06E0">
        <w:trPr>
          <w:trHeight w:val="320"/>
        </w:trPr>
        <w:tc>
          <w:tcPr>
            <w:tcW w:w="3280" w:type="dxa"/>
            <w:tcBorders>
              <w:top w:val="single" w:sz="4" w:space="0" w:color="auto"/>
              <w:left w:val="nil"/>
              <w:bottom w:val="nil"/>
              <w:right w:val="nil"/>
            </w:tcBorders>
            <w:shd w:val="clear" w:color="auto" w:fill="auto"/>
            <w:noWrap/>
            <w:vAlign w:val="bottom"/>
            <w:hideMark/>
          </w:tcPr>
          <w:p w14:paraId="19409397" w14:textId="77777777" w:rsidR="005B06E0" w:rsidRPr="005B06E0" w:rsidRDefault="005B06E0">
            <w:pPr>
              <w:rPr>
                <w:rFonts w:eastAsia="Times New Roman"/>
                <w:color w:val="000000"/>
                <w:sz w:val="22"/>
                <w:szCs w:val="22"/>
              </w:rPr>
            </w:pPr>
            <w:r w:rsidRPr="005B06E0">
              <w:rPr>
                <w:rFonts w:eastAsia="Times New Roman"/>
                <w:color w:val="000000"/>
                <w:sz w:val="22"/>
                <w:szCs w:val="22"/>
              </w:rPr>
              <w:t>Water</w:t>
            </w:r>
          </w:p>
        </w:tc>
        <w:tc>
          <w:tcPr>
            <w:tcW w:w="2480" w:type="dxa"/>
            <w:tcBorders>
              <w:top w:val="single" w:sz="4" w:space="0" w:color="auto"/>
              <w:left w:val="nil"/>
              <w:bottom w:val="nil"/>
              <w:right w:val="nil"/>
            </w:tcBorders>
            <w:shd w:val="clear" w:color="auto" w:fill="auto"/>
            <w:noWrap/>
            <w:vAlign w:val="bottom"/>
            <w:hideMark/>
          </w:tcPr>
          <w:p w14:paraId="5D6ABE07"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5194BB60" w14:textId="77777777" w:rsidTr="005B06E0">
        <w:trPr>
          <w:trHeight w:val="320"/>
        </w:trPr>
        <w:tc>
          <w:tcPr>
            <w:tcW w:w="3280" w:type="dxa"/>
            <w:tcBorders>
              <w:top w:val="nil"/>
              <w:left w:val="nil"/>
              <w:bottom w:val="nil"/>
              <w:right w:val="nil"/>
            </w:tcBorders>
            <w:shd w:val="clear" w:color="auto" w:fill="auto"/>
            <w:noWrap/>
            <w:vAlign w:val="bottom"/>
            <w:hideMark/>
          </w:tcPr>
          <w:p w14:paraId="6A4147AC" w14:textId="77777777" w:rsidR="005B06E0" w:rsidRPr="005B06E0" w:rsidRDefault="005B06E0">
            <w:pPr>
              <w:rPr>
                <w:rFonts w:eastAsia="Times New Roman"/>
                <w:color w:val="000000"/>
                <w:sz w:val="22"/>
                <w:szCs w:val="22"/>
              </w:rPr>
            </w:pPr>
            <w:r w:rsidRPr="005B06E0">
              <w:rPr>
                <w:rFonts w:eastAsia="Times New Roman"/>
                <w:color w:val="000000"/>
                <w:sz w:val="22"/>
                <w:szCs w:val="22"/>
              </w:rPr>
              <w:t>Perennial Ice/Snow</w:t>
            </w:r>
          </w:p>
        </w:tc>
        <w:tc>
          <w:tcPr>
            <w:tcW w:w="2480" w:type="dxa"/>
            <w:tcBorders>
              <w:top w:val="nil"/>
              <w:left w:val="nil"/>
              <w:bottom w:val="nil"/>
              <w:right w:val="nil"/>
            </w:tcBorders>
            <w:shd w:val="clear" w:color="auto" w:fill="auto"/>
            <w:noWrap/>
            <w:vAlign w:val="bottom"/>
            <w:hideMark/>
          </w:tcPr>
          <w:p w14:paraId="6567938F"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4935179C" w14:textId="77777777" w:rsidTr="005B06E0">
        <w:trPr>
          <w:trHeight w:val="320"/>
        </w:trPr>
        <w:tc>
          <w:tcPr>
            <w:tcW w:w="3280" w:type="dxa"/>
            <w:tcBorders>
              <w:top w:val="nil"/>
              <w:left w:val="nil"/>
              <w:bottom w:val="nil"/>
              <w:right w:val="nil"/>
            </w:tcBorders>
            <w:shd w:val="clear" w:color="auto" w:fill="auto"/>
            <w:noWrap/>
            <w:vAlign w:val="bottom"/>
            <w:hideMark/>
          </w:tcPr>
          <w:p w14:paraId="51E53754" w14:textId="77777777" w:rsidR="005B06E0" w:rsidRPr="005B06E0" w:rsidRDefault="005B06E0">
            <w:pPr>
              <w:rPr>
                <w:rFonts w:eastAsia="Times New Roman"/>
                <w:color w:val="000000"/>
                <w:sz w:val="22"/>
                <w:szCs w:val="22"/>
              </w:rPr>
            </w:pPr>
            <w:r w:rsidRPr="005B06E0">
              <w:rPr>
                <w:rFonts w:eastAsia="Times New Roman"/>
                <w:color w:val="000000"/>
                <w:sz w:val="22"/>
                <w:szCs w:val="22"/>
              </w:rPr>
              <w:t>Developed, Open Space</w:t>
            </w:r>
          </w:p>
        </w:tc>
        <w:tc>
          <w:tcPr>
            <w:tcW w:w="2480" w:type="dxa"/>
            <w:tcBorders>
              <w:top w:val="nil"/>
              <w:left w:val="nil"/>
              <w:bottom w:val="nil"/>
              <w:right w:val="nil"/>
            </w:tcBorders>
            <w:shd w:val="clear" w:color="auto" w:fill="auto"/>
            <w:noWrap/>
            <w:vAlign w:val="bottom"/>
            <w:hideMark/>
          </w:tcPr>
          <w:p w14:paraId="6188691B"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7DEC53EB" w14:textId="77777777" w:rsidTr="005B06E0">
        <w:trPr>
          <w:trHeight w:val="320"/>
        </w:trPr>
        <w:tc>
          <w:tcPr>
            <w:tcW w:w="3280" w:type="dxa"/>
            <w:tcBorders>
              <w:top w:val="nil"/>
              <w:left w:val="nil"/>
              <w:bottom w:val="nil"/>
              <w:right w:val="nil"/>
            </w:tcBorders>
            <w:shd w:val="clear" w:color="auto" w:fill="auto"/>
            <w:noWrap/>
            <w:vAlign w:val="bottom"/>
            <w:hideMark/>
          </w:tcPr>
          <w:p w14:paraId="14D79D9B" w14:textId="77777777" w:rsidR="005B06E0" w:rsidRPr="005B06E0" w:rsidRDefault="005B06E0">
            <w:pPr>
              <w:rPr>
                <w:rFonts w:eastAsia="Times New Roman"/>
                <w:color w:val="000000"/>
                <w:sz w:val="22"/>
                <w:szCs w:val="22"/>
              </w:rPr>
            </w:pPr>
            <w:r w:rsidRPr="005B06E0">
              <w:rPr>
                <w:rFonts w:eastAsia="Times New Roman"/>
                <w:color w:val="000000"/>
                <w:sz w:val="22"/>
                <w:szCs w:val="22"/>
              </w:rPr>
              <w:t>Developed, Low Intensity</w:t>
            </w:r>
          </w:p>
        </w:tc>
        <w:tc>
          <w:tcPr>
            <w:tcW w:w="2480" w:type="dxa"/>
            <w:tcBorders>
              <w:top w:val="nil"/>
              <w:left w:val="nil"/>
              <w:bottom w:val="nil"/>
              <w:right w:val="nil"/>
            </w:tcBorders>
            <w:shd w:val="clear" w:color="auto" w:fill="auto"/>
            <w:noWrap/>
            <w:vAlign w:val="bottom"/>
            <w:hideMark/>
          </w:tcPr>
          <w:p w14:paraId="2EC6064C" w14:textId="77777777" w:rsidR="005B06E0" w:rsidRPr="005B06E0" w:rsidRDefault="005B06E0">
            <w:pPr>
              <w:rPr>
                <w:rFonts w:eastAsia="Times New Roman"/>
                <w:color w:val="000000"/>
                <w:sz w:val="22"/>
                <w:szCs w:val="22"/>
              </w:rPr>
            </w:pPr>
            <w:r w:rsidRPr="005B06E0">
              <w:rPr>
                <w:rFonts w:eastAsia="Times New Roman"/>
                <w:color w:val="000000"/>
                <w:sz w:val="22"/>
                <w:szCs w:val="22"/>
              </w:rPr>
              <w:t>Open Canopy</w:t>
            </w:r>
          </w:p>
        </w:tc>
      </w:tr>
      <w:tr w:rsidR="005B06E0" w:rsidRPr="005B06E0" w14:paraId="67EBCD40" w14:textId="77777777" w:rsidTr="005B06E0">
        <w:trPr>
          <w:trHeight w:val="320"/>
        </w:trPr>
        <w:tc>
          <w:tcPr>
            <w:tcW w:w="3280" w:type="dxa"/>
            <w:tcBorders>
              <w:top w:val="nil"/>
              <w:left w:val="nil"/>
              <w:bottom w:val="nil"/>
              <w:right w:val="nil"/>
            </w:tcBorders>
            <w:shd w:val="clear" w:color="auto" w:fill="auto"/>
            <w:noWrap/>
            <w:vAlign w:val="bottom"/>
            <w:hideMark/>
          </w:tcPr>
          <w:p w14:paraId="6E5C550E" w14:textId="77777777" w:rsidR="005B06E0" w:rsidRPr="005B06E0" w:rsidRDefault="005B06E0">
            <w:pPr>
              <w:rPr>
                <w:rFonts w:eastAsia="Times New Roman"/>
                <w:color w:val="000000"/>
                <w:sz w:val="22"/>
                <w:szCs w:val="22"/>
              </w:rPr>
            </w:pPr>
            <w:r w:rsidRPr="005B06E0">
              <w:rPr>
                <w:rFonts w:eastAsia="Times New Roman"/>
                <w:color w:val="000000"/>
                <w:sz w:val="22"/>
                <w:szCs w:val="22"/>
              </w:rPr>
              <w:t>Developed, Medium Intensity</w:t>
            </w:r>
          </w:p>
        </w:tc>
        <w:tc>
          <w:tcPr>
            <w:tcW w:w="2480" w:type="dxa"/>
            <w:tcBorders>
              <w:top w:val="nil"/>
              <w:left w:val="nil"/>
              <w:bottom w:val="nil"/>
              <w:right w:val="nil"/>
            </w:tcBorders>
            <w:shd w:val="clear" w:color="auto" w:fill="auto"/>
            <w:noWrap/>
            <w:vAlign w:val="bottom"/>
            <w:hideMark/>
          </w:tcPr>
          <w:p w14:paraId="6737EF7F" w14:textId="77777777" w:rsidR="005B06E0" w:rsidRPr="005B06E0" w:rsidRDefault="005B06E0">
            <w:pPr>
              <w:rPr>
                <w:rFonts w:eastAsia="Times New Roman"/>
                <w:color w:val="000000"/>
                <w:sz w:val="22"/>
                <w:szCs w:val="22"/>
              </w:rPr>
            </w:pPr>
            <w:r w:rsidRPr="005B06E0">
              <w:rPr>
                <w:rFonts w:eastAsia="Times New Roman"/>
                <w:color w:val="000000"/>
                <w:sz w:val="22"/>
                <w:szCs w:val="22"/>
              </w:rPr>
              <w:t>Open Canopy</w:t>
            </w:r>
          </w:p>
        </w:tc>
      </w:tr>
      <w:tr w:rsidR="005B06E0" w:rsidRPr="005B06E0" w14:paraId="11CE962F" w14:textId="77777777" w:rsidTr="005B06E0">
        <w:trPr>
          <w:trHeight w:val="320"/>
        </w:trPr>
        <w:tc>
          <w:tcPr>
            <w:tcW w:w="3280" w:type="dxa"/>
            <w:tcBorders>
              <w:top w:val="nil"/>
              <w:left w:val="nil"/>
              <w:bottom w:val="nil"/>
              <w:right w:val="nil"/>
            </w:tcBorders>
            <w:shd w:val="clear" w:color="auto" w:fill="auto"/>
            <w:noWrap/>
            <w:vAlign w:val="bottom"/>
            <w:hideMark/>
          </w:tcPr>
          <w:p w14:paraId="5C2E0297" w14:textId="77777777" w:rsidR="005B06E0" w:rsidRPr="005B06E0" w:rsidRDefault="005B06E0">
            <w:pPr>
              <w:rPr>
                <w:rFonts w:eastAsia="Times New Roman"/>
                <w:color w:val="000000"/>
                <w:sz w:val="22"/>
                <w:szCs w:val="22"/>
              </w:rPr>
            </w:pPr>
            <w:r w:rsidRPr="005B06E0">
              <w:rPr>
                <w:rFonts w:eastAsia="Times New Roman"/>
                <w:color w:val="000000"/>
                <w:sz w:val="22"/>
                <w:szCs w:val="22"/>
              </w:rPr>
              <w:t>Developed, High Intensity</w:t>
            </w:r>
          </w:p>
        </w:tc>
        <w:tc>
          <w:tcPr>
            <w:tcW w:w="2480" w:type="dxa"/>
            <w:tcBorders>
              <w:top w:val="nil"/>
              <w:left w:val="nil"/>
              <w:bottom w:val="nil"/>
              <w:right w:val="nil"/>
            </w:tcBorders>
            <w:shd w:val="clear" w:color="auto" w:fill="auto"/>
            <w:noWrap/>
            <w:vAlign w:val="bottom"/>
            <w:hideMark/>
          </w:tcPr>
          <w:p w14:paraId="6C263BBC"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590806B4" w14:textId="77777777" w:rsidTr="005B06E0">
        <w:trPr>
          <w:trHeight w:val="320"/>
        </w:trPr>
        <w:tc>
          <w:tcPr>
            <w:tcW w:w="3280" w:type="dxa"/>
            <w:tcBorders>
              <w:top w:val="nil"/>
              <w:left w:val="nil"/>
              <w:bottom w:val="nil"/>
              <w:right w:val="nil"/>
            </w:tcBorders>
            <w:shd w:val="clear" w:color="auto" w:fill="auto"/>
            <w:noWrap/>
            <w:vAlign w:val="bottom"/>
            <w:hideMark/>
          </w:tcPr>
          <w:p w14:paraId="3D64385B" w14:textId="77777777" w:rsidR="005B06E0" w:rsidRPr="005B06E0" w:rsidRDefault="005B06E0">
            <w:pPr>
              <w:rPr>
                <w:rFonts w:eastAsia="Times New Roman"/>
                <w:color w:val="000000"/>
                <w:sz w:val="22"/>
                <w:szCs w:val="22"/>
              </w:rPr>
            </w:pPr>
            <w:r w:rsidRPr="005B06E0">
              <w:rPr>
                <w:rFonts w:eastAsia="Times New Roman"/>
                <w:color w:val="000000"/>
                <w:sz w:val="22"/>
                <w:szCs w:val="22"/>
              </w:rPr>
              <w:t>Barren Land (Rock/Sand/Clay)</w:t>
            </w:r>
          </w:p>
        </w:tc>
        <w:tc>
          <w:tcPr>
            <w:tcW w:w="2480" w:type="dxa"/>
            <w:tcBorders>
              <w:top w:val="nil"/>
              <w:left w:val="nil"/>
              <w:bottom w:val="nil"/>
              <w:right w:val="nil"/>
            </w:tcBorders>
            <w:shd w:val="clear" w:color="auto" w:fill="auto"/>
            <w:noWrap/>
            <w:vAlign w:val="bottom"/>
            <w:hideMark/>
          </w:tcPr>
          <w:p w14:paraId="48D2C623"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6E16ECC7" w14:textId="77777777" w:rsidTr="005B06E0">
        <w:trPr>
          <w:trHeight w:val="320"/>
        </w:trPr>
        <w:tc>
          <w:tcPr>
            <w:tcW w:w="3280" w:type="dxa"/>
            <w:tcBorders>
              <w:top w:val="nil"/>
              <w:left w:val="nil"/>
              <w:bottom w:val="nil"/>
              <w:right w:val="nil"/>
            </w:tcBorders>
            <w:shd w:val="clear" w:color="auto" w:fill="auto"/>
            <w:noWrap/>
            <w:vAlign w:val="bottom"/>
            <w:hideMark/>
          </w:tcPr>
          <w:p w14:paraId="23F60700" w14:textId="77777777" w:rsidR="005B06E0" w:rsidRPr="005B06E0" w:rsidRDefault="005B06E0">
            <w:pPr>
              <w:rPr>
                <w:rFonts w:eastAsia="Times New Roman"/>
                <w:color w:val="000000"/>
                <w:sz w:val="22"/>
                <w:szCs w:val="22"/>
              </w:rPr>
            </w:pPr>
            <w:r w:rsidRPr="005B06E0">
              <w:rPr>
                <w:rFonts w:eastAsia="Times New Roman"/>
                <w:color w:val="000000"/>
                <w:sz w:val="22"/>
                <w:szCs w:val="22"/>
              </w:rPr>
              <w:t>Deciduous Forest</w:t>
            </w:r>
          </w:p>
        </w:tc>
        <w:tc>
          <w:tcPr>
            <w:tcW w:w="2480" w:type="dxa"/>
            <w:tcBorders>
              <w:top w:val="nil"/>
              <w:left w:val="nil"/>
              <w:bottom w:val="nil"/>
              <w:right w:val="nil"/>
            </w:tcBorders>
            <w:shd w:val="clear" w:color="auto" w:fill="auto"/>
            <w:noWrap/>
            <w:vAlign w:val="bottom"/>
            <w:hideMark/>
          </w:tcPr>
          <w:p w14:paraId="30775C26" w14:textId="77777777" w:rsidR="005B06E0" w:rsidRPr="005B06E0" w:rsidRDefault="005B06E0">
            <w:pPr>
              <w:rPr>
                <w:rFonts w:eastAsia="Times New Roman"/>
                <w:color w:val="000000"/>
                <w:sz w:val="22"/>
                <w:szCs w:val="22"/>
              </w:rPr>
            </w:pPr>
            <w:r w:rsidRPr="005B06E0">
              <w:rPr>
                <w:rFonts w:eastAsia="Times New Roman"/>
                <w:color w:val="000000"/>
                <w:sz w:val="22"/>
                <w:szCs w:val="22"/>
              </w:rPr>
              <w:t>Deciduous Forest</w:t>
            </w:r>
          </w:p>
        </w:tc>
      </w:tr>
      <w:tr w:rsidR="005B06E0" w:rsidRPr="005B06E0" w14:paraId="68E16C4B" w14:textId="77777777" w:rsidTr="005B06E0">
        <w:trPr>
          <w:trHeight w:val="320"/>
        </w:trPr>
        <w:tc>
          <w:tcPr>
            <w:tcW w:w="3280" w:type="dxa"/>
            <w:tcBorders>
              <w:top w:val="nil"/>
              <w:left w:val="nil"/>
              <w:bottom w:val="nil"/>
              <w:right w:val="nil"/>
            </w:tcBorders>
            <w:shd w:val="clear" w:color="auto" w:fill="auto"/>
            <w:noWrap/>
            <w:vAlign w:val="bottom"/>
            <w:hideMark/>
          </w:tcPr>
          <w:p w14:paraId="0086795F" w14:textId="77777777" w:rsidR="005B06E0" w:rsidRPr="005B06E0" w:rsidRDefault="005B06E0">
            <w:pPr>
              <w:rPr>
                <w:rFonts w:eastAsia="Times New Roman"/>
                <w:color w:val="000000"/>
                <w:sz w:val="22"/>
                <w:szCs w:val="22"/>
              </w:rPr>
            </w:pPr>
            <w:r w:rsidRPr="005B06E0">
              <w:rPr>
                <w:rFonts w:eastAsia="Times New Roman"/>
                <w:color w:val="000000"/>
                <w:sz w:val="22"/>
                <w:szCs w:val="22"/>
              </w:rPr>
              <w:t>Evergreen Forest</w:t>
            </w:r>
          </w:p>
        </w:tc>
        <w:tc>
          <w:tcPr>
            <w:tcW w:w="2480" w:type="dxa"/>
            <w:tcBorders>
              <w:top w:val="nil"/>
              <w:left w:val="nil"/>
              <w:bottom w:val="nil"/>
              <w:right w:val="nil"/>
            </w:tcBorders>
            <w:shd w:val="clear" w:color="auto" w:fill="auto"/>
            <w:noWrap/>
            <w:vAlign w:val="bottom"/>
            <w:hideMark/>
          </w:tcPr>
          <w:p w14:paraId="41EAD45B" w14:textId="77777777" w:rsidR="005B06E0" w:rsidRPr="005B06E0" w:rsidRDefault="005B06E0">
            <w:pPr>
              <w:rPr>
                <w:rFonts w:eastAsia="Times New Roman"/>
                <w:color w:val="000000"/>
                <w:sz w:val="22"/>
                <w:szCs w:val="22"/>
              </w:rPr>
            </w:pPr>
            <w:r w:rsidRPr="005B06E0">
              <w:rPr>
                <w:rFonts w:eastAsia="Times New Roman"/>
                <w:color w:val="000000"/>
                <w:sz w:val="22"/>
                <w:szCs w:val="22"/>
              </w:rPr>
              <w:t>Evergreen Forest</w:t>
            </w:r>
          </w:p>
        </w:tc>
      </w:tr>
      <w:tr w:rsidR="005B06E0" w:rsidRPr="005B06E0" w14:paraId="71F5919A" w14:textId="77777777" w:rsidTr="005B06E0">
        <w:trPr>
          <w:trHeight w:val="320"/>
        </w:trPr>
        <w:tc>
          <w:tcPr>
            <w:tcW w:w="3280" w:type="dxa"/>
            <w:tcBorders>
              <w:top w:val="nil"/>
              <w:left w:val="nil"/>
              <w:bottom w:val="nil"/>
              <w:right w:val="nil"/>
            </w:tcBorders>
            <w:shd w:val="clear" w:color="auto" w:fill="auto"/>
            <w:noWrap/>
            <w:vAlign w:val="bottom"/>
            <w:hideMark/>
          </w:tcPr>
          <w:p w14:paraId="2B045842" w14:textId="77777777" w:rsidR="005B06E0" w:rsidRPr="005B06E0" w:rsidRDefault="005B06E0">
            <w:pPr>
              <w:rPr>
                <w:rFonts w:eastAsia="Times New Roman"/>
                <w:color w:val="000000"/>
                <w:sz w:val="22"/>
                <w:szCs w:val="22"/>
              </w:rPr>
            </w:pPr>
            <w:r w:rsidRPr="005B06E0">
              <w:rPr>
                <w:rFonts w:eastAsia="Times New Roman"/>
                <w:color w:val="000000"/>
                <w:sz w:val="22"/>
                <w:szCs w:val="22"/>
              </w:rPr>
              <w:t>Mixed Forest</w:t>
            </w:r>
          </w:p>
        </w:tc>
        <w:tc>
          <w:tcPr>
            <w:tcW w:w="2480" w:type="dxa"/>
            <w:tcBorders>
              <w:top w:val="nil"/>
              <w:left w:val="nil"/>
              <w:bottom w:val="nil"/>
              <w:right w:val="nil"/>
            </w:tcBorders>
            <w:shd w:val="clear" w:color="auto" w:fill="auto"/>
            <w:noWrap/>
            <w:vAlign w:val="bottom"/>
            <w:hideMark/>
          </w:tcPr>
          <w:p w14:paraId="60BA9BBD" w14:textId="77777777" w:rsidR="005B06E0" w:rsidRPr="005B06E0" w:rsidRDefault="005B06E0">
            <w:pPr>
              <w:rPr>
                <w:rFonts w:eastAsia="Times New Roman"/>
                <w:color w:val="000000"/>
                <w:sz w:val="22"/>
                <w:szCs w:val="22"/>
              </w:rPr>
            </w:pPr>
            <w:r w:rsidRPr="005B06E0">
              <w:rPr>
                <w:rFonts w:eastAsia="Times New Roman"/>
                <w:color w:val="000000"/>
                <w:sz w:val="22"/>
                <w:szCs w:val="22"/>
              </w:rPr>
              <w:t>Mixed Forest</w:t>
            </w:r>
          </w:p>
        </w:tc>
      </w:tr>
      <w:tr w:rsidR="005B06E0" w:rsidRPr="005B06E0" w14:paraId="6FE7F0DC" w14:textId="77777777" w:rsidTr="005B06E0">
        <w:trPr>
          <w:trHeight w:val="320"/>
        </w:trPr>
        <w:tc>
          <w:tcPr>
            <w:tcW w:w="3280" w:type="dxa"/>
            <w:tcBorders>
              <w:top w:val="nil"/>
              <w:left w:val="nil"/>
              <w:bottom w:val="nil"/>
              <w:right w:val="nil"/>
            </w:tcBorders>
            <w:shd w:val="clear" w:color="auto" w:fill="auto"/>
            <w:noWrap/>
            <w:vAlign w:val="bottom"/>
            <w:hideMark/>
          </w:tcPr>
          <w:p w14:paraId="74DFA905" w14:textId="77777777" w:rsidR="005B06E0" w:rsidRPr="005B06E0" w:rsidRDefault="005B06E0">
            <w:pPr>
              <w:rPr>
                <w:rFonts w:eastAsia="Times New Roman"/>
                <w:color w:val="000000"/>
                <w:sz w:val="22"/>
                <w:szCs w:val="22"/>
              </w:rPr>
            </w:pPr>
            <w:r w:rsidRPr="005B06E0">
              <w:rPr>
                <w:rFonts w:eastAsia="Times New Roman"/>
                <w:color w:val="000000"/>
                <w:sz w:val="22"/>
                <w:szCs w:val="22"/>
              </w:rPr>
              <w:t>Dwarf Scrub</w:t>
            </w:r>
          </w:p>
        </w:tc>
        <w:tc>
          <w:tcPr>
            <w:tcW w:w="2480" w:type="dxa"/>
            <w:tcBorders>
              <w:top w:val="nil"/>
              <w:left w:val="nil"/>
              <w:bottom w:val="nil"/>
              <w:right w:val="nil"/>
            </w:tcBorders>
            <w:shd w:val="clear" w:color="auto" w:fill="auto"/>
            <w:noWrap/>
            <w:vAlign w:val="bottom"/>
            <w:hideMark/>
          </w:tcPr>
          <w:p w14:paraId="43640A32"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497AACE2" w14:textId="77777777" w:rsidTr="005B06E0">
        <w:trPr>
          <w:trHeight w:val="320"/>
        </w:trPr>
        <w:tc>
          <w:tcPr>
            <w:tcW w:w="3280" w:type="dxa"/>
            <w:tcBorders>
              <w:top w:val="nil"/>
              <w:left w:val="nil"/>
              <w:bottom w:val="nil"/>
              <w:right w:val="nil"/>
            </w:tcBorders>
            <w:shd w:val="clear" w:color="auto" w:fill="auto"/>
            <w:noWrap/>
            <w:vAlign w:val="bottom"/>
            <w:hideMark/>
          </w:tcPr>
          <w:p w14:paraId="301019D0" w14:textId="77777777" w:rsidR="005B06E0" w:rsidRPr="005B06E0" w:rsidRDefault="005B06E0">
            <w:pPr>
              <w:rPr>
                <w:rFonts w:eastAsia="Times New Roman"/>
                <w:color w:val="000000"/>
                <w:sz w:val="22"/>
                <w:szCs w:val="22"/>
              </w:rPr>
            </w:pPr>
            <w:r w:rsidRPr="005B06E0">
              <w:rPr>
                <w:rFonts w:eastAsia="Times New Roman"/>
                <w:color w:val="000000"/>
                <w:sz w:val="22"/>
                <w:szCs w:val="22"/>
              </w:rPr>
              <w:t>Shrub/Scrub</w:t>
            </w:r>
          </w:p>
        </w:tc>
        <w:tc>
          <w:tcPr>
            <w:tcW w:w="2480" w:type="dxa"/>
            <w:tcBorders>
              <w:top w:val="nil"/>
              <w:left w:val="nil"/>
              <w:bottom w:val="nil"/>
              <w:right w:val="nil"/>
            </w:tcBorders>
            <w:shd w:val="clear" w:color="auto" w:fill="auto"/>
            <w:noWrap/>
            <w:vAlign w:val="bottom"/>
            <w:hideMark/>
          </w:tcPr>
          <w:p w14:paraId="74BB1DFF"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77C98348" w14:textId="77777777" w:rsidTr="005B06E0">
        <w:trPr>
          <w:trHeight w:val="320"/>
        </w:trPr>
        <w:tc>
          <w:tcPr>
            <w:tcW w:w="3280" w:type="dxa"/>
            <w:tcBorders>
              <w:top w:val="nil"/>
              <w:left w:val="nil"/>
              <w:bottom w:val="nil"/>
              <w:right w:val="nil"/>
            </w:tcBorders>
            <w:shd w:val="clear" w:color="auto" w:fill="auto"/>
            <w:noWrap/>
            <w:vAlign w:val="bottom"/>
            <w:hideMark/>
          </w:tcPr>
          <w:p w14:paraId="02472DA7" w14:textId="77777777" w:rsidR="005B06E0" w:rsidRPr="005B06E0" w:rsidRDefault="005B06E0">
            <w:pPr>
              <w:rPr>
                <w:rFonts w:eastAsia="Times New Roman"/>
                <w:color w:val="000000"/>
                <w:sz w:val="22"/>
                <w:szCs w:val="22"/>
              </w:rPr>
            </w:pPr>
            <w:r w:rsidRPr="005B06E0">
              <w:rPr>
                <w:rFonts w:eastAsia="Times New Roman"/>
                <w:color w:val="000000"/>
                <w:sz w:val="22"/>
                <w:szCs w:val="22"/>
              </w:rPr>
              <w:t>Grassland/Herbaceous</w:t>
            </w:r>
          </w:p>
        </w:tc>
        <w:tc>
          <w:tcPr>
            <w:tcW w:w="2480" w:type="dxa"/>
            <w:tcBorders>
              <w:top w:val="nil"/>
              <w:left w:val="nil"/>
              <w:bottom w:val="nil"/>
              <w:right w:val="nil"/>
            </w:tcBorders>
            <w:shd w:val="clear" w:color="auto" w:fill="auto"/>
            <w:noWrap/>
            <w:vAlign w:val="bottom"/>
            <w:hideMark/>
          </w:tcPr>
          <w:p w14:paraId="7FAF0115"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3F1FEF48" w14:textId="77777777" w:rsidTr="005B06E0">
        <w:trPr>
          <w:trHeight w:val="320"/>
        </w:trPr>
        <w:tc>
          <w:tcPr>
            <w:tcW w:w="3280" w:type="dxa"/>
            <w:tcBorders>
              <w:top w:val="nil"/>
              <w:left w:val="nil"/>
              <w:bottom w:val="nil"/>
              <w:right w:val="nil"/>
            </w:tcBorders>
            <w:shd w:val="clear" w:color="auto" w:fill="auto"/>
            <w:noWrap/>
            <w:vAlign w:val="bottom"/>
            <w:hideMark/>
          </w:tcPr>
          <w:p w14:paraId="08BE4D48" w14:textId="77777777" w:rsidR="005B06E0" w:rsidRPr="005B06E0" w:rsidRDefault="005B06E0">
            <w:pPr>
              <w:rPr>
                <w:rFonts w:eastAsia="Times New Roman"/>
                <w:color w:val="000000"/>
                <w:sz w:val="22"/>
                <w:szCs w:val="22"/>
              </w:rPr>
            </w:pPr>
            <w:r w:rsidRPr="005B06E0">
              <w:rPr>
                <w:rFonts w:eastAsia="Times New Roman"/>
                <w:color w:val="000000"/>
                <w:sz w:val="22"/>
                <w:szCs w:val="22"/>
              </w:rPr>
              <w:t>Sedge/Herbaceous</w:t>
            </w:r>
          </w:p>
        </w:tc>
        <w:tc>
          <w:tcPr>
            <w:tcW w:w="2480" w:type="dxa"/>
            <w:tcBorders>
              <w:top w:val="nil"/>
              <w:left w:val="nil"/>
              <w:bottom w:val="nil"/>
              <w:right w:val="nil"/>
            </w:tcBorders>
            <w:shd w:val="clear" w:color="auto" w:fill="auto"/>
            <w:noWrap/>
            <w:vAlign w:val="bottom"/>
            <w:hideMark/>
          </w:tcPr>
          <w:p w14:paraId="07A77AD5"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093673A0" w14:textId="77777777" w:rsidTr="005B06E0">
        <w:trPr>
          <w:trHeight w:val="320"/>
        </w:trPr>
        <w:tc>
          <w:tcPr>
            <w:tcW w:w="3280" w:type="dxa"/>
            <w:tcBorders>
              <w:top w:val="nil"/>
              <w:left w:val="nil"/>
              <w:bottom w:val="nil"/>
              <w:right w:val="nil"/>
            </w:tcBorders>
            <w:shd w:val="clear" w:color="auto" w:fill="auto"/>
            <w:noWrap/>
            <w:vAlign w:val="bottom"/>
            <w:hideMark/>
          </w:tcPr>
          <w:p w14:paraId="472B75F2" w14:textId="77777777" w:rsidR="005B06E0" w:rsidRPr="005B06E0" w:rsidRDefault="005B06E0">
            <w:pPr>
              <w:rPr>
                <w:rFonts w:eastAsia="Times New Roman"/>
                <w:color w:val="000000"/>
                <w:sz w:val="22"/>
                <w:szCs w:val="22"/>
              </w:rPr>
            </w:pPr>
            <w:r w:rsidRPr="005B06E0">
              <w:rPr>
                <w:rFonts w:eastAsia="Times New Roman"/>
                <w:color w:val="000000"/>
                <w:sz w:val="22"/>
                <w:szCs w:val="22"/>
              </w:rPr>
              <w:t>Lichens</w:t>
            </w:r>
          </w:p>
        </w:tc>
        <w:tc>
          <w:tcPr>
            <w:tcW w:w="2480" w:type="dxa"/>
            <w:tcBorders>
              <w:top w:val="nil"/>
              <w:left w:val="nil"/>
              <w:bottom w:val="nil"/>
              <w:right w:val="nil"/>
            </w:tcBorders>
            <w:shd w:val="clear" w:color="auto" w:fill="auto"/>
            <w:noWrap/>
            <w:vAlign w:val="bottom"/>
            <w:hideMark/>
          </w:tcPr>
          <w:p w14:paraId="6958A81E"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56B6BA63" w14:textId="77777777" w:rsidTr="005B06E0">
        <w:trPr>
          <w:trHeight w:val="320"/>
        </w:trPr>
        <w:tc>
          <w:tcPr>
            <w:tcW w:w="3280" w:type="dxa"/>
            <w:tcBorders>
              <w:top w:val="nil"/>
              <w:left w:val="nil"/>
              <w:bottom w:val="nil"/>
              <w:right w:val="nil"/>
            </w:tcBorders>
            <w:shd w:val="clear" w:color="auto" w:fill="auto"/>
            <w:noWrap/>
            <w:vAlign w:val="bottom"/>
            <w:hideMark/>
          </w:tcPr>
          <w:p w14:paraId="08FE63BF" w14:textId="77777777" w:rsidR="005B06E0" w:rsidRPr="005B06E0" w:rsidRDefault="005B06E0">
            <w:pPr>
              <w:rPr>
                <w:rFonts w:eastAsia="Times New Roman"/>
                <w:color w:val="000000"/>
                <w:sz w:val="22"/>
                <w:szCs w:val="22"/>
              </w:rPr>
            </w:pPr>
            <w:r w:rsidRPr="005B06E0">
              <w:rPr>
                <w:rFonts w:eastAsia="Times New Roman"/>
                <w:color w:val="000000"/>
                <w:sz w:val="22"/>
                <w:szCs w:val="22"/>
              </w:rPr>
              <w:t>Moss</w:t>
            </w:r>
          </w:p>
        </w:tc>
        <w:tc>
          <w:tcPr>
            <w:tcW w:w="2480" w:type="dxa"/>
            <w:tcBorders>
              <w:top w:val="nil"/>
              <w:left w:val="nil"/>
              <w:bottom w:val="nil"/>
              <w:right w:val="nil"/>
            </w:tcBorders>
            <w:shd w:val="clear" w:color="auto" w:fill="auto"/>
            <w:noWrap/>
            <w:vAlign w:val="bottom"/>
            <w:hideMark/>
          </w:tcPr>
          <w:p w14:paraId="224546B8"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475A31A0" w14:textId="77777777" w:rsidTr="005B06E0">
        <w:trPr>
          <w:trHeight w:val="320"/>
        </w:trPr>
        <w:tc>
          <w:tcPr>
            <w:tcW w:w="3280" w:type="dxa"/>
            <w:tcBorders>
              <w:top w:val="nil"/>
              <w:left w:val="nil"/>
              <w:bottom w:val="nil"/>
              <w:right w:val="nil"/>
            </w:tcBorders>
            <w:shd w:val="clear" w:color="auto" w:fill="auto"/>
            <w:noWrap/>
            <w:vAlign w:val="bottom"/>
            <w:hideMark/>
          </w:tcPr>
          <w:p w14:paraId="3B1954FC" w14:textId="77777777" w:rsidR="005B06E0" w:rsidRPr="005B06E0" w:rsidRDefault="005B06E0">
            <w:pPr>
              <w:rPr>
                <w:rFonts w:eastAsia="Times New Roman"/>
                <w:color w:val="000000"/>
                <w:sz w:val="22"/>
                <w:szCs w:val="22"/>
              </w:rPr>
            </w:pPr>
            <w:r w:rsidRPr="005B06E0">
              <w:rPr>
                <w:rFonts w:eastAsia="Times New Roman"/>
                <w:color w:val="000000"/>
                <w:sz w:val="22"/>
                <w:szCs w:val="22"/>
              </w:rPr>
              <w:t>Pasture/Hay</w:t>
            </w:r>
          </w:p>
        </w:tc>
        <w:tc>
          <w:tcPr>
            <w:tcW w:w="2480" w:type="dxa"/>
            <w:tcBorders>
              <w:top w:val="nil"/>
              <w:left w:val="nil"/>
              <w:bottom w:val="nil"/>
              <w:right w:val="nil"/>
            </w:tcBorders>
            <w:shd w:val="clear" w:color="auto" w:fill="auto"/>
            <w:noWrap/>
            <w:vAlign w:val="bottom"/>
            <w:hideMark/>
          </w:tcPr>
          <w:p w14:paraId="55DE2C66"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0E5810C5" w14:textId="77777777" w:rsidTr="005B06E0">
        <w:trPr>
          <w:trHeight w:val="320"/>
        </w:trPr>
        <w:tc>
          <w:tcPr>
            <w:tcW w:w="3280" w:type="dxa"/>
            <w:tcBorders>
              <w:top w:val="nil"/>
              <w:left w:val="nil"/>
              <w:bottom w:val="nil"/>
              <w:right w:val="nil"/>
            </w:tcBorders>
            <w:shd w:val="clear" w:color="auto" w:fill="auto"/>
            <w:noWrap/>
            <w:vAlign w:val="bottom"/>
            <w:hideMark/>
          </w:tcPr>
          <w:p w14:paraId="6A2EA888" w14:textId="77777777" w:rsidR="005B06E0" w:rsidRPr="005B06E0" w:rsidRDefault="005B06E0">
            <w:pPr>
              <w:rPr>
                <w:rFonts w:eastAsia="Times New Roman"/>
                <w:color w:val="000000"/>
                <w:sz w:val="22"/>
                <w:szCs w:val="22"/>
              </w:rPr>
            </w:pPr>
            <w:r w:rsidRPr="005B06E0">
              <w:rPr>
                <w:rFonts w:eastAsia="Times New Roman"/>
                <w:color w:val="000000"/>
                <w:sz w:val="22"/>
                <w:szCs w:val="22"/>
              </w:rPr>
              <w:t>Cultivated Crops</w:t>
            </w:r>
          </w:p>
        </w:tc>
        <w:tc>
          <w:tcPr>
            <w:tcW w:w="2480" w:type="dxa"/>
            <w:tcBorders>
              <w:top w:val="nil"/>
              <w:left w:val="nil"/>
              <w:bottom w:val="nil"/>
              <w:right w:val="nil"/>
            </w:tcBorders>
            <w:shd w:val="clear" w:color="auto" w:fill="auto"/>
            <w:noWrap/>
            <w:vAlign w:val="bottom"/>
            <w:hideMark/>
          </w:tcPr>
          <w:p w14:paraId="1B044858"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r w:rsidR="005B06E0" w:rsidRPr="005B06E0" w14:paraId="17F6C33A" w14:textId="77777777" w:rsidTr="005B06E0">
        <w:trPr>
          <w:trHeight w:val="320"/>
        </w:trPr>
        <w:tc>
          <w:tcPr>
            <w:tcW w:w="3280" w:type="dxa"/>
            <w:tcBorders>
              <w:top w:val="nil"/>
              <w:left w:val="nil"/>
              <w:bottom w:val="nil"/>
              <w:right w:val="nil"/>
            </w:tcBorders>
            <w:shd w:val="clear" w:color="auto" w:fill="auto"/>
            <w:noWrap/>
            <w:vAlign w:val="bottom"/>
            <w:hideMark/>
          </w:tcPr>
          <w:p w14:paraId="6387FCE7" w14:textId="77777777" w:rsidR="005B06E0" w:rsidRPr="005B06E0" w:rsidRDefault="005B06E0">
            <w:pPr>
              <w:rPr>
                <w:rFonts w:eastAsia="Times New Roman"/>
                <w:color w:val="000000"/>
                <w:sz w:val="22"/>
                <w:szCs w:val="22"/>
              </w:rPr>
            </w:pPr>
            <w:r w:rsidRPr="005B06E0">
              <w:rPr>
                <w:rFonts w:eastAsia="Times New Roman"/>
                <w:color w:val="000000"/>
                <w:sz w:val="22"/>
                <w:szCs w:val="22"/>
              </w:rPr>
              <w:t>Woody Wetlands</w:t>
            </w:r>
          </w:p>
        </w:tc>
        <w:tc>
          <w:tcPr>
            <w:tcW w:w="2480" w:type="dxa"/>
            <w:tcBorders>
              <w:top w:val="nil"/>
              <w:left w:val="nil"/>
              <w:bottom w:val="nil"/>
              <w:right w:val="nil"/>
            </w:tcBorders>
            <w:shd w:val="clear" w:color="auto" w:fill="auto"/>
            <w:noWrap/>
            <w:vAlign w:val="bottom"/>
            <w:hideMark/>
          </w:tcPr>
          <w:p w14:paraId="72FE119E" w14:textId="77777777" w:rsidR="005B06E0" w:rsidRPr="005B06E0" w:rsidRDefault="005B06E0">
            <w:pPr>
              <w:rPr>
                <w:rFonts w:eastAsia="Times New Roman"/>
                <w:color w:val="000000"/>
                <w:sz w:val="22"/>
                <w:szCs w:val="22"/>
              </w:rPr>
            </w:pPr>
            <w:r w:rsidRPr="005B06E0">
              <w:rPr>
                <w:rFonts w:eastAsia="Times New Roman"/>
                <w:color w:val="000000"/>
                <w:sz w:val="22"/>
                <w:szCs w:val="22"/>
              </w:rPr>
              <w:t>Mixed Forest</w:t>
            </w:r>
          </w:p>
        </w:tc>
      </w:tr>
      <w:tr w:rsidR="005B06E0" w:rsidRPr="005B06E0" w14:paraId="76FA7B62" w14:textId="77777777" w:rsidTr="005B06E0">
        <w:trPr>
          <w:trHeight w:val="320"/>
        </w:trPr>
        <w:tc>
          <w:tcPr>
            <w:tcW w:w="3280" w:type="dxa"/>
            <w:tcBorders>
              <w:top w:val="nil"/>
              <w:left w:val="nil"/>
              <w:bottom w:val="nil"/>
              <w:right w:val="nil"/>
            </w:tcBorders>
            <w:shd w:val="clear" w:color="auto" w:fill="auto"/>
            <w:noWrap/>
            <w:vAlign w:val="bottom"/>
            <w:hideMark/>
          </w:tcPr>
          <w:p w14:paraId="70AC400A" w14:textId="77777777" w:rsidR="005B06E0" w:rsidRPr="005B06E0" w:rsidRDefault="005B06E0">
            <w:pPr>
              <w:rPr>
                <w:rFonts w:eastAsia="Times New Roman"/>
                <w:color w:val="000000"/>
                <w:sz w:val="22"/>
                <w:szCs w:val="22"/>
              </w:rPr>
            </w:pPr>
            <w:r w:rsidRPr="005B06E0">
              <w:rPr>
                <w:rFonts w:eastAsia="Times New Roman"/>
                <w:color w:val="000000"/>
                <w:sz w:val="22"/>
                <w:szCs w:val="22"/>
              </w:rPr>
              <w:t>Emergent Herbaceous Wetlands</w:t>
            </w:r>
          </w:p>
        </w:tc>
        <w:tc>
          <w:tcPr>
            <w:tcW w:w="2480" w:type="dxa"/>
            <w:tcBorders>
              <w:top w:val="nil"/>
              <w:left w:val="nil"/>
              <w:bottom w:val="nil"/>
              <w:right w:val="nil"/>
            </w:tcBorders>
            <w:shd w:val="clear" w:color="auto" w:fill="auto"/>
            <w:noWrap/>
            <w:vAlign w:val="bottom"/>
            <w:hideMark/>
          </w:tcPr>
          <w:p w14:paraId="1B21B3C6" w14:textId="77777777" w:rsidR="005B06E0" w:rsidRPr="005B06E0" w:rsidRDefault="005B06E0">
            <w:pPr>
              <w:rPr>
                <w:rFonts w:eastAsia="Times New Roman"/>
                <w:color w:val="000000"/>
                <w:sz w:val="22"/>
                <w:szCs w:val="22"/>
              </w:rPr>
            </w:pPr>
            <w:r w:rsidRPr="005B06E0">
              <w:rPr>
                <w:rFonts w:eastAsia="Times New Roman"/>
                <w:color w:val="000000"/>
                <w:sz w:val="22"/>
                <w:szCs w:val="22"/>
              </w:rPr>
              <w:t>Other</w:t>
            </w:r>
          </w:p>
        </w:tc>
      </w:tr>
    </w:tbl>
    <w:p w14:paraId="530F7D1E" w14:textId="77777777" w:rsidR="005B06E0" w:rsidRDefault="005B06E0" w:rsidP="00021291"/>
    <w:p w14:paraId="6E39CCD8" w14:textId="4C26AE7A" w:rsidR="00052ECB" w:rsidRDefault="00052ECB">
      <w:r>
        <w:br w:type="page"/>
      </w:r>
    </w:p>
    <w:p w14:paraId="0300535E" w14:textId="0E35466C" w:rsidR="005B06E0" w:rsidRDefault="00052ECB" w:rsidP="00302A1A">
      <w:pPr>
        <w:spacing w:line="276" w:lineRule="auto"/>
      </w:pPr>
      <w:r w:rsidRPr="00052ECB">
        <w:rPr>
          <w:b/>
        </w:rPr>
        <w:t xml:space="preserve">Table </w:t>
      </w:r>
      <w:r w:rsidR="000303B1">
        <w:rPr>
          <w:b/>
        </w:rPr>
        <w:t>S</w:t>
      </w:r>
      <w:r w:rsidRPr="00052ECB">
        <w:rPr>
          <w:b/>
        </w:rPr>
        <w:t>3.</w:t>
      </w:r>
      <w:r>
        <w:t xml:space="preserve"> Confusion matrix for aggregated categories in </w:t>
      </w:r>
      <w:r w:rsidRPr="00052ECB">
        <w:rPr>
          <w:b/>
        </w:rPr>
        <w:t>Y</w:t>
      </w:r>
      <w:r>
        <w:t xml:space="preserve">. The values are from the confusion matrix provided in Justice et al. (2002). </w:t>
      </w:r>
      <w:r w:rsidR="00F94C54">
        <w:t xml:space="preserve">Overall accuracy is calculated as </w:t>
      </w:r>
      <w:r w:rsidR="00F94C54" w:rsidRPr="005D5388">
        <w:rPr>
          <w:rFonts w:ascii="Monaco" w:hAnsi="Monaco"/>
          <w:sz w:val="18"/>
          <w:szCs w:val="18"/>
        </w:rPr>
        <w:t>sum(diag(.))/sum(.)</w:t>
      </w:r>
      <w:r w:rsidR="00F94C54">
        <w:t xml:space="preserve"> to represent the total proportion of correct cells across all aggregated categories.</w:t>
      </w:r>
    </w:p>
    <w:p w14:paraId="7395668B" w14:textId="77777777" w:rsidR="000A643C" w:rsidRDefault="000A643C" w:rsidP="00302A1A">
      <w:pPr>
        <w:spacing w:line="276" w:lineRule="auto"/>
      </w:pPr>
    </w:p>
    <w:tbl>
      <w:tblPr>
        <w:tblW w:w="9270" w:type="dxa"/>
        <w:tblLook w:val="04A0" w:firstRow="1" w:lastRow="0" w:firstColumn="1" w:lastColumn="0" w:noHBand="0" w:noVBand="1"/>
      </w:tblPr>
      <w:tblGrid>
        <w:gridCol w:w="540"/>
        <w:gridCol w:w="1440"/>
        <w:gridCol w:w="1080"/>
        <w:gridCol w:w="810"/>
        <w:gridCol w:w="914"/>
        <w:gridCol w:w="1246"/>
        <w:gridCol w:w="1260"/>
        <w:gridCol w:w="900"/>
        <w:gridCol w:w="1080"/>
      </w:tblGrid>
      <w:tr w:rsidR="009A0F3D" w:rsidRPr="00F94C54" w14:paraId="5F601527" w14:textId="77777777" w:rsidTr="00686BCF">
        <w:trPr>
          <w:trHeight w:val="340"/>
        </w:trPr>
        <w:tc>
          <w:tcPr>
            <w:tcW w:w="540" w:type="dxa"/>
            <w:tcBorders>
              <w:top w:val="nil"/>
              <w:left w:val="nil"/>
              <w:bottom w:val="nil"/>
              <w:right w:val="nil"/>
            </w:tcBorders>
            <w:shd w:val="clear" w:color="auto" w:fill="auto"/>
            <w:noWrap/>
            <w:vAlign w:val="bottom"/>
            <w:hideMark/>
          </w:tcPr>
          <w:p w14:paraId="39E8557B" w14:textId="77777777" w:rsidR="00F94C54" w:rsidRPr="00F94C54" w:rsidRDefault="00F94C54" w:rsidP="00A557DD">
            <w:pPr>
              <w:rPr>
                <w:sz w:val="22"/>
                <w:szCs w:val="22"/>
              </w:rPr>
            </w:pPr>
          </w:p>
        </w:tc>
        <w:tc>
          <w:tcPr>
            <w:tcW w:w="1440" w:type="dxa"/>
            <w:tcBorders>
              <w:top w:val="nil"/>
              <w:left w:val="nil"/>
              <w:bottom w:val="nil"/>
              <w:right w:val="single" w:sz="4" w:space="0" w:color="auto"/>
            </w:tcBorders>
            <w:shd w:val="clear" w:color="auto" w:fill="auto"/>
            <w:noWrap/>
            <w:vAlign w:val="bottom"/>
            <w:hideMark/>
          </w:tcPr>
          <w:p w14:paraId="21242D32" w14:textId="77777777" w:rsidR="00F94C54" w:rsidRPr="00F94C54" w:rsidRDefault="00F94C54" w:rsidP="00A557DD">
            <w:pPr>
              <w:rPr>
                <w:rFonts w:eastAsia="Times New Roman"/>
                <w:sz w:val="22"/>
                <w:szCs w:val="22"/>
              </w:rPr>
            </w:pPr>
          </w:p>
        </w:tc>
        <w:tc>
          <w:tcPr>
            <w:tcW w:w="6210"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6A505" w14:textId="77777777" w:rsidR="00F94C54" w:rsidRPr="009A0F3D" w:rsidRDefault="00F94C54" w:rsidP="00A557DD">
            <w:pPr>
              <w:jc w:val="center"/>
              <w:rPr>
                <w:rFonts w:eastAsia="Times New Roman"/>
                <w:b/>
                <w:color w:val="000000"/>
                <w:sz w:val="22"/>
                <w:szCs w:val="22"/>
              </w:rPr>
            </w:pPr>
            <w:r w:rsidRPr="009A0F3D">
              <w:rPr>
                <w:rFonts w:eastAsia="Times New Roman"/>
                <w:b/>
                <w:color w:val="000000"/>
                <w:sz w:val="22"/>
                <w:szCs w:val="22"/>
              </w:rPr>
              <w:t>Ground Truth</w:t>
            </w:r>
          </w:p>
        </w:tc>
        <w:tc>
          <w:tcPr>
            <w:tcW w:w="1080" w:type="dxa"/>
            <w:tcBorders>
              <w:top w:val="nil"/>
              <w:left w:val="single" w:sz="4" w:space="0" w:color="auto"/>
              <w:bottom w:val="nil"/>
              <w:right w:val="nil"/>
            </w:tcBorders>
            <w:shd w:val="clear" w:color="auto" w:fill="auto"/>
            <w:noWrap/>
            <w:vAlign w:val="bottom"/>
            <w:hideMark/>
          </w:tcPr>
          <w:p w14:paraId="425559BA" w14:textId="77777777" w:rsidR="00F94C54" w:rsidRPr="00F94C54" w:rsidRDefault="00F94C54" w:rsidP="00A557DD">
            <w:pPr>
              <w:jc w:val="center"/>
              <w:rPr>
                <w:rFonts w:eastAsia="Times New Roman"/>
                <w:color w:val="000000"/>
                <w:sz w:val="22"/>
                <w:szCs w:val="22"/>
              </w:rPr>
            </w:pPr>
          </w:p>
        </w:tc>
      </w:tr>
      <w:tr w:rsidR="009A0F3D" w:rsidRPr="00F94C54" w14:paraId="6AA8FD3C" w14:textId="77777777" w:rsidTr="00686BCF">
        <w:trPr>
          <w:trHeight w:val="628"/>
        </w:trPr>
        <w:tc>
          <w:tcPr>
            <w:tcW w:w="540" w:type="dxa"/>
            <w:tcBorders>
              <w:top w:val="nil"/>
              <w:left w:val="nil"/>
              <w:bottom w:val="single" w:sz="4" w:space="0" w:color="auto"/>
              <w:right w:val="nil"/>
            </w:tcBorders>
            <w:shd w:val="clear" w:color="auto" w:fill="auto"/>
            <w:noWrap/>
            <w:vAlign w:val="bottom"/>
            <w:hideMark/>
          </w:tcPr>
          <w:p w14:paraId="0418582E" w14:textId="77777777" w:rsidR="00F94C54" w:rsidRPr="00F94C54" w:rsidRDefault="00F94C54" w:rsidP="00A557DD">
            <w:pPr>
              <w:rPr>
                <w:rFonts w:eastAsia="Times New Roman"/>
                <w:sz w:val="22"/>
                <w:szCs w:val="22"/>
              </w:rPr>
            </w:pPr>
          </w:p>
        </w:tc>
        <w:tc>
          <w:tcPr>
            <w:tcW w:w="1440" w:type="dxa"/>
            <w:tcBorders>
              <w:top w:val="nil"/>
              <w:left w:val="nil"/>
              <w:bottom w:val="nil"/>
              <w:right w:val="nil"/>
            </w:tcBorders>
            <w:shd w:val="clear" w:color="auto" w:fill="auto"/>
            <w:noWrap/>
            <w:vAlign w:val="bottom"/>
            <w:hideMark/>
          </w:tcPr>
          <w:p w14:paraId="34FB9C7A" w14:textId="77777777" w:rsidR="00F94C54" w:rsidRPr="00F94C54" w:rsidRDefault="00F94C54" w:rsidP="00A557DD">
            <w:pPr>
              <w:rPr>
                <w:rFonts w:eastAsia="Times New Roman"/>
                <w:sz w:val="22"/>
                <w:szCs w:val="22"/>
              </w:rPr>
            </w:pPr>
          </w:p>
        </w:tc>
        <w:tc>
          <w:tcPr>
            <w:tcW w:w="1080" w:type="dxa"/>
            <w:tcBorders>
              <w:top w:val="single" w:sz="4" w:space="0" w:color="auto"/>
              <w:left w:val="single" w:sz="8" w:space="0" w:color="auto"/>
              <w:bottom w:val="single" w:sz="8" w:space="0" w:color="auto"/>
              <w:right w:val="nil"/>
            </w:tcBorders>
            <w:shd w:val="clear" w:color="auto" w:fill="auto"/>
            <w:vAlign w:val="center"/>
            <w:hideMark/>
          </w:tcPr>
          <w:p w14:paraId="33AEBDE7"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Open Canopy</w:t>
            </w:r>
          </w:p>
        </w:tc>
        <w:tc>
          <w:tcPr>
            <w:tcW w:w="810" w:type="dxa"/>
            <w:tcBorders>
              <w:top w:val="single" w:sz="4" w:space="0" w:color="auto"/>
              <w:left w:val="nil"/>
              <w:bottom w:val="single" w:sz="8" w:space="0" w:color="auto"/>
              <w:right w:val="nil"/>
            </w:tcBorders>
            <w:shd w:val="clear" w:color="auto" w:fill="auto"/>
            <w:vAlign w:val="center"/>
            <w:hideMark/>
          </w:tcPr>
          <w:p w14:paraId="51B808A1"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Other</w:t>
            </w:r>
          </w:p>
        </w:tc>
        <w:tc>
          <w:tcPr>
            <w:tcW w:w="914" w:type="dxa"/>
            <w:tcBorders>
              <w:top w:val="single" w:sz="4" w:space="0" w:color="auto"/>
              <w:left w:val="nil"/>
              <w:bottom w:val="single" w:sz="8" w:space="0" w:color="auto"/>
              <w:right w:val="nil"/>
            </w:tcBorders>
            <w:shd w:val="clear" w:color="auto" w:fill="auto"/>
            <w:vAlign w:val="center"/>
            <w:hideMark/>
          </w:tcPr>
          <w:p w14:paraId="1C2FEDCB" w14:textId="56D6854E" w:rsidR="00F94C54" w:rsidRPr="00F94C54" w:rsidRDefault="00F94C54" w:rsidP="00A557DD">
            <w:pPr>
              <w:jc w:val="center"/>
              <w:rPr>
                <w:rFonts w:eastAsia="Times New Roman"/>
                <w:color w:val="000000"/>
                <w:sz w:val="22"/>
                <w:szCs w:val="22"/>
              </w:rPr>
            </w:pPr>
            <w:r>
              <w:rPr>
                <w:rFonts w:eastAsia="Times New Roman"/>
                <w:color w:val="000000"/>
                <w:sz w:val="22"/>
                <w:szCs w:val="22"/>
              </w:rPr>
              <w:t>Decid.</w:t>
            </w:r>
            <w:r w:rsidRPr="00F94C54">
              <w:rPr>
                <w:rFonts w:eastAsia="Times New Roman"/>
                <w:color w:val="000000"/>
                <w:sz w:val="22"/>
                <w:szCs w:val="22"/>
              </w:rPr>
              <w:t xml:space="preserve"> Forest</w:t>
            </w:r>
          </w:p>
        </w:tc>
        <w:tc>
          <w:tcPr>
            <w:tcW w:w="1246" w:type="dxa"/>
            <w:tcBorders>
              <w:top w:val="single" w:sz="4" w:space="0" w:color="auto"/>
              <w:left w:val="nil"/>
              <w:bottom w:val="single" w:sz="8" w:space="0" w:color="auto"/>
              <w:right w:val="nil"/>
            </w:tcBorders>
            <w:shd w:val="clear" w:color="auto" w:fill="auto"/>
            <w:vAlign w:val="center"/>
            <w:hideMark/>
          </w:tcPr>
          <w:p w14:paraId="75C24E6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White Pine Forest</w:t>
            </w:r>
          </w:p>
        </w:tc>
        <w:tc>
          <w:tcPr>
            <w:tcW w:w="1260" w:type="dxa"/>
            <w:tcBorders>
              <w:top w:val="single" w:sz="4" w:space="0" w:color="auto"/>
              <w:left w:val="nil"/>
              <w:bottom w:val="single" w:sz="8" w:space="0" w:color="auto"/>
              <w:right w:val="nil"/>
            </w:tcBorders>
            <w:shd w:val="clear" w:color="auto" w:fill="auto"/>
            <w:vAlign w:val="center"/>
            <w:hideMark/>
          </w:tcPr>
          <w:p w14:paraId="3A468E19" w14:textId="6BA2E4C1"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 xml:space="preserve">Other </w:t>
            </w:r>
            <w:r>
              <w:rPr>
                <w:rFonts w:eastAsia="Times New Roman"/>
                <w:color w:val="000000"/>
                <w:sz w:val="22"/>
                <w:szCs w:val="22"/>
              </w:rPr>
              <w:t>Evg.</w:t>
            </w:r>
            <w:r w:rsidRPr="00F94C54">
              <w:rPr>
                <w:rFonts w:eastAsia="Times New Roman"/>
                <w:color w:val="000000"/>
                <w:sz w:val="22"/>
                <w:szCs w:val="22"/>
              </w:rPr>
              <w:t xml:space="preserve"> Forest</w:t>
            </w:r>
          </w:p>
        </w:tc>
        <w:tc>
          <w:tcPr>
            <w:tcW w:w="900" w:type="dxa"/>
            <w:tcBorders>
              <w:top w:val="single" w:sz="4" w:space="0" w:color="auto"/>
              <w:left w:val="nil"/>
              <w:bottom w:val="single" w:sz="8" w:space="0" w:color="auto"/>
              <w:right w:val="nil"/>
            </w:tcBorders>
            <w:shd w:val="clear" w:color="auto" w:fill="auto"/>
            <w:vAlign w:val="center"/>
            <w:hideMark/>
          </w:tcPr>
          <w:p w14:paraId="3FC6366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Mixed Forest</w:t>
            </w:r>
          </w:p>
        </w:tc>
        <w:tc>
          <w:tcPr>
            <w:tcW w:w="10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222587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Percent Correct</w:t>
            </w:r>
          </w:p>
        </w:tc>
      </w:tr>
      <w:tr w:rsidR="009A0F3D" w:rsidRPr="00F94C54" w14:paraId="2F25D819" w14:textId="77777777" w:rsidTr="00686BCF">
        <w:trPr>
          <w:trHeight w:val="367"/>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7007DA7C" w14:textId="77777777" w:rsidR="00F94C54" w:rsidRPr="009A0F3D" w:rsidRDefault="00F94C54" w:rsidP="00A557DD">
            <w:pPr>
              <w:ind w:left="113" w:right="113"/>
              <w:jc w:val="center"/>
              <w:rPr>
                <w:rFonts w:eastAsia="Times New Roman"/>
                <w:b/>
                <w:color w:val="000000"/>
                <w:sz w:val="22"/>
                <w:szCs w:val="22"/>
              </w:rPr>
            </w:pPr>
            <w:r w:rsidRPr="009A0F3D">
              <w:rPr>
                <w:rFonts w:eastAsia="Times New Roman"/>
                <w:b/>
                <w:color w:val="000000"/>
                <w:sz w:val="22"/>
                <w:szCs w:val="22"/>
              </w:rPr>
              <w:t>Predicted</w:t>
            </w:r>
          </w:p>
        </w:tc>
        <w:tc>
          <w:tcPr>
            <w:tcW w:w="1440"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7855B244"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Open Canopy</w:t>
            </w:r>
          </w:p>
        </w:tc>
        <w:tc>
          <w:tcPr>
            <w:tcW w:w="1080" w:type="dxa"/>
            <w:tcBorders>
              <w:top w:val="nil"/>
              <w:left w:val="nil"/>
              <w:bottom w:val="single" w:sz="4" w:space="0" w:color="auto"/>
              <w:right w:val="single" w:sz="4" w:space="0" w:color="auto"/>
            </w:tcBorders>
            <w:shd w:val="clear" w:color="auto" w:fill="auto"/>
            <w:noWrap/>
            <w:vAlign w:val="center"/>
            <w:hideMark/>
          </w:tcPr>
          <w:p w14:paraId="0AA4D836"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131</w:t>
            </w:r>
          </w:p>
        </w:tc>
        <w:tc>
          <w:tcPr>
            <w:tcW w:w="810" w:type="dxa"/>
            <w:tcBorders>
              <w:top w:val="nil"/>
              <w:left w:val="nil"/>
              <w:bottom w:val="single" w:sz="4" w:space="0" w:color="auto"/>
              <w:right w:val="single" w:sz="4" w:space="0" w:color="auto"/>
            </w:tcBorders>
            <w:shd w:val="clear" w:color="auto" w:fill="auto"/>
            <w:noWrap/>
            <w:vAlign w:val="center"/>
            <w:hideMark/>
          </w:tcPr>
          <w:p w14:paraId="71074CAE"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7</w:t>
            </w:r>
          </w:p>
        </w:tc>
        <w:tc>
          <w:tcPr>
            <w:tcW w:w="914" w:type="dxa"/>
            <w:tcBorders>
              <w:top w:val="nil"/>
              <w:left w:val="nil"/>
              <w:bottom w:val="single" w:sz="4" w:space="0" w:color="auto"/>
              <w:right w:val="single" w:sz="4" w:space="0" w:color="auto"/>
            </w:tcBorders>
            <w:shd w:val="clear" w:color="auto" w:fill="auto"/>
            <w:noWrap/>
            <w:vAlign w:val="center"/>
            <w:hideMark/>
          </w:tcPr>
          <w:p w14:paraId="4015B0D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2</w:t>
            </w:r>
          </w:p>
        </w:tc>
        <w:tc>
          <w:tcPr>
            <w:tcW w:w="1246" w:type="dxa"/>
            <w:tcBorders>
              <w:top w:val="nil"/>
              <w:left w:val="nil"/>
              <w:bottom w:val="single" w:sz="4" w:space="0" w:color="auto"/>
              <w:right w:val="single" w:sz="4" w:space="0" w:color="auto"/>
            </w:tcBorders>
            <w:shd w:val="clear" w:color="auto" w:fill="auto"/>
            <w:noWrap/>
            <w:vAlign w:val="center"/>
            <w:hideMark/>
          </w:tcPr>
          <w:p w14:paraId="1B2DE4E0"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60" w:type="dxa"/>
            <w:tcBorders>
              <w:top w:val="nil"/>
              <w:left w:val="nil"/>
              <w:bottom w:val="single" w:sz="4" w:space="0" w:color="auto"/>
              <w:right w:val="single" w:sz="4" w:space="0" w:color="auto"/>
            </w:tcBorders>
            <w:shd w:val="clear" w:color="auto" w:fill="auto"/>
            <w:noWrap/>
            <w:vAlign w:val="center"/>
            <w:hideMark/>
          </w:tcPr>
          <w:p w14:paraId="4AB224C4"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900" w:type="dxa"/>
            <w:tcBorders>
              <w:top w:val="nil"/>
              <w:left w:val="nil"/>
              <w:bottom w:val="single" w:sz="4" w:space="0" w:color="auto"/>
              <w:right w:val="single" w:sz="8" w:space="0" w:color="auto"/>
            </w:tcBorders>
            <w:shd w:val="clear" w:color="auto" w:fill="auto"/>
            <w:noWrap/>
            <w:vAlign w:val="center"/>
            <w:hideMark/>
          </w:tcPr>
          <w:p w14:paraId="2F39404E"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080" w:type="dxa"/>
            <w:tcBorders>
              <w:top w:val="nil"/>
              <w:left w:val="nil"/>
              <w:bottom w:val="single" w:sz="4" w:space="0" w:color="auto"/>
              <w:right w:val="single" w:sz="8" w:space="0" w:color="auto"/>
            </w:tcBorders>
            <w:shd w:val="clear" w:color="auto" w:fill="auto"/>
            <w:noWrap/>
            <w:vAlign w:val="center"/>
            <w:hideMark/>
          </w:tcPr>
          <w:p w14:paraId="4264C6A7"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93.6%</w:t>
            </w:r>
          </w:p>
        </w:tc>
      </w:tr>
      <w:tr w:rsidR="009A0F3D" w:rsidRPr="00F94C54" w14:paraId="3B09C4D0" w14:textId="77777777" w:rsidTr="00686BCF">
        <w:trPr>
          <w:trHeight w:val="320"/>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59E01258" w14:textId="77777777" w:rsidR="00F94C54" w:rsidRPr="00F94C54" w:rsidRDefault="00F94C54" w:rsidP="00A557DD">
            <w:pPr>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042C9CF4"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Other</w:t>
            </w:r>
          </w:p>
        </w:tc>
        <w:tc>
          <w:tcPr>
            <w:tcW w:w="1080" w:type="dxa"/>
            <w:tcBorders>
              <w:top w:val="nil"/>
              <w:left w:val="nil"/>
              <w:bottom w:val="single" w:sz="4" w:space="0" w:color="auto"/>
              <w:right w:val="single" w:sz="4" w:space="0" w:color="auto"/>
            </w:tcBorders>
            <w:shd w:val="clear" w:color="auto" w:fill="auto"/>
            <w:noWrap/>
            <w:vAlign w:val="center"/>
            <w:hideMark/>
          </w:tcPr>
          <w:p w14:paraId="3E8DEE18"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2</w:t>
            </w:r>
          </w:p>
        </w:tc>
        <w:tc>
          <w:tcPr>
            <w:tcW w:w="810" w:type="dxa"/>
            <w:tcBorders>
              <w:top w:val="nil"/>
              <w:left w:val="nil"/>
              <w:bottom w:val="single" w:sz="4" w:space="0" w:color="auto"/>
              <w:right w:val="single" w:sz="4" w:space="0" w:color="auto"/>
            </w:tcBorders>
            <w:shd w:val="clear" w:color="auto" w:fill="auto"/>
            <w:noWrap/>
            <w:vAlign w:val="center"/>
            <w:hideMark/>
          </w:tcPr>
          <w:p w14:paraId="65F3E40F"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361</w:t>
            </w:r>
          </w:p>
        </w:tc>
        <w:tc>
          <w:tcPr>
            <w:tcW w:w="914" w:type="dxa"/>
            <w:tcBorders>
              <w:top w:val="nil"/>
              <w:left w:val="nil"/>
              <w:bottom w:val="single" w:sz="4" w:space="0" w:color="auto"/>
              <w:right w:val="single" w:sz="4" w:space="0" w:color="auto"/>
            </w:tcBorders>
            <w:shd w:val="clear" w:color="auto" w:fill="auto"/>
            <w:noWrap/>
            <w:vAlign w:val="center"/>
            <w:hideMark/>
          </w:tcPr>
          <w:p w14:paraId="58810F61"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46" w:type="dxa"/>
            <w:tcBorders>
              <w:top w:val="nil"/>
              <w:left w:val="nil"/>
              <w:bottom w:val="single" w:sz="4" w:space="0" w:color="auto"/>
              <w:right w:val="single" w:sz="4" w:space="0" w:color="auto"/>
            </w:tcBorders>
            <w:shd w:val="clear" w:color="auto" w:fill="auto"/>
            <w:noWrap/>
            <w:vAlign w:val="center"/>
            <w:hideMark/>
          </w:tcPr>
          <w:p w14:paraId="6A37E6B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60" w:type="dxa"/>
            <w:tcBorders>
              <w:top w:val="nil"/>
              <w:left w:val="nil"/>
              <w:bottom w:val="single" w:sz="4" w:space="0" w:color="auto"/>
              <w:right w:val="single" w:sz="4" w:space="0" w:color="auto"/>
            </w:tcBorders>
            <w:shd w:val="clear" w:color="auto" w:fill="auto"/>
            <w:noWrap/>
            <w:vAlign w:val="center"/>
            <w:hideMark/>
          </w:tcPr>
          <w:p w14:paraId="7D9AB239"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w:t>
            </w:r>
          </w:p>
        </w:tc>
        <w:tc>
          <w:tcPr>
            <w:tcW w:w="900" w:type="dxa"/>
            <w:tcBorders>
              <w:top w:val="nil"/>
              <w:left w:val="nil"/>
              <w:bottom w:val="single" w:sz="4" w:space="0" w:color="auto"/>
              <w:right w:val="single" w:sz="8" w:space="0" w:color="auto"/>
            </w:tcBorders>
            <w:shd w:val="clear" w:color="auto" w:fill="auto"/>
            <w:noWrap/>
            <w:vAlign w:val="center"/>
            <w:hideMark/>
          </w:tcPr>
          <w:p w14:paraId="32B43A4E"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1</w:t>
            </w:r>
          </w:p>
        </w:tc>
        <w:tc>
          <w:tcPr>
            <w:tcW w:w="1080" w:type="dxa"/>
            <w:tcBorders>
              <w:top w:val="nil"/>
              <w:left w:val="nil"/>
              <w:bottom w:val="single" w:sz="4" w:space="0" w:color="auto"/>
              <w:right w:val="single" w:sz="8" w:space="0" w:color="auto"/>
            </w:tcBorders>
            <w:shd w:val="clear" w:color="auto" w:fill="auto"/>
            <w:noWrap/>
            <w:vAlign w:val="center"/>
            <w:hideMark/>
          </w:tcPr>
          <w:p w14:paraId="472D9714"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93.8%</w:t>
            </w:r>
          </w:p>
        </w:tc>
      </w:tr>
      <w:tr w:rsidR="009A0F3D" w:rsidRPr="00F94C54" w14:paraId="3F097B1E" w14:textId="77777777" w:rsidTr="00686BCF">
        <w:trPr>
          <w:trHeight w:val="350"/>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0D044A5" w14:textId="77777777" w:rsidR="00F94C54" w:rsidRPr="00F94C54" w:rsidRDefault="00F94C54" w:rsidP="00A557DD">
            <w:pPr>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50E622B1" w14:textId="69AFDABB" w:rsidR="00F94C54" w:rsidRPr="00F94C54" w:rsidRDefault="009A0F3D" w:rsidP="00A557DD">
            <w:pPr>
              <w:jc w:val="center"/>
              <w:rPr>
                <w:rFonts w:eastAsia="Times New Roman"/>
                <w:color w:val="000000"/>
                <w:sz w:val="22"/>
                <w:szCs w:val="22"/>
              </w:rPr>
            </w:pPr>
            <w:r>
              <w:rPr>
                <w:rFonts w:eastAsia="Times New Roman"/>
                <w:color w:val="000000"/>
                <w:sz w:val="22"/>
                <w:szCs w:val="22"/>
              </w:rPr>
              <w:t>Decid.</w:t>
            </w:r>
            <w:r w:rsidR="00F94C54" w:rsidRPr="00F94C54">
              <w:rPr>
                <w:rFonts w:eastAsia="Times New Roman"/>
                <w:color w:val="000000"/>
                <w:sz w:val="22"/>
                <w:szCs w:val="22"/>
              </w:rPr>
              <w:t xml:space="preserve"> Forest</w:t>
            </w:r>
          </w:p>
        </w:tc>
        <w:tc>
          <w:tcPr>
            <w:tcW w:w="1080" w:type="dxa"/>
            <w:tcBorders>
              <w:top w:val="nil"/>
              <w:left w:val="nil"/>
              <w:bottom w:val="single" w:sz="4" w:space="0" w:color="auto"/>
              <w:right w:val="single" w:sz="4" w:space="0" w:color="auto"/>
            </w:tcBorders>
            <w:shd w:val="clear" w:color="auto" w:fill="auto"/>
            <w:noWrap/>
            <w:vAlign w:val="center"/>
            <w:hideMark/>
          </w:tcPr>
          <w:p w14:paraId="27CDB559"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810" w:type="dxa"/>
            <w:tcBorders>
              <w:top w:val="nil"/>
              <w:left w:val="nil"/>
              <w:bottom w:val="single" w:sz="4" w:space="0" w:color="auto"/>
              <w:right w:val="single" w:sz="4" w:space="0" w:color="auto"/>
            </w:tcBorders>
            <w:shd w:val="clear" w:color="auto" w:fill="auto"/>
            <w:noWrap/>
            <w:vAlign w:val="center"/>
            <w:hideMark/>
          </w:tcPr>
          <w:p w14:paraId="19B2DC7E"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w:t>
            </w:r>
          </w:p>
        </w:tc>
        <w:tc>
          <w:tcPr>
            <w:tcW w:w="914" w:type="dxa"/>
            <w:tcBorders>
              <w:top w:val="nil"/>
              <w:left w:val="nil"/>
              <w:bottom w:val="single" w:sz="4" w:space="0" w:color="auto"/>
              <w:right w:val="single" w:sz="4" w:space="0" w:color="auto"/>
            </w:tcBorders>
            <w:shd w:val="clear" w:color="auto" w:fill="auto"/>
            <w:noWrap/>
            <w:vAlign w:val="center"/>
            <w:hideMark/>
          </w:tcPr>
          <w:p w14:paraId="7DC19A59"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127</w:t>
            </w:r>
          </w:p>
        </w:tc>
        <w:tc>
          <w:tcPr>
            <w:tcW w:w="1246" w:type="dxa"/>
            <w:tcBorders>
              <w:top w:val="nil"/>
              <w:left w:val="nil"/>
              <w:bottom w:val="single" w:sz="4" w:space="0" w:color="auto"/>
              <w:right w:val="single" w:sz="4" w:space="0" w:color="auto"/>
            </w:tcBorders>
            <w:shd w:val="clear" w:color="auto" w:fill="auto"/>
            <w:noWrap/>
            <w:vAlign w:val="center"/>
            <w:hideMark/>
          </w:tcPr>
          <w:p w14:paraId="074B3A9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60" w:type="dxa"/>
            <w:tcBorders>
              <w:top w:val="nil"/>
              <w:left w:val="nil"/>
              <w:bottom w:val="single" w:sz="4" w:space="0" w:color="auto"/>
              <w:right w:val="single" w:sz="4" w:space="0" w:color="auto"/>
            </w:tcBorders>
            <w:shd w:val="clear" w:color="auto" w:fill="auto"/>
            <w:noWrap/>
            <w:vAlign w:val="center"/>
            <w:hideMark/>
          </w:tcPr>
          <w:p w14:paraId="6C13D992"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900" w:type="dxa"/>
            <w:tcBorders>
              <w:top w:val="nil"/>
              <w:left w:val="nil"/>
              <w:bottom w:val="single" w:sz="4" w:space="0" w:color="auto"/>
              <w:right w:val="single" w:sz="8" w:space="0" w:color="auto"/>
            </w:tcBorders>
            <w:shd w:val="clear" w:color="auto" w:fill="auto"/>
            <w:noWrap/>
            <w:vAlign w:val="center"/>
            <w:hideMark/>
          </w:tcPr>
          <w:p w14:paraId="508E95A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6</w:t>
            </w:r>
          </w:p>
        </w:tc>
        <w:tc>
          <w:tcPr>
            <w:tcW w:w="1080" w:type="dxa"/>
            <w:tcBorders>
              <w:top w:val="nil"/>
              <w:left w:val="nil"/>
              <w:bottom w:val="single" w:sz="4" w:space="0" w:color="auto"/>
              <w:right w:val="single" w:sz="8" w:space="0" w:color="auto"/>
            </w:tcBorders>
            <w:shd w:val="clear" w:color="auto" w:fill="auto"/>
            <w:noWrap/>
            <w:vAlign w:val="center"/>
            <w:hideMark/>
          </w:tcPr>
          <w:p w14:paraId="090FD275"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94.8%</w:t>
            </w:r>
          </w:p>
        </w:tc>
      </w:tr>
      <w:tr w:rsidR="009A0F3D" w:rsidRPr="00F94C54" w14:paraId="64A7A06D" w14:textId="77777777" w:rsidTr="00686BCF">
        <w:trPr>
          <w:trHeight w:val="640"/>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69C4F29B" w14:textId="77777777" w:rsidR="00F94C54" w:rsidRPr="00F94C54" w:rsidRDefault="00F94C54" w:rsidP="00A557DD">
            <w:pPr>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439C13CD"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White Pine Forest</w:t>
            </w:r>
          </w:p>
        </w:tc>
        <w:tc>
          <w:tcPr>
            <w:tcW w:w="1080" w:type="dxa"/>
            <w:tcBorders>
              <w:top w:val="nil"/>
              <w:left w:val="nil"/>
              <w:bottom w:val="single" w:sz="4" w:space="0" w:color="auto"/>
              <w:right w:val="single" w:sz="4" w:space="0" w:color="auto"/>
            </w:tcBorders>
            <w:shd w:val="clear" w:color="auto" w:fill="auto"/>
            <w:noWrap/>
            <w:vAlign w:val="center"/>
            <w:hideMark/>
          </w:tcPr>
          <w:p w14:paraId="55B0841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810" w:type="dxa"/>
            <w:tcBorders>
              <w:top w:val="nil"/>
              <w:left w:val="nil"/>
              <w:bottom w:val="single" w:sz="4" w:space="0" w:color="auto"/>
              <w:right w:val="single" w:sz="4" w:space="0" w:color="auto"/>
            </w:tcBorders>
            <w:shd w:val="clear" w:color="auto" w:fill="auto"/>
            <w:noWrap/>
            <w:vAlign w:val="center"/>
            <w:hideMark/>
          </w:tcPr>
          <w:p w14:paraId="6FC8B11C"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914" w:type="dxa"/>
            <w:tcBorders>
              <w:top w:val="nil"/>
              <w:left w:val="nil"/>
              <w:bottom w:val="single" w:sz="4" w:space="0" w:color="auto"/>
              <w:right w:val="single" w:sz="4" w:space="0" w:color="auto"/>
            </w:tcBorders>
            <w:shd w:val="clear" w:color="auto" w:fill="auto"/>
            <w:noWrap/>
            <w:vAlign w:val="center"/>
            <w:hideMark/>
          </w:tcPr>
          <w:p w14:paraId="013F6CF2"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46" w:type="dxa"/>
            <w:tcBorders>
              <w:top w:val="nil"/>
              <w:left w:val="nil"/>
              <w:bottom w:val="single" w:sz="4" w:space="0" w:color="auto"/>
              <w:right w:val="single" w:sz="4" w:space="0" w:color="auto"/>
            </w:tcBorders>
            <w:shd w:val="clear" w:color="auto" w:fill="auto"/>
            <w:noWrap/>
            <w:vAlign w:val="center"/>
            <w:hideMark/>
          </w:tcPr>
          <w:p w14:paraId="7943376F"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49</w:t>
            </w:r>
          </w:p>
        </w:tc>
        <w:tc>
          <w:tcPr>
            <w:tcW w:w="1260" w:type="dxa"/>
            <w:tcBorders>
              <w:top w:val="nil"/>
              <w:left w:val="nil"/>
              <w:bottom w:val="single" w:sz="4" w:space="0" w:color="auto"/>
              <w:right w:val="single" w:sz="4" w:space="0" w:color="auto"/>
            </w:tcBorders>
            <w:shd w:val="clear" w:color="auto" w:fill="auto"/>
            <w:noWrap/>
            <w:vAlign w:val="center"/>
            <w:hideMark/>
          </w:tcPr>
          <w:p w14:paraId="22B28E05"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w:t>
            </w:r>
          </w:p>
        </w:tc>
        <w:tc>
          <w:tcPr>
            <w:tcW w:w="900" w:type="dxa"/>
            <w:tcBorders>
              <w:top w:val="nil"/>
              <w:left w:val="nil"/>
              <w:bottom w:val="single" w:sz="4" w:space="0" w:color="auto"/>
              <w:right w:val="single" w:sz="8" w:space="0" w:color="auto"/>
            </w:tcBorders>
            <w:shd w:val="clear" w:color="auto" w:fill="auto"/>
            <w:noWrap/>
            <w:vAlign w:val="center"/>
            <w:hideMark/>
          </w:tcPr>
          <w:p w14:paraId="36FF1C0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0</w:t>
            </w:r>
          </w:p>
        </w:tc>
        <w:tc>
          <w:tcPr>
            <w:tcW w:w="1080" w:type="dxa"/>
            <w:tcBorders>
              <w:top w:val="nil"/>
              <w:left w:val="nil"/>
              <w:bottom w:val="single" w:sz="4" w:space="0" w:color="auto"/>
              <w:right w:val="single" w:sz="8" w:space="0" w:color="auto"/>
            </w:tcBorders>
            <w:shd w:val="clear" w:color="auto" w:fill="auto"/>
            <w:noWrap/>
            <w:vAlign w:val="center"/>
            <w:hideMark/>
          </w:tcPr>
          <w:p w14:paraId="73E2F395"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81.7%</w:t>
            </w:r>
          </w:p>
        </w:tc>
      </w:tr>
      <w:tr w:rsidR="009A0F3D" w:rsidRPr="00F94C54" w14:paraId="43DFE0BF" w14:textId="77777777" w:rsidTr="00686BCF">
        <w:trPr>
          <w:trHeight w:val="583"/>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DC254D6" w14:textId="77777777" w:rsidR="00F94C54" w:rsidRPr="00F94C54" w:rsidRDefault="00F94C54" w:rsidP="00A557DD">
            <w:pPr>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733D440C" w14:textId="3F741BB1"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 xml:space="preserve">Other </w:t>
            </w:r>
            <w:r w:rsidR="009A0F3D">
              <w:rPr>
                <w:rFonts w:eastAsia="Times New Roman"/>
                <w:color w:val="000000"/>
                <w:sz w:val="22"/>
                <w:szCs w:val="22"/>
              </w:rPr>
              <w:t>Evg.</w:t>
            </w:r>
            <w:r w:rsidRPr="00F94C54">
              <w:rPr>
                <w:rFonts w:eastAsia="Times New Roman"/>
                <w:color w:val="000000"/>
                <w:sz w:val="22"/>
                <w:szCs w:val="22"/>
              </w:rPr>
              <w:t xml:space="preserve"> Forest</w:t>
            </w:r>
          </w:p>
        </w:tc>
        <w:tc>
          <w:tcPr>
            <w:tcW w:w="1080" w:type="dxa"/>
            <w:tcBorders>
              <w:top w:val="nil"/>
              <w:left w:val="nil"/>
              <w:bottom w:val="single" w:sz="4" w:space="0" w:color="auto"/>
              <w:right w:val="single" w:sz="4" w:space="0" w:color="auto"/>
            </w:tcBorders>
            <w:shd w:val="clear" w:color="auto" w:fill="auto"/>
            <w:noWrap/>
            <w:vAlign w:val="center"/>
            <w:hideMark/>
          </w:tcPr>
          <w:p w14:paraId="106863F1"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2</w:t>
            </w:r>
          </w:p>
        </w:tc>
        <w:tc>
          <w:tcPr>
            <w:tcW w:w="810" w:type="dxa"/>
            <w:tcBorders>
              <w:top w:val="nil"/>
              <w:left w:val="nil"/>
              <w:bottom w:val="single" w:sz="4" w:space="0" w:color="auto"/>
              <w:right w:val="single" w:sz="4" w:space="0" w:color="auto"/>
            </w:tcBorders>
            <w:shd w:val="clear" w:color="auto" w:fill="auto"/>
            <w:noWrap/>
            <w:vAlign w:val="center"/>
            <w:hideMark/>
          </w:tcPr>
          <w:p w14:paraId="0FCED777"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914" w:type="dxa"/>
            <w:tcBorders>
              <w:top w:val="nil"/>
              <w:left w:val="nil"/>
              <w:bottom w:val="single" w:sz="4" w:space="0" w:color="auto"/>
              <w:right w:val="single" w:sz="4" w:space="0" w:color="auto"/>
            </w:tcBorders>
            <w:shd w:val="clear" w:color="auto" w:fill="auto"/>
            <w:noWrap/>
            <w:vAlign w:val="center"/>
            <w:hideMark/>
          </w:tcPr>
          <w:p w14:paraId="0D2CAB94"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0</w:t>
            </w:r>
          </w:p>
        </w:tc>
        <w:tc>
          <w:tcPr>
            <w:tcW w:w="1246" w:type="dxa"/>
            <w:tcBorders>
              <w:top w:val="nil"/>
              <w:left w:val="nil"/>
              <w:bottom w:val="single" w:sz="4" w:space="0" w:color="auto"/>
              <w:right w:val="single" w:sz="4" w:space="0" w:color="auto"/>
            </w:tcBorders>
            <w:shd w:val="clear" w:color="auto" w:fill="auto"/>
            <w:noWrap/>
            <w:vAlign w:val="center"/>
            <w:hideMark/>
          </w:tcPr>
          <w:p w14:paraId="05BEFAD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3</w:t>
            </w:r>
          </w:p>
        </w:tc>
        <w:tc>
          <w:tcPr>
            <w:tcW w:w="1260" w:type="dxa"/>
            <w:tcBorders>
              <w:top w:val="nil"/>
              <w:left w:val="nil"/>
              <w:bottom w:val="single" w:sz="4" w:space="0" w:color="auto"/>
              <w:right w:val="single" w:sz="4" w:space="0" w:color="auto"/>
            </w:tcBorders>
            <w:shd w:val="clear" w:color="auto" w:fill="auto"/>
            <w:noWrap/>
            <w:vAlign w:val="center"/>
            <w:hideMark/>
          </w:tcPr>
          <w:p w14:paraId="0AAA2583"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124</w:t>
            </w:r>
          </w:p>
        </w:tc>
        <w:tc>
          <w:tcPr>
            <w:tcW w:w="900" w:type="dxa"/>
            <w:tcBorders>
              <w:top w:val="nil"/>
              <w:left w:val="nil"/>
              <w:bottom w:val="single" w:sz="4" w:space="0" w:color="auto"/>
              <w:right w:val="single" w:sz="8" w:space="0" w:color="auto"/>
            </w:tcBorders>
            <w:shd w:val="clear" w:color="auto" w:fill="auto"/>
            <w:noWrap/>
            <w:vAlign w:val="center"/>
            <w:hideMark/>
          </w:tcPr>
          <w:p w14:paraId="3C6DBB6D"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27</w:t>
            </w:r>
          </w:p>
        </w:tc>
        <w:tc>
          <w:tcPr>
            <w:tcW w:w="1080" w:type="dxa"/>
            <w:tcBorders>
              <w:top w:val="nil"/>
              <w:left w:val="nil"/>
              <w:bottom w:val="single" w:sz="4" w:space="0" w:color="auto"/>
              <w:right w:val="single" w:sz="8" w:space="0" w:color="auto"/>
            </w:tcBorders>
            <w:shd w:val="clear" w:color="auto" w:fill="auto"/>
            <w:noWrap/>
            <w:vAlign w:val="center"/>
            <w:hideMark/>
          </w:tcPr>
          <w:p w14:paraId="58BC1E36"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79.5%</w:t>
            </w:r>
          </w:p>
        </w:tc>
      </w:tr>
      <w:tr w:rsidR="009A0F3D" w:rsidRPr="00F94C54" w14:paraId="688B2DA8" w14:textId="77777777" w:rsidTr="00686BCF">
        <w:trPr>
          <w:trHeight w:val="350"/>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7EBDE523" w14:textId="77777777" w:rsidR="00F94C54" w:rsidRPr="00F94C54" w:rsidRDefault="00F94C54" w:rsidP="00A557DD">
            <w:pPr>
              <w:rPr>
                <w:rFonts w:eastAsia="Times New Roman"/>
                <w:color w:val="000000"/>
                <w:sz w:val="22"/>
                <w:szCs w:val="22"/>
              </w:rPr>
            </w:pPr>
          </w:p>
        </w:tc>
        <w:tc>
          <w:tcPr>
            <w:tcW w:w="1440" w:type="dxa"/>
            <w:tcBorders>
              <w:top w:val="nil"/>
              <w:left w:val="single" w:sz="4" w:space="0" w:color="auto"/>
              <w:bottom w:val="single" w:sz="8" w:space="0" w:color="auto"/>
              <w:right w:val="single" w:sz="8" w:space="0" w:color="auto"/>
            </w:tcBorders>
            <w:shd w:val="clear" w:color="auto" w:fill="auto"/>
            <w:vAlign w:val="center"/>
            <w:hideMark/>
          </w:tcPr>
          <w:p w14:paraId="560C632E"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Mixed Forest</w:t>
            </w:r>
          </w:p>
        </w:tc>
        <w:tc>
          <w:tcPr>
            <w:tcW w:w="1080" w:type="dxa"/>
            <w:tcBorders>
              <w:top w:val="nil"/>
              <w:left w:val="nil"/>
              <w:bottom w:val="single" w:sz="8" w:space="0" w:color="auto"/>
              <w:right w:val="single" w:sz="4" w:space="0" w:color="auto"/>
            </w:tcBorders>
            <w:shd w:val="clear" w:color="auto" w:fill="auto"/>
            <w:noWrap/>
            <w:vAlign w:val="center"/>
            <w:hideMark/>
          </w:tcPr>
          <w:p w14:paraId="3445B21B"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w:t>
            </w:r>
          </w:p>
        </w:tc>
        <w:tc>
          <w:tcPr>
            <w:tcW w:w="810" w:type="dxa"/>
            <w:tcBorders>
              <w:top w:val="nil"/>
              <w:left w:val="nil"/>
              <w:bottom w:val="single" w:sz="8" w:space="0" w:color="auto"/>
              <w:right w:val="single" w:sz="4" w:space="0" w:color="auto"/>
            </w:tcBorders>
            <w:shd w:val="clear" w:color="auto" w:fill="auto"/>
            <w:noWrap/>
            <w:vAlign w:val="center"/>
            <w:hideMark/>
          </w:tcPr>
          <w:p w14:paraId="70CE79D7"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5</w:t>
            </w:r>
          </w:p>
        </w:tc>
        <w:tc>
          <w:tcPr>
            <w:tcW w:w="914" w:type="dxa"/>
            <w:tcBorders>
              <w:top w:val="nil"/>
              <w:left w:val="nil"/>
              <w:bottom w:val="single" w:sz="8" w:space="0" w:color="auto"/>
              <w:right w:val="single" w:sz="4" w:space="0" w:color="auto"/>
            </w:tcBorders>
            <w:shd w:val="clear" w:color="auto" w:fill="auto"/>
            <w:noWrap/>
            <w:vAlign w:val="center"/>
            <w:hideMark/>
          </w:tcPr>
          <w:p w14:paraId="3C252A9C"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11</w:t>
            </w:r>
          </w:p>
        </w:tc>
        <w:tc>
          <w:tcPr>
            <w:tcW w:w="1246" w:type="dxa"/>
            <w:tcBorders>
              <w:top w:val="nil"/>
              <w:left w:val="nil"/>
              <w:bottom w:val="single" w:sz="8" w:space="0" w:color="auto"/>
              <w:right w:val="single" w:sz="4" w:space="0" w:color="auto"/>
            </w:tcBorders>
            <w:shd w:val="clear" w:color="auto" w:fill="auto"/>
            <w:noWrap/>
            <w:vAlign w:val="center"/>
            <w:hideMark/>
          </w:tcPr>
          <w:p w14:paraId="78E08619"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2</w:t>
            </w:r>
          </w:p>
        </w:tc>
        <w:tc>
          <w:tcPr>
            <w:tcW w:w="1260" w:type="dxa"/>
            <w:tcBorders>
              <w:top w:val="nil"/>
              <w:left w:val="nil"/>
              <w:bottom w:val="single" w:sz="8" w:space="0" w:color="auto"/>
              <w:right w:val="single" w:sz="4" w:space="0" w:color="auto"/>
            </w:tcBorders>
            <w:shd w:val="clear" w:color="auto" w:fill="auto"/>
            <w:noWrap/>
            <w:vAlign w:val="center"/>
            <w:hideMark/>
          </w:tcPr>
          <w:p w14:paraId="58856EB5"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2</w:t>
            </w:r>
          </w:p>
        </w:tc>
        <w:tc>
          <w:tcPr>
            <w:tcW w:w="900" w:type="dxa"/>
            <w:tcBorders>
              <w:top w:val="nil"/>
              <w:left w:val="nil"/>
              <w:bottom w:val="single" w:sz="8" w:space="0" w:color="auto"/>
              <w:right w:val="single" w:sz="8" w:space="0" w:color="auto"/>
            </w:tcBorders>
            <w:shd w:val="clear" w:color="auto" w:fill="auto"/>
            <w:noWrap/>
            <w:vAlign w:val="center"/>
            <w:hideMark/>
          </w:tcPr>
          <w:p w14:paraId="11F4F8E3"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79</w:t>
            </w:r>
          </w:p>
        </w:tc>
        <w:tc>
          <w:tcPr>
            <w:tcW w:w="1080" w:type="dxa"/>
            <w:tcBorders>
              <w:top w:val="nil"/>
              <w:left w:val="nil"/>
              <w:bottom w:val="single" w:sz="8" w:space="0" w:color="auto"/>
              <w:right w:val="single" w:sz="8" w:space="0" w:color="auto"/>
            </w:tcBorders>
            <w:shd w:val="clear" w:color="auto" w:fill="auto"/>
            <w:noWrap/>
            <w:vAlign w:val="center"/>
            <w:hideMark/>
          </w:tcPr>
          <w:p w14:paraId="7DFCDBDA" w14:textId="77777777" w:rsidR="00F94C54" w:rsidRPr="00F94C54" w:rsidRDefault="00F94C54" w:rsidP="00A557DD">
            <w:pPr>
              <w:jc w:val="center"/>
              <w:rPr>
                <w:rFonts w:eastAsia="Times New Roman"/>
                <w:color w:val="000000"/>
                <w:sz w:val="22"/>
                <w:szCs w:val="22"/>
              </w:rPr>
            </w:pPr>
            <w:r w:rsidRPr="00F94C54">
              <w:rPr>
                <w:rFonts w:eastAsia="Times New Roman"/>
                <w:color w:val="000000"/>
                <w:sz w:val="22"/>
                <w:szCs w:val="22"/>
              </w:rPr>
              <w:t>79.0%</w:t>
            </w:r>
          </w:p>
        </w:tc>
      </w:tr>
      <w:tr w:rsidR="009A0F3D" w:rsidRPr="00F94C54" w14:paraId="187FC22E" w14:textId="77777777" w:rsidTr="00A557DD">
        <w:trPr>
          <w:trHeight w:val="277"/>
        </w:trPr>
        <w:tc>
          <w:tcPr>
            <w:tcW w:w="540" w:type="dxa"/>
            <w:tcBorders>
              <w:top w:val="single" w:sz="4" w:space="0" w:color="auto"/>
              <w:left w:val="nil"/>
              <w:bottom w:val="nil"/>
              <w:right w:val="nil"/>
            </w:tcBorders>
            <w:shd w:val="clear" w:color="auto" w:fill="auto"/>
            <w:noWrap/>
            <w:vAlign w:val="bottom"/>
            <w:hideMark/>
          </w:tcPr>
          <w:p w14:paraId="3E6382CA" w14:textId="77777777" w:rsidR="00F94C54" w:rsidRPr="00F94C54" w:rsidRDefault="00F94C54" w:rsidP="00A557DD">
            <w:pPr>
              <w:jc w:val="center"/>
              <w:rPr>
                <w:rFonts w:eastAsia="Times New Roman"/>
                <w:color w:val="000000"/>
                <w:sz w:val="22"/>
                <w:szCs w:val="22"/>
              </w:rPr>
            </w:pPr>
          </w:p>
        </w:tc>
        <w:tc>
          <w:tcPr>
            <w:tcW w:w="1440" w:type="dxa"/>
            <w:tcBorders>
              <w:top w:val="nil"/>
              <w:left w:val="nil"/>
              <w:bottom w:val="nil"/>
              <w:right w:val="nil"/>
            </w:tcBorders>
            <w:shd w:val="clear" w:color="auto" w:fill="auto"/>
            <w:noWrap/>
            <w:vAlign w:val="bottom"/>
            <w:hideMark/>
          </w:tcPr>
          <w:p w14:paraId="0A9D436C" w14:textId="77777777" w:rsidR="00F94C54" w:rsidRPr="00F94C54" w:rsidRDefault="00F94C54" w:rsidP="00A557DD">
            <w:pPr>
              <w:rPr>
                <w:rFonts w:eastAsia="Times New Roman"/>
                <w:sz w:val="22"/>
                <w:szCs w:val="22"/>
              </w:rPr>
            </w:pPr>
          </w:p>
        </w:tc>
        <w:tc>
          <w:tcPr>
            <w:tcW w:w="1080" w:type="dxa"/>
            <w:tcBorders>
              <w:top w:val="nil"/>
              <w:left w:val="nil"/>
              <w:bottom w:val="nil"/>
              <w:right w:val="nil"/>
            </w:tcBorders>
            <w:shd w:val="clear" w:color="auto" w:fill="auto"/>
            <w:noWrap/>
            <w:vAlign w:val="bottom"/>
            <w:hideMark/>
          </w:tcPr>
          <w:p w14:paraId="4E303703" w14:textId="77777777" w:rsidR="00F94C54" w:rsidRPr="00F94C54" w:rsidRDefault="00F94C54" w:rsidP="00A557DD">
            <w:pPr>
              <w:rPr>
                <w:rFonts w:eastAsia="Times New Roman"/>
                <w:sz w:val="22"/>
                <w:szCs w:val="22"/>
              </w:rPr>
            </w:pPr>
          </w:p>
        </w:tc>
        <w:tc>
          <w:tcPr>
            <w:tcW w:w="810" w:type="dxa"/>
            <w:tcBorders>
              <w:top w:val="nil"/>
              <w:left w:val="nil"/>
              <w:bottom w:val="nil"/>
              <w:right w:val="nil"/>
            </w:tcBorders>
            <w:shd w:val="clear" w:color="auto" w:fill="auto"/>
            <w:noWrap/>
            <w:vAlign w:val="bottom"/>
            <w:hideMark/>
          </w:tcPr>
          <w:p w14:paraId="2ABB5172" w14:textId="77777777" w:rsidR="00F94C54" w:rsidRPr="00F94C54" w:rsidRDefault="00F94C54" w:rsidP="00A557DD">
            <w:pPr>
              <w:rPr>
                <w:rFonts w:eastAsia="Times New Roman"/>
                <w:sz w:val="22"/>
                <w:szCs w:val="22"/>
              </w:rPr>
            </w:pPr>
          </w:p>
        </w:tc>
        <w:tc>
          <w:tcPr>
            <w:tcW w:w="914" w:type="dxa"/>
            <w:tcBorders>
              <w:top w:val="nil"/>
              <w:left w:val="nil"/>
              <w:bottom w:val="nil"/>
              <w:right w:val="nil"/>
            </w:tcBorders>
            <w:shd w:val="clear" w:color="auto" w:fill="auto"/>
            <w:noWrap/>
            <w:vAlign w:val="bottom"/>
            <w:hideMark/>
          </w:tcPr>
          <w:p w14:paraId="6F3056B5" w14:textId="77777777" w:rsidR="00F94C54" w:rsidRPr="00F94C54" w:rsidRDefault="00F94C54" w:rsidP="00A557DD">
            <w:pPr>
              <w:rPr>
                <w:rFonts w:eastAsia="Times New Roman"/>
                <w:sz w:val="22"/>
                <w:szCs w:val="22"/>
              </w:rPr>
            </w:pPr>
          </w:p>
        </w:tc>
        <w:tc>
          <w:tcPr>
            <w:tcW w:w="1246" w:type="dxa"/>
            <w:tcBorders>
              <w:top w:val="nil"/>
              <w:left w:val="nil"/>
              <w:bottom w:val="nil"/>
              <w:right w:val="nil"/>
            </w:tcBorders>
            <w:shd w:val="clear" w:color="auto" w:fill="auto"/>
            <w:noWrap/>
            <w:vAlign w:val="bottom"/>
            <w:hideMark/>
          </w:tcPr>
          <w:p w14:paraId="2C7B44DB" w14:textId="77777777" w:rsidR="00F94C54" w:rsidRPr="00F94C54" w:rsidRDefault="00F94C54" w:rsidP="00A557DD">
            <w:pPr>
              <w:rPr>
                <w:rFonts w:eastAsia="Times New Roman"/>
                <w:sz w:val="22"/>
                <w:szCs w:val="22"/>
              </w:rPr>
            </w:pPr>
          </w:p>
        </w:tc>
        <w:tc>
          <w:tcPr>
            <w:tcW w:w="1260" w:type="dxa"/>
            <w:tcBorders>
              <w:top w:val="nil"/>
              <w:left w:val="nil"/>
              <w:bottom w:val="nil"/>
              <w:right w:val="nil"/>
            </w:tcBorders>
            <w:shd w:val="clear" w:color="auto" w:fill="auto"/>
            <w:noWrap/>
            <w:vAlign w:val="bottom"/>
            <w:hideMark/>
          </w:tcPr>
          <w:p w14:paraId="100D5D01" w14:textId="77777777" w:rsidR="00F94C54" w:rsidRPr="00F94C54" w:rsidRDefault="00F94C54" w:rsidP="00A557DD">
            <w:pPr>
              <w:rPr>
                <w:rFonts w:eastAsia="Times New Roman"/>
                <w:sz w:val="22"/>
                <w:szCs w:val="22"/>
              </w:rPr>
            </w:pPr>
          </w:p>
        </w:tc>
        <w:tc>
          <w:tcPr>
            <w:tcW w:w="900" w:type="dxa"/>
            <w:tcBorders>
              <w:top w:val="nil"/>
              <w:left w:val="nil"/>
              <w:bottom w:val="nil"/>
              <w:right w:val="nil"/>
            </w:tcBorders>
            <w:shd w:val="clear" w:color="auto" w:fill="auto"/>
            <w:noWrap/>
            <w:vAlign w:val="bottom"/>
            <w:hideMark/>
          </w:tcPr>
          <w:p w14:paraId="6BB5A1DD" w14:textId="77777777" w:rsidR="00F94C54" w:rsidRPr="00F94C54" w:rsidRDefault="00F94C54" w:rsidP="00A557DD">
            <w:pPr>
              <w:rPr>
                <w:rFonts w:eastAsia="Times New Roman"/>
                <w:sz w:val="22"/>
                <w:szCs w:val="22"/>
              </w:rPr>
            </w:pPr>
          </w:p>
        </w:tc>
        <w:tc>
          <w:tcPr>
            <w:tcW w:w="1080" w:type="dxa"/>
            <w:tcBorders>
              <w:top w:val="nil"/>
              <w:left w:val="single" w:sz="8" w:space="0" w:color="auto"/>
              <w:bottom w:val="single" w:sz="8" w:space="0" w:color="auto"/>
              <w:right w:val="single" w:sz="8" w:space="0" w:color="auto"/>
            </w:tcBorders>
            <w:shd w:val="clear" w:color="auto" w:fill="auto"/>
            <w:noWrap/>
            <w:vAlign w:val="bottom"/>
            <w:hideMark/>
          </w:tcPr>
          <w:p w14:paraId="320F8576" w14:textId="77777777" w:rsidR="00F94C54" w:rsidRPr="00F94C54" w:rsidRDefault="00F94C54" w:rsidP="00A557DD">
            <w:pPr>
              <w:jc w:val="center"/>
              <w:rPr>
                <w:rFonts w:eastAsia="Times New Roman"/>
                <w:b/>
                <w:bCs/>
                <w:color w:val="000000"/>
                <w:sz w:val="22"/>
                <w:szCs w:val="22"/>
              </w:rPr>
            </w:pPr>
            <w:r w:rsidRPr="00F94C54">
              <w:rPr>
                <w:rFonts w:eastAsia="Times New Roman"/>
                <w:b/>
                <w:bCs/>
                <w:color w:val="000000"/>
                <w:sz w:val="22"/>
                <w:szCs w:val="22"/>
              </w:rPr>
              <w:t>89.3%</w:t>
            </w:r>
          </w:p>
        </w:tc>
      </w:tr>
    </w:tbl>
    <w:p w14:paraId="0A71EFFC" w14:textId="77777777" w:rsidR="00A557DD" w:rsidRDefault="00A557DD" w:rsidP="00302A1A">
      <w:pPr>
        <w:spacing w:line="276" w:lineRule="auto"/>
      </w:pPr>
    </w:p>
    <w:p w14:paraId="0C961C60" w14:textId="77777777" w:rsidR="000A643C" w:rsidRDefault="000A643C" w:rsidP="00302A1A">
      <w:pPr>
        <w:spacing w:line="276" w:lineRule="auto"/>
        <w:rPr>
          <w:b/>
        </w:rPr>
      </w:pPr>
    </w:p>
    <w:p w14:paraId="51631939" w14:textId="77777777" w:rsidR="00A557DD" w:rsidRDefault="00A557DD" w:rsidP="00302A1A">
      <w:pPr>
        <w:spacing w:line="276" w:lineRule="auto"/>
        <w:rPr>
          <w:b/>
        </w:rPr>
      </w:pPr>
    </w:p>
    <w:p w14:paraId="1BD342EA" w14:textId="730C18E9" w:rsidR="00052ECB" w:rsidRDefault="00052ECB" w:rsidP="00302A1A">
      <w:pPr>
        <w:spacing w:line="276" w:lineRule="auto"/>
      </w:pPr>
      <w:r>
        <w:rPr>
          <w:b/>
        </w:rPr>
        <w:t xml:space="preserve">Table </w:t>
      </w:r>
      <w:r w:rsidR="000303B1">
        <w:rPr>
          <w:b/>
        </w:rPr>
        <w:t>S</w:t>
      </w:r>
      <w:r>
        <w:rPr>
          <w:b/>
        </w:rPr>
        <w:t>4</w:t>
      </w:r>
      <w:r w:rsidRPr="00052ECB">
        <w:rPr>
          <w:b/>
        </w:rPr>
        <w:t>.</w:t>
      </w:r>
      <w:r>
        <w:t xml:space="preserve"> Confusion matrix for aggregated categories in </w:t>
      </w:r>
      <w:r>
        <w:rPr>
          <w:b/>
        </w:rPr>
        <w:t>Z</w:t>
      </w:r>
      <w:r>
        <w:t>. The values are</w:t>
      </w:r>
      <w:r w:rsidR="00675037">
        <w:t xml:space="preserve"> aggregated</w:t>
      </w:r>
      <w:r>
        <w:t xml:space="preserve"> from the </w:t>
      </w:r>
      <w:r w:rsidR="00E224EF">
        <w:t>Level II error matrix for Region 1</w:t>
      </w:r>
      <w:r w:rsidR="00BE3CFC">
        <w:t>0</w:t>
      </w:r>
      <w:r>
        <w:t xml:space="preserve"> provided in </w:t>
      </w:r>
      <w:r w:rsidR="00E224EF">
        <w:t xml:space="preserve">Table </w:t>
      </w:r>
      <w:r w:rsidR="00BE3CFC">
        <w:t>S12</w:t>
      </w:r>
      <w:r w:rsidR="00E224EF">
        <w:t xml:space="preserve"> the Appendix in </w:t>
      </w:r>
      <w:r w:rsidR="000F6C82">
        <w:t>Wickham et al. (2010</w:t>
      </w:r>
      <w:r>
        <w:t xml:space="preserve">). </w:t>
      </w:r>
      <w:r w:rsidR="005D5388">
        <w:t xml:space="preserve">Overall accuracy is calculated as </w:t>
      </w:r>
      <w:r w:rsidR="005D5388" w:rsidRPr="005D5388">
        <w:rPr>
          <w:rFonts w:ascii="Monaco" w:hAnsi="Monaco"/>
          <w:sz w:val="18"/>
          <w:szCs w:val="18"/>
        </w:rPr>
        <w:t>sum(diag(.))/sum(.)</w:t>
      </w:r>
      <w:r w:rsidR="005D5388">
        <w:t xml:space="preserve"> to represent the total proportion of correct cells across all aggregated categories.</w:t>
      </w:r>
    </w:p>
    <w:p w14:paraId="2A66F06E" w14:textId="77777777" w:rsidR="000A643C" w:rsidRDefault="000A643C" w:rsidP="00302A1A">
      <w:pPr>
        <w:spacing w:line="276" w:lineRule="auto"/>
      </w:pPr>
    </w:p>
    <w:tbl>
      <w:tblPr>
        <w:tblW w:w="8100" w:type="dxa"/>
        <w:tblLayout w:type="fixed"/>
        <w:tblLook w:val="04A0" w:firstRow="1" w:lastRow="0" w:firstColumn="1" w:lastColumn="0" w:noHBand="0" w:noVBand="1"/>
      </w:tblPr>
      <w:tblGrid>
        <w:gridCol w:w="540"/>
        <w:gridCol w:w="1440"/>
        <w:gridCol w:w="1080"/>
        <w:gridCol w:w="900"/>
        <w:gridCol w:w="900"/>
        <w:gridCol w:w="1080"/>
        <w:gridCol w:w="1080"/>
        <w:gridCol w:w="1080"/>
      </w:tblGrid>
      <w:tr w:rsidR="009A0F3D" w:rsidRPr="005D5388" w14:paraId="031E07B2" w14:textId="77777777" w:rsidTr="00686BCF">
        <w:trPr>
          <w:trHeight w:val="340"/>
        </w:trPr>
        <w:tc>
          <w:tcPr>
            <w:tcW w:w="540" w:type="dxa"/>
            <w:tcBorders>
              <w:top w:val="nil"/>
              <w:left w:val="nil"/>
              <w:bottom w:val="nil"/>
              <w:right w:val="nil"/>
            </w:tcBorders>
            <w:shd w:val="clear" w:color="auto" w:fill="auto"/>
            <w:noWrap/>
            <w:vAlign w:val="bottom"/>
            <w:hideMark/>
          </w:tcPr>
          <w:p w14:paraId="75EA9850" w14:textId="77777777" w:rsidR="005D5388" w:rsidRPr="005D5388" w:rsidRDefault="005D5388" w:rsidP="00302A1A">
            <w:pPr>
              <w:spacing w:line="276" w:lineRule="auto"/>
              <w:rPr>
                <w:sz w:val="22"/>
                <w:szCs w:val="22"/>
              </w:rPr>
            </w:pPr>
          </w:p>
        </w:tc>
        <w:tc>
          <w:tcPr>
            <w:tcW w:w="1440" w:type="dxa"/>
            <w:tcBorders>
              <w:top w:val="nil"/>
              <w:left w:val="nil"/>
              <w:bottom w:val="nil"/>
              <w:right w:val="single" w:sz="4" w:space="0" w:color="auto"/>
            </w:tcBorders>
            <w:shd w:val="clear" w:color="auto" w:fill="auto"/>
            <w:noWrap/>
            <w:vAlign w:val="bottom"/>
            <w:hideMark/>
          </w:tcPr>
          <w:p w14:paraId="43E22335" w14:textId="77777777" w:rsidR="005D5388" w:rsidRPr="005D5388" w:rsidRDefault="005D5388" w:rsidP="00302A1A">
            <w:pPr>
              <w:spacing w:line="276" w:lineRule="auto"/>
              <w:rPr>
                <w:rFonts w:eastAsia="Times New Roman"/>
                <w:sz w:val="22"/>
                <w:szCs w:val="22"/>
              </w:rPr>
            </w:pPr>
          </w:p>
        </w:tc>
        <w:tc>
          <w:tcPr>
            <w:tcW w:w="5040"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6D82B1" w14:textId="77777777" w:rsidR="005D5388" w:rsidRPr="009A0F3D" w:rsidRDefault="005D5388" w:rsidP="00302A1A">
            <w:pPr>
              <w:spacing w:line="276" w:lineRule="auto"/>
              <w:jc w:val="center"/>
              <w:rPr>
                <w:rFonts w:eastAsia="Times New Roman"/>
                <w:b/>
                <w:color w:val="000000"/>
                <w:sz w:val="22"/>
                <w:szCs w:val="22"/>
              </w:rPr>
            </w:pPr>
            <w:r w:rsidRPr="009A0F3D">
              <w:rPr>
                <w:rFonts w:eastAsia="Times New Roman"/>
                <w:b/>
                <w:color w:val="000000"/>
                <w:sz w:val="22"/>
                <w:szCs w:val="22"/>
              </w:rPr>
              <w:t>Ground Truth</w:t>
            </w:r>
          </w:p>
        </w:tc>
        <w:tc>
          <w:tcPr>
            <w:tcW w:w="1080" w:type="dxa"/>
            <w:tcBorders>
              <w:top w:val="nil"/>
              <w:left w:val="single" w:sz="4" w:space="0" w:color="auto"/>
              <w:bottom w:val="nil"/>
              <w:right w:val="nil"/>
            </w:tcBorders>
            <w:shd w:val="clear" w:color="auto" w:fill="auto"/>
            <w:noWrap/>
            <w:vAlign w:val="bottom"/>
            <w:hideMark/>
          </w:tcPr>
          <w:p w14:paraId="653BA35B" w14:textId="77777777" w:rsidR="005D5388" w:rsidRPr="005D5388" w:rsidRDefault="005D5388" w:rsidP="00302A1A">
            <w:pPr>
              <w:spacing w:line="276" w:lineRule="auto"/>
              <w:jc w:val="center"/>
              <w:rPr>
                <w:rFonts w:eastAsia="Times New Roman"/>
                <w:color w:val="000000"/>
                <w:sz w:val="22"/>
                <w:szCs w:val="22"/>
              </w:rPr>
            </w:pPr>
          </w:p>
        </w:tc>
      </w:tr>
      <w:tr w:rsidR="009A0F3D" w:rsidRPr="005D5388" w14:paraId="3D193BCC" w14:textId="77777777" w:rsidTr="00686BCF">
        <w:trPr>
          <w:trHeight w:val="660"/>
        </w:trPr>
        <w:tc>
          <w:tcPr>
            <w:tcW w:w="540" w:type="dxa"/>
            <w:tcBorders>
              <w:top w:val="nil"/>
              <w:left w:val="nil"/>
              <w:bottom w:val="single" w:sz="4" w:space="0" w:color="auto"/>
              <w:right w:val="nil"/>
            </w:tcBorders>
            <w:shd w:val="clear" w:color="auto" w:fill="auto"/>
            <w:noWrap/>
            <w:vAlign w:val="bottom"/>
            <w:hideMark/>
          </w:tcPr>
          <w:p w14:paraId="3219E73F" w14:textId="77777777" w:rsidR="005D5388" w:rsidRPr="005D5388" w:rsidRDefault="005D5388" w:rsidP="00302A1A">
            <w:pPr>
              <w:spacing w:line="276" w:lineRule="auto"/>
              <w:rPr>
                <w:rFonts w:eastAsia="Times New Roman"/>
                <w:sz w:val="22"/>
                <w:szCs w:val="22"/>
              </w:rPr>
            </w:pPr>
          </w:p>
        </w:tc>
        <w:tc>
          <w:tcPr>
            <w:tcW w:w="1440" w:type="dxa"/>
            <w:tcBorders>
              <w:top w:val="nil"/>
              <w:left w:val="nil"/>
              <w:bottom w:val="nil"/>
              <w:right w:val="nil"/>
            </w:tcBorders>
            <w:shd w:val="clear" w:color="auto" w:fill="auto"/>
            <w:noWrap/>
            <w:vAlign w:val="bottom"/>
            <w:hideMark/>
          </w:tcPr>
          <w:p w14:paraId="26C91C7B" w14:textId="77777777" w:rsidR="005D5388" w:rsidRPr="005D5388" w:rsidRDefault="005D5388" w:rsidP="00302A1A">
            <w:pPr>
              <w:spacing w:line="276" w:lineRule="auto"/>
              <w:rPr>
                <w:rFonts w:eastAsia="Times New Roman"/>
                <w:sz w:val="22"/>
                <w:szCs w:val="22"/>
              </w:rPr>
            </w:pPr>
          </w:p>
        </w:tc>
        <w:tc>
          <w:tcPr>
            <w:tcW w:w="1080" w:type="dxa"/>
            <w:tcBorders>
              <w:top w:val="single" w:sz="4" w:space="0" w:color="auto"/>
              <w:left w:val="single" w:sz="8" w:space="0" w:color="auto"/>
              <w:bottom w:val="single" w:sz="8" w:space="0" w:color="auto"/>
              <w:right w:val="nil"/>
            </w:tcBorders>
            <w:shd w:val="clear" w:color="auto" w:fill="auto"/>
            <w:vAlign w:val="center"/>
            <w:hideMark/>
          </w:tcPr>
          <w:p w14:paraId="0C5654D5"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Open Canopy</w:t>
            </w:r>
          </w:p>
        </w:tc>
        <w:tc>
          <w:tcPr>
            <w:tcW w:w="900" w:type="dxa"/>
            <w:tcBorders>
              <w:top w:val="single" w:sz="4" w:space="0" w:color="auto"/>
              <w:left w:val="nil"/>
              <w:bottom w:val="single" w:sz="8" w:space="0" w:color="auto"/>
              <w:right w:val="nil"/>
            </w:tcBorders>
            <w:shd w:val="clear" w:color="auto" w:fill="auto"/>
            <w:vAlign w:val="center"/>
            <w:hideMark/>
          </w:tcPr>
          <w:p w14:paraId="6701210E"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Other</w:t>
            </w:r>
          </w:p>
        </w:tc>
        <w:tc>
          <w:tcPr>
            <w:tcW w:w="900" w:type="dxa"/>
            <w:tcBorders>
              <w:top w:val="single" w:sz="4" w:space="0" w:color="auto"/>
              <w:left w:val="nil"/>
              <w:bottom w:val="single" w:sz="8" w:space="0" w:color="auto"/>
              <w:right w:val="nil"/>
            </w:tcBorders>
            <w:shd w:val="clear" w:color="auto" w:fill="auto"/>
            <w:vAlign w:val="center"/>
            <w:hideMark/>
          </w:tcPr>
          <w:p w14:paraId="315E0056" w14:textId="4BECFC24" w:rsidR="005D5388" w:rsidRPr="005D5388" w:rsidRDefault="009A0F3D" w:rsidP="00302A1A">
            <w:pPr>
              <w:spacing w:line="276" w:lineRule="auto"/>
              <w:jc w:val="center"/>
              <w:rPr>
                <w:rFonts w:eastAsia="Times New Roman"/>
                <w:color w:val="000000"/>
                <w:sz w:val="22"/>
                <w:szCs w:val="22"/>
              </w:rPr>
            </w:pPr>
            <w:r>
              <w:rPr>
                <w:rFonts w:eastAsia="Times New Roman"/>
                <w:color w:val="000000"/>
                <w:sz w:val="22"/>
                <w:szCs w:val="22"/>
              </w:rPr>
              <w:t>Decid.</w:t>
            </w:r>
            <w:r w:rsidR="005D5388" w:rsidRPr="005D5388">
              <w:rPr>
                <w:rFonts w:eastAsia="Times New Roman"/>
                <w:color w:val="000000"/>
                <w:sz w:val="22"/>
                <w:szCs w:val="22"/>
              </w:rPr>
              <w:t xml:space="preserve"> Forest</w:t>
            </w:r>
          </w:p>
        </w:tc>
        <w:tc>
          <w:tcPr>
            <w:tcW w:w="1080" w:type="dxa"/>
            <w:tcBorders>
              <w:top w:val="single" w:sz="4" w:space="0" w:color="auto"/>
              <w:left w:val="nil"/>
              <w:bottom w:val="single" w:sz="8" w:space="0" w:color="auto"/>
              <w:right w:val="nil"/>
            </w:tcBorders>
            <w:shd w:val="clear" w:color="auto" w:fill="auto"/>
            <w:vAlign w:val="center"/>
            <w:hideMark/>
          </w:tcPr>
          <w:p w14:paraId="7E3FAC72" w14:textId="7A55E9E9" w:rsidR="005D5388" w:rsidRPr="005D5388" w:rsidRDefault="009A0F3D" w:rsidP="00302A1A">
            <w:pPr>
              <w:spacing w:line="276" w:lineRule="auto"/>
              <w:jc w:val="center"/>
              <w:rPr>
                <w:rFonts w:eastAsia="Times New Roman"/>
                <w:color w:val="000000"/>
                <w:sz w:val="22"/>
                <w:szCs w:val="22"/>
              </w:rPr>
            </w:pPr>
            <w:r>
              <w:rPr>
                <w:rFonts w:eastAsia="Times New Roman"/>
                <w:color w:val="000000"/>
                <w:sz w:val="22"/>
                <w:szCs w:val="22"/>
              </w:rPr>
              <w:t>Evg.</w:t>
            </w:r>
            <w:r w:rsidR="005D5388" w:rsidRPr="005D5388">
              <w:rPr>
                <w:rFonts w:eastAsia="Times New Roman"/>
                <w:color w:val="000000"/>
                <w:sz w:val="22"/>
                <w:szCs w:val="22"/>
              </w:rPr>
              <w:t xml:space="preserve"> Forest</w:t>
            </w:r>
          </w:p>
        </w:tc>
        <w:tc>
          <w:tcPr>
            <w:tcW w:w="1080" w:type="dxa"/>
            <w:tcBorders>
              <w:top w:val="single" w:sz="4" w:space="0" w:color="auto"/>
              <w:left w:val="nil"/>
              <w:bottom w:val="single" w:sz="8" w:space="0" w:color="auto"/>
              <w:right w:val="nil"/>
            </w:tcBorders>
            <w:shd w:val="clear" w:color="auto" w:fill="auto"/>
            <w:vAlign w:val="center"/>
            <w:hideMark/>
          </w:tcPr>
          <w:p w14:paraId="6BC77D02"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Mixed Forest</w:t>
            </w:r>
          </w:p>
        </w:tc>
        <w:tc>
          <w:tcPr>
            <w:tcW w:w="108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13AFA2"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Percent Correct</w:t>
            </w:r>
          </w:p>
        </w:tc>
      </w:tr>
      <w:tr w:rsidR="009A0F3D" w:rsidRPr="005D5388" w14:paraId="7225454D" w14:textId="77777777" w:rsidTr="00686BCF">
        <w:trPr>
          <w:trHeight w:val="335"/>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14:paraId="0C17D21C" w14:textId="77777777" w:rsidR="005D5388" w:rsidRPr="009A0F3D" w:rsidRDefault="005D5388" w:rsidP="00302A1A">
            <w:pPr>
              <w:spacing w:line="276" w:lineRule="auto"/>
              <w:ind w:left="113" w:right="113"/>
              <w:jc w:val="center"/>
              <w:rPr>
                <w:rFonts w:eastAsia="Times New Roman"/>
                <w:b/>
                <w:color w:val="000000"/>
                <w:sz w:val="22"/>
                <w:szCs w:val="22"/>
              </w:rPr>
            </w:pPr>
            <w:r w:rsidRPr="009A0F3D">
              <w:rPr>
                <w:rFonts w:eastAsia="Times New Roman"/>
                <w:b/>
                <w:color w:val="000000"/>
                <w:sz w:val="22"/>
                <w:szCs w:val="22"/>
              </w:rPr>
              <w:t>Predicted</w:t>
            </w:r>
          </w:p>
        </w:tc>
        <w:tc>
          <w:tcPr>
            <w:tcW w:w="1440" w:type="dxa"/>
            <w:tcBorders>
              <w:top w:val="single" w:sz="8" w:space="0" w:color="auto"/>
              <w:left w:val="single" w:sz="4" w:space="0" w:color="auto"/>
              <w:bottom w:val="single" w:sz="4" w:space="0" w:color="auto"/>
              <w:right w:val="single" w:sz="8" w:space="0" w:color="auto"/>
            </w:tcBorders>
            <w:shd w:val="clear" w:color="auto" w:fill="auto"/>
            <w:vAlign w:val="center"/>
            <w:hideMark/>
          </w:tcPr>
          <w:p w14:paraId="08E43D37"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Open Canopy</w:t>
            </w:r>
          </w:p>
        </w:tc>
        <w:tc>
          <w:tcPr>
            <w:tcW w:w="1080" w:type="dxa"/>
            <w:tcBorders>
              <w:top w:val="nil"/>
              <w:left w:val="nil"/>
              <w:bottom w:val="single" w:sz="4" w:space="0" w:color="auto"/>
              <w:right w:val="single" w:sz="4" w:space="0" w:color="auto"/>
            </w:tcBorders>
            <w:shd w:val="clear" w:color="auto" w:fill="auto"/>
            <w:noWrap/>
            <w:vAlign w:val="center"/>
            <w:hideMark/>
          </w:tcPr>
          <w:p w14:paraId="370D0D92"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2.042</w:t>
            </w:r>
          </w:p>
        </w:tc>
        <w:tc>
          <w:tcPr>
            <w:tcW w:w="900" w:type="dxa"/>
            <w:tcBorders>
              <w:top w:val="nil"/>
              <w:left w:val="nil"/>
              <w:bottom w:val="single" w:sz="4" w:space="0" w:color="auto"/>
              <w:right w:val="single" w:sz="4" w:space="0" w:color="auto"/>
            </w:tcBorders>
            <w:shd w:val="clear" w:color="auto" w:fill="auto"/>
            <w:noWrap/>
            <w:vAlign w:val="center"/>
            <w:hideMark/>
          </w:tcPr>
          <w:p w14:paraId="0ACE626C"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589</w:t>
            </w:r>
          </w:p>
        </w:tc>
        <w:tc>
          <w:tcPr>
            <w:tcW w:w="900" w:type="dxa"/>
            <w:tcBorders>
              <w:top w:val="nil"/>
              <w:left w:val="nil"/>
              <w:bottom w:val="single" w:sz="4" w:space="0" w:color="auto"/>
              <w:right w:val="single" w:sz="4" w:space="0" w:color="auto"/>
            </w:tcBorders>
            <w:shd w:val="clear" w:color="auto" w:fill="auto"/>
            <w:noWrap/>
            <w:vAlign w:val="center"/>
            <w:hideMark/>
          </w:tcPr>
          <w:p w14:paraId="2AA28E8B"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19</w:t>
            </w:r>
          </w:p>
        </w:tc>
        <w:tc>
          <w:tcPr>
            <w:tcW w:w="1080" w:type="dxa"/>
            <w:tcBorders>
              <w:top w:val="nil"/>
              <w:left w:val="nil"/>
              <w:bottom w:val="single" w:sz="4" w:space="0" w:color="auto"/>
              <w:right w:val="single" w:sz="4" w:space="0" w:color="auto"/>
            </w:tcBorders>
            <w:shd w:val="clear" w:color="auto" w:fill="auto"/>
            <w:noWrap/>
            <w:vAlign w:val="center"/>
            <w:hideMark/>
          </w:tcPr>
          <w:p w14:paraId="39434503"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19</w:t>
            </w:r>
          </w:p>
        </w:tc>
        <w:tc>
          <w:tcPr>
            <w:tcW w:w="1080" w:type="dxa"/>
            <w:tcBorders>
              <w:top w:val="nil"/>
              <w:left w:val="nil"/>
              <w:bottom w:val="single" w:sz="4" w:space="0" w:color="auto"/>
              <w:right w:val="single" w:sz="8" w:space="0" w:color="auto"/>
            </w:tcBorders>
            <w:shd w:val="clear" w:color="auto" w:fill="auto"/>
            <w:noWrap/>
            <w:vAlign w:val="center"/>
            <w:hideMark/>
          </w:tcPr>
          <w:p w14:paraId="64BB47C0"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07</w:t>
            </w:r>
          </w:p>
        </w:tc>
        <w:tc>
          <w:tcPr>
            <w:tcW w:w="1080" w:type="dxa"/>
            <w:tcBorders>
              <w:top w:val="nil"/>
              <w:left w:val="nil"/>
              <w:bottom w:val="single" w:sz="4" w:space="0" w:color="auto"/>
              <w:right w:val="single" w:sz="8" w:space="0" w:color="auto"/>
            </w:tcBorders>
            <w:shd w:val="clear" w:color="auto" w:fill="auto"/>
            <w:noWrap/>
            <w:vAlign w:val="center"/>
            <w:hideMark/>
          </w:tcPr>
          <w:p w14:paraId="7FBC6B69"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76.3%</w:t>
            </w:r>
          </w:p>
        </w:tc>
      </w:tr>
      <w:tr w:rsidR="009A0F3D" w:rsidRPr="005D5388" w14:paraId="6E64A6AF" w14:textId="77777777" w:rsidTr="00686BCF">
        <w:trPr>
          <w:trHeight w:val="33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1AE09ABA" w14:textId="77777777" w:rsidR="005D5388" w:rsidRPr="005D5388" w:rsidRDefault="005D5388" w:rsidP="00302A1A">
            <w:pPr>
              <w:spacing w:line="276" w:lineRule="auto"/>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359C9FDF"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Other</w:t>
            </w:r>
          </w:p>
        </w:tc>
        <w:tc>
          <w:tcPr>
            <w:tcW w:w="1080" w:type="dxa"/>
            <w:tcBorders>
              <w:top w:val="nil"/>
              <w:left w:val="nil"/>
              <w:bottom w:val="single" w:sz="4" w:space="0" w:color="auto"/>
              <w:right w:val="single" w:sz="4" w:space="0" w:color="auto"/>
            </w:tcBorders>
            <w:shd w:val="clear" w:color="auto" w:fill="auto"/>
            <w:noWrap/>
            <w:vAlign w:val="center"/>
            <w:hideMark/>
          </w:tcPr>
          <w:p w14:paraId="54AE00BB"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479</w:t>
            </w:r>
          </w:p>
        </w:tc>
        <w:tc>
          <w:tcPr>
            <w:tcW w:w="900" w:type="dxa"/>
            <w:tcBorders>
              <w:top w:val="nil"/>
              <w:left w:val="nil"/>
              <w:bottom w:val="single" w:sz="4" w:space="0" w:color="auto"/>
              <w:right w:val="single" w:sz="4" w:space="0" w:color="auto"/>
            </w:tcBorders>
            <w:shd w:val="clear" w:color="auto" w:fill="auto"/>
            <w:noWrap/>
            <w:vAlign w:val="center"/>
            <w:hideMark/>
          </w:tcPr>
          <w:p w14:paraId="325EF427"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22.318</w:t>
            </w:r>
          </w:p>
        </w:tc>
        <w:tc>
          <w:tcPr>
            <w:tcW w:w="900" w:type="dxa"/>
            <w:tcBorders>
              <w:top w:val="nil"/>
              <w:left w:val="nil"/>
              <w:bottom w:val="single" w:sz="4" w:space="0" w:color="auto"/>
              <w:right w:val="single" w:sz="4" w:space="0" w:color="auto"/>
            </w:tcBorders>
            <w:shd w:val="clear" w:color="auto" w:fill="auto"/>
            <w:noWrap/>
            <w:vAlign w:val="center"/>
            <w:hideMark/>
          </w:tcPr>
          <w:p w14:paraId="7FC95D6C"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1.25</w:t>
            </w:r>
          </w:p>
        </w:tc>
        <w:tc>
          <w:tcPr>
            <w:tcW w:w="1080" w:type="dxa"/>
            <w:tcBorders>
              <w:top w:val="nil"/>
              <w:left w:val="nil"/>
              <w:bottom w:val="single" w:sz="4" w:space="0" w:color="auto"/>
              <w:right w:val="single" w:sz="4" w:space="0" w:color="auto"/>
            </w:tcBorders>
            <w:shd w:val="clear" w:color="auto" w:fill="auto"/>
            <w:noWrap/>
            <w:vAlign w:val="center"/>
            <w:hideMark/>
          </w:tcPr>
          <w:p w14:paraId="6B11EF98"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395</w:t>
            </w:r>
          </w:p>
        </w:tc>
        <w:tc>
          <w:tcPr>
            <w:tcW w:w="1080" w:type="dxa"/>
            <w:tcBorders>
              <w:top w:val="nil"/>
              <w:left w:val="nil"/>
              <w:bottom w:val="single" w:sz="4" w:space="0" w:color="auto"/>
              <w:right w:val="single" w:sz="8" w:space="0" w:color="auto"/>
            </w:tcBorders>
            <w:shd w:val="clear" w:color="auto" w:fill="auto"/>
            <w:noWrap/>
            <w:vAlign w:val="center"/>
            <w:hideMark/>
          </w:tcPr>
          <w:p w14:paraId="2A2181B2"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1.217</w:t>
            </w:r>
          </w:p>
        </w:tc>
        <w:tc>
          <w:tcPr>
            <w:tcW w:w="1080" w:type="dxa"/>
            <w:tcBorders>
              <w:top w:val="nil"/>
              <w:left w:val="nil"/>
              <w:bottom w:val="single" w:sz="4" w:space="0" w:color="auto"/>
              <w:right w:val="single" w:sz="8" w:space="0" w:color="auto"/>
            </w:tcBorders>
            <w:shd w:val="clear" w:color="auto" w:fill="auto"/>
            <w:noWrap/>
            <w:vAlign w:val="center"/>
            <w:hideMark/>
          </w:tcPr>
          <w:p w14:paraId="62795DA8"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87.0%</w:t>
            </w:r>
          </w:p>
        </w:tc>
      </w:tr>
      <w:tr w:rsidR="009A0F3D" w:rsidRPr="005D5388" w14:paraId="488D0FE0" w14:textId="77777777" w:rsidTr="00686BCF">
        <w:trPr>
          <w:trHeight w:val="33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265B854E" w14:textId="77777777" w:rsidR="005D5388" w:rsidRPr="005D5388" w:rsidRDefault="005D5388" w:rsidP="00302A1A">
            <w:pPr>
              <w:spacing w:line="276" w:lineRule="auto"/>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2015D362" w14:textId="7D6FD7DA" w:rsidR="005D5388" w:rsidRPr="005D5388" w:rsidRDefault="009A0F3D" w:rsidP="00302A1A">
            <w:pPr>
              <w:spacing w:line="276" w:lineRule="auto"/>
              <w:jc w:val="center"/>
              <w:rPr>
                <w:rFonts w:eastAsia="Times New Roman"/>
                <w:color w:val="000000"/>
                <w:sz w:val="22"/>
                <w:szCs w:val="22"/>
              </w:rPr>
            </w:pPr>
            <w:r>
              <w:rPr>
                <w:rFonts w:eastAsia="Times New Roman"/>
                <w:color w:val="000000"/>
                <w:sz w:val="22"/>
                <w:szCs w:val="22"/>
              </w:rPr>
              <w:t>Decid.</w:t>
            </w:r>
            <w:r w:rsidR="005D5388" w:rsidRPr="005D5388">
              <w:rPr>
                <w:rFonts w:eastAsia="Times New Roman"/>
                <w:color w:val="000000"/>
                <w:sz w:val="22"/>
                <w:szCs w:val="22"/>
              </w:rPr>
              <w:t xml:space="preserve"> Forest</w:t>
            </w:r>
          </w:p>
        </w:tc>
        <w:tc>
          <w:tcPr>
            <w:tcW w:w="1080" w:type="dxa"/>
            <w:tcBorders>
              <w:top w:val="nil"/>
              <w:left w:val="nil"/>
              <w:bottom w:val="single" w:sz="4" w:space="0" w:color="auto"/>
              <w:right w:val="single" w:sz="4" w:space="0" w:color="auto"/>
            </w:tcBorders>
            <w:shd w:val="clear" w:color="auto" w:fill="auto"/>
            <w:noWrap/>
            <w:vAlign w:val="center"/>
            <w:hideMark/>
          </w:tcPr>
          <w:p w14:paraId="005B2C79"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97</w:t>
            </w:r>
          </w:p>
        </w:tc>
        <w:tc>
          <w:tcPr>
            <w:tcW w:w="900" w:type="dxa"/>
            <w:tcBorders>
              <w:top w:val="nil"/>
              <w:left w:val="nil"/>
              <w:bottom w:val="single" w:sz="4" w:space="0" w:color="auto"/>
              <w:right w:val="single" w:sz="4" w:space="0" w:color="auto"/>
            </w:tcBorders>
            <w:shd w:val="clear" w:color="auto" w:fill="auto"/>
            <w:noWrap/>
            <w:vAlign w:val="center"/>
            <w:hideMark/>
          </w:tcPr>
          <w:p w14:paraId="44C5D794"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2.059</w:t>
            </w:r>
          </w:p>
        </w:tc>
        <w:tc>
          <w:tcPr>
            <w:tcW w:w="900" w:type="dxa"/>
            <w:tcBorders>
              <w:top w:val="nil"/>
              <w:left w:val="nil"/>
              <w:bottom w:val="single" w:sz="4" w:space="0" w:color="auto"/>
              <w:right w:val="single" w:sz="4" w:space="0" w:color="auto"/>
            </w:tcBorders>
            <w:shd w:val="clear" w:color="auto" w:fill="auto"/>
            <w:noWrap/>
            <w:vAlign w:val="center"/>
            <w:hideMark/>
          </w:tcPr>
          <w:p w14:paraId="74EC1664"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28.466</w:t>
            </w:r>
          </w:p>
        </w:tc>
        <w:tc>
          <w:tcPr>
            <w:tcW w:w="1080" w:type="dxa"/>
            <w:tcBorders>
              <w:top w:val="nil"/>
              <w:left w:val="nil"/>
              <w:bottom w:val="single" w:sz="4" w:space="0" w:color="auto"/>
              <w:right w:val="single" w:sz="4" w:space="0" w:color="auto"/>
            </w:tcBorders>
            <w:shd w:val="clear" w:color="auto" w:fill="auto"/>
            <w:noWrap/>
            <w:vAlign w:val="center"/>
            <w:hideMark/>
          </w:tcPr>
          <w:p w14:paraId="2023E973"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2.836</w:t>
            </w:r>
          </w:p>
        </w:tc>
        <w:tc>
          <w:tcPr>
            <w:tcW w:w="1080" w:type="dxa"/>
            <w:tcBorders>
              <w:top w:val="nil"/>
              <w:left w:val="nil"/>
              <w:bottom w:val="single" w:sz="4" w:space="0" w:color="auto"/>
              <w:right w:val="single" w:sz="8" w:space="0" w:color="auto"/>
            </w:tcBorders>
            <w:shd w:val="clear" w:color="auto" w:fill="auto"/>
            <w:noWrap/>
            <w:vAlign w:val="center"/>
            <w:hideMark/>
          </w:tcPr>
          <w:p w14:paraId="1CBFA2A4"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1.038</w:t>
            </w:r>
          </w:p>
        </w:tc>
        <w:tc>
          <w:tcPr>
            <w:tcW w:w="1080" w:type="dxa"/>
            <w:tcBorders>
              <w:top w:val="nil"/>
              <w:left w:val="nil"/>
              <w:bottom w:val="single" w:sz="4" w:space="0" w:color="auto"/>
              <w:right w:val="single" w:sz="8" w:space="0" w:color="auto"/>
            </w:tcBorders>
            <w:shd w:val="clear" w:color="auto" w:fill="auto"/>
            <w:noWrap/>
            <w:vAlign w:val="center"/>
            <w:hideMark/>
          </w:tcPr>
          <w:p w14:paraId="7ECF3A73"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82.5%</w:t>
            </w:r>
          </w:p>
        </w:tc>
      </w:tr>
      <w:tr w:rsidR="009A0F3D" w:rsidRPr="005D5388" w14:paraId="104AC420" w14:textId="77777777" w:rsidTr="00686BCF">
        <w:trPr>
          <w:trHeight w:val="33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66A6E58E" w14:textId="77777777" w:rsidR="005D5388" w:rsidRPr="005D5388" w:rsidRDefault="005D5388" w:rsidP="00302A1A">
            <w:pPr>
              <w:spacing w:line="276" w:lineRule="auto"/>
              <w:rPr>
                <w:rFonts w:eastAsia="Times New Roman"/>
                <w:color w:val="000000"/>
                <w:sz w:val="22"/>
                <w:szCs w:val="22"/>
              </w:rPr>
            </w:pPr>
          </w:p>
        </w:tc>
        <w:tc>
          <w:tcPr>
            <w:tcW w:w="1440" w:type="dxa"/>
            <w:tcBorders>
              <w:top w:val="nil"/>
              <w:left w:val="single" w:sz="4" w:space="0" w:color="auto"/>
              <w:bottom w:val="single" w:sz="4" w:space="0" w:color="auto"/>
              <w:right w:val="single" w:sz="8" w:space="0" w:color="auto"/>
            </w:tcBorders>
            <w:shd w:val="clear" w:color="auto" w:fill="auto"/>
            <w:vAlign w:val="center"/>
            <w:hideMark/>
          </w:tcPr>
          <w:p w14:paraId="2BC168FB" w14:textId="71405E35" w:rsidR="005D5388" w:rsidRPr="005D5388" w:rsidRDefault="009A0F3D" w:rsidP="00302A1A">
            <w:pPr>
              <w:spacing w:line="276" w:lineRule="auto"/>
              <w:jc w:val="center"/>
              <w:rPr>
                <w:rFonts w:eastAsia="Times New Roman"/>
                <w:color w:val="000000"/>
                <w:sz w:val="22"/>
                <w:szCs w:val="22"/>
              </w:rPr>
            </w:pPr>
            <w:r>
              <w:rPr>
                <w:rFonts w:eastAsia="Times New Roman"/>
                <w:color w:val="000000"/>
                <w:sz w:val="22"/>
                <w:szCs w:val="22"/>
              </w:rPr>
              <w:t>Evg.</w:t>
            </w:r>
            <w:r w:rsidR="005D5388" w:rsidRPr="005D5388">
              <w:rPr>
                <w:rFonts w:eastAsia="Times New Roman"/>
                <w:color w:val="000000"/>
                <w:sz w:val="22"/>
                <w:szCs w:val="22"/>
              </w:rPr>
              <w:t xml:space="preserve"> Forest</w:t>
            </w:r>
          </w:p>
        </w:tc>
        <w:tc>
          <w:tcPr>
            <w:tcW w:w="1080" w:type="dxa"/>
            <w:tcBorders>
              <w:top w:val="nil"/>
              <w:left w:val="nil"/>
              <w:bottom w:val="single" w:sz="4" w:space="0" w:color="auto"/>
              <w:right w:val="single" w:sz="4" w:space="0" w:color="auto"/>
            </w:tcBorders>
            <w:shd w:val="clear" w:color="auto" w:fill="auto"/>
            <w:noWrap/>
            <w:vAlign w:val="center"/>
            <w:hideMark/>
          </w:tcPr>
          <w:p w14:paraId="35E52A58"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58</w:t>
            </w:r>
          </w:p>
        </w:tc>
        <w:tc>
          <w:tcPr>
            <w:tcW w:w="900" w:type="dxa"/>
            <w:tcBorders>
              <w:top w:val="nil"/>
              <w:left w:val="nil"/>
              <w:bottom w:val="single" w:sz="4" w:space="0" w:color="auto"/>
              <w:right w:val="single" w:sz="4" w:space="0" w:color="auto"/>
            </w:tcBorders>
            <w:shd w:val="clear" w:color="auto" w:fill="auto"/>
            <w:noWrap/>
            <w:vAlign w:val="center"/>
            <w:hideMark/>
          </w:tcPr>
          <w:p w14:paraId="33963E8C"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709</w:t>
            </w:r>
          </w:p>
        </w:tc>
        <w:tc>
          <w:tcPr>
            <w:tcW w:w="900" w:type="dxa"/>
            <w:tcBorders>
              <w:top w:val="nil"/>
              <w:left w:val="nil"/>
              <w:bottom w:val="single" w:sz="4" w:space="0" w:color="auto"/>
              <w:right w:val="single" w:sz="4" w:space="0" w:color="auto"/>
            </w:tcBorders>
            <w:shd w:val="clear" w:color="auto" w:fill="auto"/>
            <w:noWrap/>
            <w:vAlign w:val="center"/>
            <w:hideMark/>
          </w:tcPr>
          <w:p w14:paraId="25EA4CC3"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418</w:t>
            </w:r>
          </w:p>
        </w:tc>
        <w:tc>
          <w:tcPr>
            <w:tcW w:w="1080" w:type="dxa"/>
            <w:tcBorders>
              <w:top w:val="nil"/>
              <w:left w:val="nil"/>
              <w:bottom w:val="single" w:sz="4" w:space="0" w:color="auto"/>
              <w:right w:val="single" w:sz="4" w:space="0" w:color="auto"/>
            </w:tcBorders>
            <w:shd w:val="clear" w:color="auto" w:fill="auto"/>
            <w:noWrap/>
            <w:vAlign w:val="center"/>
            <w:hideMark/>
          </w:tcPr>
          <w:p w14:paraId="288FAEC1"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12.781</w:t>
            </w:r>
          </w:p>
        </w:tc>
        <w:tc>
          <w:tcPr>
            <w:tcW w:w="1080" w:type="dxa"/>
            <w:tcBorders>
              <w:top w:val="nil"/>
              <w:left w:val="nil"/>
              <w:bottom w:val="single" w:sz="4" w:space="0" w:color="auto"/>
              <w:right w:val="single" w:sz="8" w:space="0" w:color="auto"/>
            </w:tcBorders>
            <w:shd w:val="clear" w:color="auto" w:fill="auto"/>
            <w:noWrap/>
            <w:vAlign w:val="center"/>
            <w:hideMark/>
          </w:tcPr>
          <w:p w14:paraId="2B2FFAC1"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616</w:t>
            </w:r>
          </w:p>
        </w:tc>
        <w:tc>
          <w:tcPr>
            <w:tcW w:w="1080" w:type="dxa"/>
            <w:tcBorders>
              <w:top w:val="nil"/>
              <w:left w:val="nil"/>
              <w:bottom w:val="single" w:sz="4" w:space="0" w:color="auto"/>
              <w:right w:val="single" w:sz="8" w:space="0" w:color="auto"/>
            </w:tcBorders>
            <w:shd w:val="clear" w:color="auto" w:fill="auto"/>
            <w:noWrap/>
            <w:vAlign w:val="center"/>
            <w:hideMark/>
          </w:tcPr>
          <w:p w14:paraId="6AB39361"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87.6%</w:t>
            </w:r>
          </w:p>
        </w:tc>
      </w:tr>
      <w:tr w:rsidR="009A0F3D" w:rsidRPr="005D5388" w14:paraId="2C1AC118" w14:textId="77777777" w:rsidTr="00686BCF">
        <w:trPr>
          <w:trHeight w:val="33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1F52B700" w14:textId="77777777" w:rsidR="005D5388" w:rsidRPr="005D5388" w:rsidRDefault="005D5388" w:rsidP="00302A1A">
            <w:pPr>
              <w:spacing w:line="276" w:lineRule="auto"/>
              <w:rPr>
                <w:rFonts w:eastAsia="Times New Roman"/>
                <w:color w:val="000000"/>
                <w:sz w:val="22"/>
                <w:szCs w:val="22"/>
              </w:rPr>
            </w:pPr>
          </w:p>
        </w:tc>
        <w:tc>
          <w:tcPr>
            <w:tcW w:w="1440" w:type="dxa"/>
            <w:tcBorders>
              <w:top w:val="nil"/>
              <w:left w:val="single" w:sz="4" w:space="0" w:color="auto"/>
              <w:bottom w:val="single" w:sz="8" w:space="0" w:color="auto"/>
              <w:right w:val="single" w:sz="8" w:space="0" w:color="auto"/>
            </w:tcBorders>
            <w:shd w:val="clear" w:color="auto" w:fill="auto"/>
            <w:vAlign w:val="center"/>
            <w:hideMark/>
          </w:tcPr>
          <w:p w14:paraId="43433764"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Mixed Forest</w:t>
            </w:r>
          </w:p>
        </w:tc>
        <w:tc>
          <w:tcPr>
            <w:tcW w:w="1080" w:type="dxa"/>
            <w:tcBorders>
              <w:top w:val="nil"/>
              <w:left w:val="nil"/>
              <w:bottom w:val="single" w:sz="8" w:space="0" w:color="auto"/>
              <w:right w:val="single" w:sz="4" w:space="0" w:color="auto"/>
            </w:tcBorders>
            <w:shd w:val="clear" w:color="auto" w:fill="auto"/>
            <w:noWrap/>
            <w:vAlign w:val="center"/>
            <w:hideMark/>
          </w:tcPr>
          <w:p w14:paraId="04B0E09B"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0.007</w:t>
            </w:r>
          </w:p>
        </w:tc>
        <w:tc>
          <w:tcPr>
            <w:tcW w:w="900" w:type="dxa"/>
            <w:tcBorders>
              <w:top w:val="nil"/>
              <w:left w:val="nil"/>
              <w:bottom w:val="single" w:sz="8" w:space="0" w:color="auto"/>
              <w:right w:val="single" w:sz="4" w:space="0" w:color="auto"/>
            </w:tcBorders>
            <w:shd w:val="clear" w:color="auto" w:fill="auto"/>
            <w:noWrap/>
            <w:vAlign w:val="center"/>
            <w:hideMark/>
          </w:tcPr>
          <w:p w14:paraId="10A555A8"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1.993</w:t>
            </w:r>
          </w:p>
        </w:tc>
        <w:tc>
          <w:tcPr>
            <w:tcW w:w="900" w:type="dxa"/>
            <w:tcBorders>
              <w:top w:val="nil"/>
              <w:left w:val="nil"/>
              <w:bottom w:val="single" w:sz="8" w:space="0" w:color="auto"/>
              <w:right w:val="single" w:sz="4" w:space="0" w:color="auto"/>
            </w:tcBorders>
            <w:shd w:val="clear" w:color="auto" w:fill="auto"/>
            <w:noWrap/>
            <w:vAlign w:val="center"/>
            <w:hideMark/>
          </w:tcPr>
          <w:p w14:paraId="31D3BC1D"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1.245</w:t>
            </w:r>
          </w:p>
        </w:tc>
        <w:tc>
          <w:tcPr>
            <w:tcW w:w="1080" w:type="dxa"/>
            <w:tcBorders>
              <w:top w:val="nil"/>
              <w:left w:val="nil"/>
              <w:bottom w:val="single" w:sz="8" w:space="0" w:color="auto"/>
              <w:right w:val="single" w:sz="4" w:space="0" w:color="auto"/>
            </w:tcBorders>
            <w:shd w:val="clear" w:color="auto" w:fill="auto"/>
            <w:noWrap/>
            <w:vAlign w:val="center"/>
            <w:hideMark/>
          </w:tcPr>
          <w:p w14:paraId="22E47336"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2.156</w:t>
            </w:r>
          </w:p>
        </w:tc>
        <w:tc>
          <w:tcPr>
            <w:tcW w:w="1080" w:type="dxa"/>
            <w:tcBorders>
              <w:top w:val="nil"/>
              <w:left w:val="nil"/>
              <w:bottom w:val="single" w:sz="8" w:space="0" w:color="auto"/>
              <w:right w:val="single" w:sz="8" w:space="0" w:color="auto"/>
            </w:tcBorders>
            <w:shd w:val="clear" w:color="auto" w:fill="auto"/>
            <w:noWrap/>
            <w:vAlign w:val="center"/>
            <w:hideMark/>
          </w:tcPr>
          <w:p w14:paraId="3124ADD1"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17.183</w:t>
            </w:r>
          </w:p>
        </w:tc>
        <w:tc>
          <w:tcPr>
            <w:tcW w:w="1080" w:type="dxa"/>
            <w:tcBorders>
              <w:top w:val="nil"/>
              <w:left w:val="nil"/>
              <w:bottom w:val="single" w:sz="8" w:space="0" w:color="auto"/>
              <w:right w:val="single" w:sz="8" w:space="0" w:color="auto"/>
            </w:tcBorders>
            <w:shd w:val="clear" w:color="auto" w:fill="auto"/>
            <w:noWrap/>
            <w:vAlign w:val="center"/>
            <w:hideMark/>
          </w:tcPr>
          <w:p w14:paraId="672D048A" w14:textId="77777777" w:rsidR="005D5388" w:rsidRPr="005D5388" w:rsidRDefault="005D5388" w:rsidP="00302A1A">
            <w:pPr>
              <w:spacing w:line="276" w:lineRule="auto"/>
              <w:jc w:val="center"/>
              <w:rPr>
                <w:rFonts w:eastAsia="Times New Roman"/>
                <w:color w:val="000000"/>
                <w:sz w:val="22"/>
                <w:szCs w:val="22"/>
              </w:rPr>
            </w:pPr>
            <w:r w:rsidRPr="005D5388">
              <w:rPr>
                <w:rFonts w:eastAsia="Times New Roman"/>
                <w:color w:val="000000"/>
                <w:sz w:val="22"/>
                <w:szCs w:val="22"/>
              </w:rPr>
              <w:t>76.1%</w:t>
            </w:r>
          </w:p>
        </w:tc>
      </w:tr>
      <w:tr w:rsidR="009A0F3D" w:rsidRPr="005D5388" w14:paraId="1BC68CAF" w14:textId="77777777" w:rsidTr="00A557DD">
        <w:trPr>
          <w:trHeight w:val="335"/>
        </w:trPr>
        <w:tc>
          <w:tcPr>
            <w:tcW w:w="540" w:type="dxa"/>
            <w:tcBorders>
              <w:top w:val="single" w:sz="4" w:space="0" w:color="auto"/>
              <w:left w:val="nil"/>
              <w:bottom w:val="nil"/>
              <w:right w:val="nil"/>
            </w:tcBorders>
            <w:shd w:val="clear" w:color="auto" w:fill="auto"/>
            <w:noWrap/>
            <w:vAlign w:val="bottom"/>
            <w:hideMark/>
          </w:tcPr>
          <w:p w14:paraId="196E82D3" w14:textId="77777777" w:rsidR="005D5388" w:rsidRPr="005D5388" w:rsidRDefault="005D5388" w:rsidP="00302A1A">
            <w:pPr>
              <w:spacing w:line="276" w:lineRule="auto"/>
              <w:rPr>
                <w:rFonts w:eastAsia="Times New Roman"/>
                <w:sz w:val="22"/>
                <w:szCs w:val="22"/>
              </w:rPr>
            </w:pPr>
          </w:p>
        </w:tc>
        <w:tc>
          <w:tcPr>
            <w:tcW w:w="1440" w:type="dxa"/>
            <w:tcBorders>
              <w:top w:val="nil"/>
              <w:left w:val="nil"/>
              <w:bottom w:val="nil"/>
              <w:right w:val="nil"/>
            </w:tcBorders>
            <w:shd w:val="clear" w:color="auto" w:fill="auto"/>
            <w:noWrap/>
            <w:vAlign w:val="bottom"/>
            <w:hideMark/>
          </w:tcPr>
          <w:p w14:paraId="3F9D889B" w14:textId="77777777" w:rsidR="005D5388" w:rsidRPr="005D5388" w:rsidRDefault="005D5388" w:rsidP="00302A1A">
            <w:pPr>
              <w:spacing w:line="276" w:lineRule="auto"/>
              <w:rPr>
                <w:rFonts w:eastAsia="Times New Roman"/>
                <w:sz w:val="22"/>
                <w:szCs w:val="22"/>
              </w:rPr>
            </w:pPr>
          </w:p>
        </w:tc>
        <w:tc>
          <w:tcPr>
            <w:tcW w:w="1080" w:type="dxa"/>
            <w:tcBorders>
              <w:top w:val="nil"/>
              <w:left w:val="nil"/>
              <w:bottom w:val="nil"/>
              <w:right w:val="nil"/>
            </w:tcBorders>
            <w:shd w:val="clear" w:color="auto" w:fill="auto"/>
            <w:noWrap/>
            <w:vAlign w:val="bottom"/>
            <w:hideMark/>
          </w:tcPr>
          <w:p w14:paraId="198E85BE" w14:textId="77777777" w:rsidR="005D5388" w:rsidRPr="005D5388" w:rsidRDefault="005D5388" w:rsidP="00302A1A">
            <w:pPr>
              <w:spacing w:line="276" w:lineRule="auto"/>
              <w:rPr>
                <w:rFonts w:eastAsia="Times New Roman"/>
                <w:sz w:val="22"/>
                <w:szCs w:val="22"/>
              </w:rPr>
            </w:pPr>
          </w:p>
        </w:tc>
        <w:tc>
          <w:tcPr>
            <w:tcW w:w="900" w:type="dxa"/>
            <w:tcBorders>
              <w:top w:val="nil"/>
              <w:left w:val="nil"/>
              <w:bottom w:val="nil"/>
              <w:right w:val="nil"/>
            </w:tcBorders>
            <w:shd w:val="clear" w:color="auto" w:fill="auto"/>
            <w:noWrap/>
            <w:vAlign w:val="bottom"/>
            <w:hideMark/>
          </w:tcPr>
          <w:p w14:paraId="0BAD7EED" w14:textId="77777777" w:rsidR="005D5388" w:rsidRPr="005D5388" w:rsidRDefault="005D5388" w:rsidP="00302A1A">
            <w:pPr>
              <w:spacing w:line="276" w:lineRule="auto"/>
              <w:rPr>
                <w:rFonts w:eastAsia="Times New Roman"/>
                <w:sz w:val="22"/>
                <w:szCs w:val="22"/>
              </w:rPr>
            </w:pPr>
          </w:p>
        </w:tc>
        <w:tc>
          <w:tcPr>
            <w:tcW w:w="900" w:type="dxa"/>
            <w:tcBorders>
              <w:top w:val="nil"/>
              <w:left w:val="nil"/>
              <w:bottom w:val="nil"/>
              <w:right w:val="nil"/>
            </w:tcBorders>
            <w:shd w:val="clear" w:color="auto" w:fill="auto"/>
            <w:noWrap/>
            <w:vAlign w:val="bottom"/>
            <w:hideMark/>
          </w:tcPr>
          <w:p w14:paraId="19EB06B8" w14:textId="77777777" w:rsidR="005D5388" w:rsidRPr="005D5388" w:rsidRDefault="005D5388" w:rsidP="00302A1A">
            <w:pPr>
              <w:spacing w:line="276" w:lineRule="auto"/>
              <w:rPr>
                <w:rFonts w:eastAsia="Times New Roman"/>
                <w:sz w:val="22"/>
                <w:szCs w:val="22"/>
              </w:rPr>
            </w:pPr>
          </w:p>
        </w:tc>
        <w:tc>
          <w:tcPr>
            <w:tcW w:w="1080" w:type="dxa"/>
            <w:tcBorders>
              <w:top w:val="nil"/>
              <w:left w:val="nil"/>
              <w:bottom w:val="nil"/>
              <w:right w:val="nil"/>
            </w:tcBorders>
            <w:shd w:val="clear" w:color="auto" w:fill="auto"/>
            <w:noWrap/>
            <w:vAlign w:val="bottom"/>
            <w:hideMark/>
          </w:tcPr>
          <w:p w14:paraId="686D724B" w14:textId="77777777" w:rsidR="005D5388" w:rsidRPr="005D5388" w:rsidRDefault="005D5388" w:rsidP="00302A1A">
            <w:pPr>
              <w:spacing w:line="276" w:lineRule="auto"/>
              <w:rPr>
                <w:rFonts w:eastAsia="Times New Roman"/>
                <w:sz w:val="22"/>
                <w:szCs w:val="22"/>
              </w:rPr>
            </w:pPr>
          </w:p>
        </w:tc>
        <w:tc>
          <w:tcPr>
            <w:tcW w:w="1080" w:type="dxa"/>
            <w:tcBorders>
              <w:top w:val="nil"/>
              <w:left w:val="nil"/>
              <w:bottom w:val="nil"/>
              <w:right w:val="nil"/>
            </w:tcBorders>
            <w:shd w:val="clear" w:color="auto" w:fill="auto"/>
            <w:noWrap/>
            <w:vAlign w:val="bottom"/>
            <w:hideMark/>
          </w:tcPr>
          <w:p w14:paraId="49C6A2F4" w14:textId="77777777" w:rsidR="005D5388" w:rsidRPr="005D5388" w:rsidRDefault="005D5388" w:rsidP="00302A1A">
            <w:pPr>
              <w:spacing w:line="276" w:lineRule="auto"/>
              <w:rPr>
                <w:rFonts w:eastAsia="Times New Roman"/>
                <w:sz w:val="22"/>
                <w:szCs w:val="22"/>
              </w:rPr>
            </w:pPr>
          </w:p>
        </w:tc>
        <w:tc>
          <w:tcPr>
            <w:tcW w:w="1080" w:type="dxa"/>
            <w:tcBorders>
              <w:top w:val="nil"/>
              <w:left w:val="single" w:sz="8" w:space="0" w:color="auto"/>
              <w:bottom w:val="single" w:sz="8" w:space="0" w:color="auto"/>
              <w:right w:val="single" w:sz="8" w:space="0" w:color="auto"/>
            </w:tcBorders>
            <w:shd w:val="clear" w:color="auto" w:fill="auto"/>
            <w:noWrap/>
            <w:vAlign w:val="bottom"/>
            <w:hideMark/>
          </w:tcPr>
          <w:p w14:paraId="64664035" w14:textId="77777777" w:rsidR="005D5388" w:rsidRPr="005D5388" w:rsidRDefault="005D5388" w:rsidP="00302A1A">
            <w:pPr>
              <w:spacing w:line="276" w:lineRule="auto"/>
              <w:jc w:val="center"/>
              <w:rPr>
                <w:rFonts w:eastAsia="Times New Roman"/>
                <w:b/>
                <w:bCs/>
                <w:color w:val="000000"/>
                <w:sz w:val="22"/>
                <w:szCs w:val="22"/>
              </w:rPr>
            </w:pPr>
            <w:r w:rsidRPr="005D5388">
              <w:rPr>
                <w:rFonts w:eastAsia="Times New Roman"/>
                <w:b/>
                <w:bCs/>
                <w:color w:val="000000"/>
                <w:sz w:val="22"/>
                <w:szCs w:val="22"/>
              </w:rPr>
              <w:t>82.8%</w:t>
            </w:r>
          </w:p>
        </w:tc>
      </w:tr>
    </w:tbl>
    <w:p w14:paraId="4234B208" w14:textId="77777777" w:rsidR="000A643C" w:rsidRDefault="000A643C" w:rsidP="00A557DD"/>
    <w:p w14:paraId="313730D5" w14:textId="114EE37A" w:rsidR="00052ECB" w:rsidRDefault="00A557DD" w:rsidP="00A557DD">
      <w:r>
        <w:t>References:</w:t>
      </w:r>
    </w:p>
    <w:p w14:paraId="6DEB5F73" w14:textId="0F78C06D" w:rsidR="00A557DD" w:rsidRDefault="00A557DD" w:rsidP="00A557DD">
      <w:pPr>
        <w:pStyle w:val="NormalWeb"/>
        <w:spacing w:before="0" w:beforeAutospacing="0" w:after="0" w:afterAutospacing="0"/>
        <w:ind w:left="475" w:hanging="475"/>
      </w:pPr>
      <w:r>
        <w:t>Justice, D., A. Deely, and F. Rubin. 2002. New Hampshire land cover assesment.</w:t>
      </w:r>
    </w:p>
    <w:p w14:paraId="35372C23" w14:textId="1D6DA083" w:rsidR="00A557DD" w:rsidRDefault="00A557DD" w:rsidP="00A557DD">
      <w:pPr>
        <w:pStyle w:val="NormalWeb"/>
        <w:spacing w:before="0" w:beforeAutospacing="0" w:after="0" w:afterAutospacing="0"/>
        <w:ind w:left="475" w:hanging="475"/>
      </w:pPr>
      <w:r>
        <w:t>Wickham, J. D., S. V. Stehman, J. A. Fry, J. H. Smith, and C. G. Homer. 2010. Thematic accuracy of the NLCD 2001 land cover for the conterminous United States. Remote Sensing of Environment 114:1286–1296.</w:t>
      </w:r>
      <w:r>
        <w:br w:type="page"/>
      </w:r>
    </w:p>
    <w:p w14:paraId="5A65B372" w14:textId="00C004DF" w:rsidR="00021291" w:rsidRDefault="000A643C" w:rsidP="000E3C3E">
      <w:pPr>
        <w:spacing w:line="276" w:lineRule="auto"/>
      </w:pPr>
      <w:r w:rsidRPr="008D2E97">
        <w:rPr>
          <w:b/>
        </w:rPr>
        <w:t xml:space="preserve">Figure </w:t>
      </w:r>
      <w:r w:rsidR="000303B1">
        <w:rPr>
          <w:b/>
        </w:rPr>
        <w:t>S</w:t>
      </w:r>
      <w:r w:rsidRPr="008D2E97">
        <w:rPr>
          <w:b/>
        </w:rPr>
        <w:t>1.</w:t>
      </w:r>
      <w:r>
        <w:t xml:space="preserve"> Scatterplot of </w:t>
      </w:r>
      <w:r w:rsidR="000742C8">
        <w:t>land cover proportions within the overlapping (</w:t>
      </w:r>
      <w:r w:rsidR="00AC1ABC">
        <w:t xml:space="preserve">i.e., </w:t>
      </w:r>
      <w:r w:rsidR="000742C8">
        <w:t xml:space="preserve">fitting) region </w:t>
      </w:r>
      <w:r>
        <w:t xml:space="preserve">for </w:t>
      </w:r>
      <w:r w:rsidRPr="00396584">
        <w:rPr>
          <w:b/>
        </w:rPr>
        <w:t>Z</w:t>
      </w:r>
      <w:r w:rsidRPr="00396584">
        <w:rPr>
          <w:b/>
          <w:vertAlign w:val="superscript"/>
        </w:rPr>
        <w:t>s</w:t>
      </w:r>
      <w:r w:rsidR="000742C8">
        <w:t xml:space="preserve"> and </w:t>
      </w:r>
      <m:oMath>
        <m:acc>
          <m:accPr>
            <m:chr m:val="̅"/>
            <m:ctrlPr>
              <w:rPr>
                <w:rFonts w:ascii="Cambria Math" w:hAnsi="Cambria Math"/>
                <w:b/>
                <w:lang w:val="el-GR"/>
              </w:rPr>
            </m:ctrlPr>
          </m:accPr>
          <m:e>
            <m:r>
              <m:rPr>
                <m:sty m:val="b"/>
              </m:rPr>
              <w:rPr>
                <w:rFonts w:ascii="Cambria Math" w:hAnsi="Cambria Math"/>
                <w:lang w:val="el-GR"/>
              </w:rPr>
              <m:t>η</m:t>
            </m:r>
          </m:e>
        </m:acc>
      </m:oMath>
      <w:r>
        <w:t xml:space="preserve"> </w:t>
      </w:r>
      <w:r w:rsidR="0067094E">
        <w:t>compared to</w:t>
      </w:r>
      <w:r>
        <w:t xml:space="preserve"> </w:t>
      </w:r>
      <w:r w:rsidRPr="00396584">
        <w:rPr>
          <w:b/>
        </w:rPr>
        <w:t>Y</w:t>
      </w:r>
      <w:r w:rsidR="000742C8">
        <w:t>.</w:t>
      </w:r>
      <w:r w:rsidR="00EA108F">
        <w:t xml:space="preserve"> Red dotted lines represent perfect correspondence with</w:t>
      </w:r>
      <w:r w:rsidR="00A02BC1">
        <w:t xml:space="preserve"> </w:t>
      </w:r>
      <w:r w:rsidR="00EA108F" w:rsidRPr="00EA108F">
        <w:rPr>
          <w:b/>
        </w:rPr>
        <w:t>Y</w:t>
      </w:r>
      <w:r w:rsidR="00A02BC1">
        <w:t xml:space="preserve"> proportions</w:t>
      </w:r>
      <w:r w:rsidR="00EA108F">
        <w:t>.</w:t>
      </w:r>
    </w:p>
    <w:p w14:paraId="3F2B7FA3" w14:textId="259DB815" w:rsidR="000742C8" w:rsidRPr="000742C8" w:rsidRDefault="0092300D" w:rsidP="000A643C">
      <w:pPr>
        <w:spacing w:line="480" w:lineRule="auto"/>
      </w:pPr>
      <w:r>
        <w:rPr>
          <w:noProof/>
        </w:rPr>
        <w:drawing>
          <wp:anchor distT="0" distB="0" distL="114300" distR="114300" simplePos="0" relativeHeight="251674624" behindDoc="0" locked="0" layoutInCell="1" allowOverlap="1" wp14:anchorId="2EABD213" wp14:editId="763E0B4B">
            <wp:simplePos x="0" y="0"/>
            <wp:positionH relativeFrom="column">
              <wp:posOffset>0</wp:posOffset>
            </wp:positionH>
            <wp:positionV relativeFrom="paragraph">
              <wp:posOffset>347345</wp:posOffset>
            </wp:positionV>
            <wp:extent cx="5943600" cy="4953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Scatter_all.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anchor>
        </w:drawing>
      </w:r>
    </w:p>
    <w:p w14:paraId="17A953EB" w14:textId="77777777" w:rsidR="002556BF" w:rsidRPr="005F6377" w:rsidRDefault="002556BF" w:rsidP="00021291">
      <w:pPr>
        <w:spacing w:line="480" w:lineRule="auto"/>
      </w:pPr>
    </w:p>
    <w:sectPr w:rsidR="002556BF" w:rsidRPr="005F6377" w:rsidSect="00B90573">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imothy M Szewczyk" w:date="2018-06-21T15:07:00Z" w:initials="TMS">
    <w:p w14:paraId="149B86CA" w14:textId="77777777" w:rsidR="00090E4A" w:rsidRDefault="00090E4A" w:rsidP="004F5314">
      <w:pPr>
        <w:pStyle w:val="CommentText"/>
      </w:pPr>
      <w:r>
        <w:rPr>
          <w:rStyle w:val="CommentReference"/>
        </w:rPr>
        <w:annotationRef/>
      </w:r>
      <w:r>
        <w:t>update citation</w:t>
      </w:r>
    </w:p>
  </w:comment>
  <w:comment w:id="1" w:author="Tim Szewczyk" w:date="2018-06-22T11:24:00Z" w:initials="TS">
    <w:p w14:paraId="38939679" w14:textId="708A1F45" w:rsidR="00090E4A" w:rsidRDefault="00090E4A">
      <w:pPr>
        <w:pStyle w:val="CommentText"/>
      </w:pPr>
      <w:r>
        <w:rPr>
          <w:rStyle w:val="CommentReference"/>
        </w:rPr>
        <w:annotationRef/>
      </w:r>
      <w:r>
        <w:t>Mark, what would be the best citation(s)?</w:t>
      </w:r>
    </w:p>
  </w:comment>
  <w:comment w:id="2" w:author="Tim Szewczyk" w:date="2018-06-22T08:39:00Z" w:initials="TS">
    <w:p w14:paraId="170B56D5" w14:textId="56417A86" w:rsidR="00090E4A" w:rsidRDefault="00090E4A">
      <w:pPr>
        <w:pStyle w:val="CommentText"/>
      </w:pPr>
      <w:r>
        <w:rPr>
          <w:rStyle w:val="CommentReference"/>
        </w:rPr>
        <w:annotationRef/>
      </w:r>
      <w:r>
        <w:rPr>
          <w:rStyle w:val="CommentReference"/>
        </w:rPr>
        <w:t>When updated maps are ready, add: "Though an updated version of this product has recently been made available (DOI), the patterns in predicted white pine distribution are highly correlated at the resolutions used here, with differences between the versions tending to be more localized."</w:t>
      </w:r>
    </w:p>
  </w:comment>
  <w:comment w:id="3" w:author="Tim Szewczyk" w:date="2018-06-22T16:45:00Z" w:initials="TS">
    <w:p w14:paraId="0F757D71" w14:textId="694B4ADC" w:rsidR="002B1A5B" w:rsidRDefault="002B1A5B">
      <w:pPr>
        <w:pStyle w:val="CommentText"/>
      </w:pPr>
      <w:r>
        <w:rPr>
          <w:rStyle w:val="CommentReference"/>
        </w:rPr>
        <w:annotationRef/>
      </w:r>
      <w:r>
        <w:t>Any additional citations necessary?</w:t>
      </w:r>
    </w:p>
  </w:comment>
  <w:comment w:id="4" w:author="Tim Szewczyk" w:date="2018-06-22T16:45:00Z" w:initials="TS">
    <w:p w14:paraId="715429A5" w14:textId="37B41B76" w:rsidR="00090E4A" w:rsidRDefault="00090E4A">
      <w:pPr>
        <w:pStyle w:val="CommentText"/>
      </w:pPr>
      <w:r>
        <w:rPr>
          <w:rStyle w:val="CommentReference"/>
        </w:rPr>
        <w:annotationRef/>
      </w:r>
      <w:r w:rsidR="002B1A5B">
        <w:t>Best citation</w:t>
      </w:r>
      <w:r w:rsidR="004B3329">
        <w:t>(</w:t>
      </w:r>
      <w:bookmarkStart w:id="5" w:name="_GoBack"/>
      <w:bookmarkEnd w:id="5"/>
      <w:r w:rsidR="002B1A5B">
        <w:t>s</w:t>
      </w:r>
      <w:r w:rsidR="004B3329">
        <w:t>)</w:t>
      </w:r>
      <w:r w:rsidR="002B1A5B">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1C137" w15:done="0"/>
  <w15:commentEx w15:paraId="6020A769" w15:done="0"/>
  <w15:commentEx w15:paraId="58FA98B2" w15:done="0"/>
  <w15:commentEx w15:paraId="65396815" w15:done="0"/>
  <w15:commentEx w15:paraId="291FB9AD" w15:done="0"/>
  <w15:commentEx w15:paraId="7A66B04D" w15:done="0"/>
  <w15:commentEx w15:paraId="3F4CF5F5" w15:done="0"/>
  <w15:commentEx w15:paraId="47BFA7AF" w15:done="0"/>
  <w15:commentEx w15:paraId="2E3B6B8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7248D" w14:textId="77777777" w:rsidR="00090E4A" w:rsidRDefault="00090E4A" w:rsidP="00A07948">
      <w:r>
        <w:separator/>
      </w:r>
    </w:p>
  </w:endnote>
  <w:endnote w:type="continuationSeparator" w:id="0">
    <w:p w14:paraId="15867CE8" w14:textId="77777777" w:rsidR="00090E4A" w:rsidRDefault="00090E4A" w:rsidP="00A07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E8D68" w14:textId="77777777" w:rsidR="00090E4A" w:rsidRDefault="00090E4A" w:rsidP="00B7241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A11ED" w14:textId="77777777" w:rsidR="00090E4A" w:rsidRDefault="00090E4A" w:rsidP="00A079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C8FB" w14:textId="77777777" w:rsidR="00090E4A" w:rsidRDefault="00090E4A" w:rsidP="00B7241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3329">
      <w:rPr>
        <w:rStyle w:val="PageNumber"/>
        <w:noProof/>
      </w:rPr>
      <w:t>19</w:t>
    </w:r>
    <w:r>
      <w:rPr>
        <w:rStyle w:val="PageNumber"/>
      </w:rPr>
      <w:fldChar w:fldCharType="end"/>
    </w:r>
  </w:p>
  <w:p w14:paraId="09B679B5" w14:textId="77777777" w:rsidR="00090E4A" w:rsidRDefault="00090E4A" w:rsidP="00A0794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85C9B6" w14:textId="77777777" w:rsidR="00090E4A" w:rsidRDefault="00090E4A" w:rsidP="00A07948">
      <w:r>
        <w:separator/>
      </w:r>
    </w:p>
  </w:footnote>
  <w:footnote w:type="continuationSeparator" w:id="0">
    <w:p w14:paraId="50EAD8DA" w14:textId="77777777" w:rsidR="00090E4A" w:rsidRDefault="00090E4A" w:rsidP="00A0794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D1E21"/>
    <w:multiLevelType w:val="hybridMultilevel"/>
    <w:tmpl w:val="40AC8B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135397"/>
    <w:multiLevelType w:val="multilevel"/>
    <w:tmpl w:val="FF760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442513D1"/>
    <w:multiLevelType w:val="hybridMultilevel"/>
    <w:tmpl w:val="790AD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othy M Szewczyk">
    <w15:presenceInfo w15:providerId="None" w15:userId="Timothy M Szewczyk"/>
  </w15:person>
  <w15:person w15:author="Jenica">
    <w15:presenceInfo w15:providerId="None" w15:userId="Jeni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573"/>
    <w:rsid w:val="00000BF2"/>
    <w:rsid w:val="00000D06"/>
    <w:rsid w:val="00003375"/>
    <w:rsid w:val="000036EA"/>
    <w:rsid w:val="00004233"/>
    <w:rsid w:val="00005144"/>
    <w:rsid w:val="0000788B"/>
    <w:rsid w:val="000079CC"/>
    <w:rsid w:val="00010BED"/>
    <w:rsid w:val="00010FE2"/>
    <w:rsid w:val="00011111"/>
    <w:rsid w:val="00011DFD"/>
    <w:rsid w:val="00011E91"/>
    <w:rsid w:val="000128C5"/>
    <w:rsid w:val="00013B35"/>
    <w:rsid w:val="0001409F"/>
    <w:rsid w:val="00015108"/>
    <w:rsid w:val="0001544D"/>
    <w:rsid w:val="00015CB5"/>
    <w:rsid w:val="00016949"/>
    <w:rsid w:val="00016B1C"/>
    <w:rsid w:val="000170BD"/>
    <w:rsid w:val="000178E3"/>
    <w:rsid w:val="0001797E"/>
    <w:rsid w:val="00020B35"/>
    <w:rsid w:val="00021291"/>
    <w:rsid w:val="00023516"/>
    <w:rsid w:val="00024DFA"/>
    <w:rsid w:val="00025D9A"/>
    <w:rsid w:val="00026595"/>
    <w:rsid w:val="00027A5D"/>
    <w:rsid w:val="000303B1"/>
    <w:rsid w:val="000317E1"/>
    <w:rsid w:val="0003289D"/>
    <w:rsid w:val="00032F0E"/>
    <w:rsid w:val="000335C6"/>
    <w:rsid w:val="0003456E"/>
    <w:rsid w:val="00037854"/>
    <w:rsid w:val="00040392"/>
    <w:rsid w:val="00041395"/>
    <w:rsid w:val="00043EFD"/>
    <w:rsid w:val="0004513F"/>
    <w:rsid w:val="00051906"/>
    <w:rsid w:val="00052ECB"/>
    <w:rsid w:val="00053313"/>
    <w:rsid w:val="00056473"/>
    <w:rsid w:val="00056B34"/>
    <w:rsid w:val="00056DB2"/>
    <w:rsid w:val="00062A85"/>
    <w:rsid w:val="00062C58"/>
    <w:rsid w:val="00063C4F"/>
    <w:rsid w:val="00065B51"/>
    <w:rsid w:val="000663D1"/>
    <w:rsid w:val="000678DA"/>
    <w:rsid w:val="000742C8"/>
    <w:rsid w:val="0007652E"/>
    <w:rsid w:val="00076745"/>
    <w:rsid w:val="00076DFE"/>
    <w:rsid w:val="00080ABC"/>
    <w:rsid w:val="00082465"/>
    <w:rsid w:val="00083219"/>
    <w:rsid w:val="000833A3"/>
    <w:rsid w:val="000836E7"/>
    <w:rsid w:val="0008397B"/>
    <w:rsid w:val="00084C7C"/>
    <w:rsid w:val="00085603"/>
    <w:rsid w:val="000858C4"/>
    <w:rsid w:val="00085D14"/>
    <w:rsid w:val="00086E9F"/>
    <w:rsid w:val="000874CF"/>
    <w:rsid w:val="0008777D"/>
    <w:rsid w:val="00090E4A"/>
    <w:rsid w:val="00092A4E"/>
    <w:rsid w:val="0009567B"/>
    <w:rsid w:val="00096CEC"/>
    <w:rsid w:val="000A1E0D"/>
    <w:rsid w:val="000A3DD8"/>
    <w:rsid w:val="000A5338"/>
    <w:rsid w:val="000A643C"/>
    <w:rsid w:val="000A6A89"/>
    <w:rsid w:val="000A780C"/>
    <w:rsid w:val="000B070F"/>
    <w:rsid w:val="000B1279"/>
    <w:rsid w:val="000B2702"/>
    <w:rsid w:val="000B3EAD"/>
    <w:rsid w:val="000B4747"/>
    <w:rsid w:val="000B6D32"/>
    <w:rsid w:val="000B730B"/>
    <w:rsid w:val="000B76A0"/>
    <w:rsid w:val="000C0E4B"/>
    <w:rsid w:val="000C1E48"/>
    <w:rsid w:val="000C2CB7"/>
    <w:rsid w:val="000C3002"/>
    <w:rsid w:val="000C3301"/>
    <w:rsid w:val="000C4419"/>
    <w:rsid w:val="000C4726"/>
    <w:rsid w:val="000C64DF"/>
    <w:rsid w:val="000D22E5"/>
    <w:rsid w:val="000D45AD"/>
    <w:rsid w:val="000D7395"/>
    <w:rsid w:val="000E0768"/>
    <w:rsid w:val="000E2E2D"/>
    <w:rsid w:val="000E3C3E"/>
    <w:rsid w:val="000E3D44"/>
    <w:rsid w:val="000E3D85"/>
    <w:rsid w:val="000E3FF0"/>
    <w:rsid w:val="000E5A3B"/>
    <w:rsid w:val="000E5B3F"/>
    <w:rsid w:val="000E7D4B"/>
    <w:rsid w:val="000F0E14"/>
    <w:rsid w:val="000F1364"/>
    <w:rsid w:val="000F1EF1"/>
    <w:rsid w:val="000F301D"/>
    <w:rsid w:val="000F3D39"/>
    <w:rsid w:val="000F49F7"/>
    <w:rsid w:val="000F6C82"/>
    <w:rsid w:val="000F6EEB"/>
    <w:rsid w:val="001001B3"/>
    <w:rsid w:val="0010114E"/>
    <w:rsid w:val="00102135"/>
    <w:rsid w:val="00104FDD"/>
    <w:rsid w:val="00107806"/>
    <w:rsid w:val="00107845"/>
    <w:rsid w:val="00111CC4"/>
    <w:rsid w:val="00114B78"/>
    <w:rsid w:val="00116874"/>
    <w:rsid w:val="00117D94"/>
    <w:rsid w:val="001238DE"/>
    <w:rsid w:val="00124836"/>
    <w:rsid w:val="00124878"/>
    <w:rsid w:val="00126EF1"/>
    <w:rsid w:val="0013099B"/>
    <w:rsid w:val="00130BE8"/>
    <w:rsid w:val="00130F35"/>
    <w:rsid w:val="001320C0"/>
    <w:rsid w:val="00132909"/>
    <w:rsid w:val="00133D14"/>
    <w:rsid w:val="00133DE5"/>
    <w:rsid w:val="00133F95"/>
    <w:rsid w:val="0013783D"/>
    <w:rsid w:val="00137E74"/>
    <w:rsid w:val="00145C81"/>
    <w:rsid w:val="00145CA7"/>
    <w:rsid w:val="0014747D"/>
    <w:rsid w:val="0015041A"/>
    <w:rsid w:val="00151BB3"/>
    <w:rsid w:val="00152305"/>
    <w:rsid w:val="0015260E"/>
    <w:rsid w:val="001538CC"/>
    <w:rsid w:val="00153994"/>
    <w:rsid w:val="001543A0"/>
    <w:rsid w:val="00154E5E"/>
    <w:rsid w:val="001560D5"/>
    <w:rsid w:val="00161569"/>
    <w:rsid w:val="00161C3E"/>
    <w:rsid w:val="00163F35"/>
    <w:rsid w:val="00166229"/>
    <w:rsid w:val="00166F47"/>
    <w:rsid w:val="0016726E"/>
    <w:rsid w:val="001705ED"/>
    <w:rsid w:val="00171BE2"/>
    <w:rsid w:val="00175A73"/>
    <w:rsid w:val="00175B2B"/>
    <w:rsid w:val="001762DB"/>
    <w:rsid w:val="00176E8C"/>
    <w:rsid w:val="00180217"/>
    <w:rsid w:val="00180FCF"/>
    <w:rsid w:val="0018201D"/>
    <w:rsid w:val="00182084"/>
    <w:rsid w:val="00183023"/>
    <w:rsid w:val="00183273"/>
    <w:rsid w:val="00184F25"/>
    <w:rsid w:val="00184F78"/>
    <w:rsid w:val="00191F98"/>
    <w:rsid w:val="001920C3"/>
    <w:rsid w:val="0019440D"/>
    <w:rsid w:val="00194F4D"/>
    <w:rsid w:val="001967D9"/>
    <w:rsid w:val="001A26E5"/>
    <w:rsid w:val="001A4465"/>
    <w:rsid w:val="001A491E"/>
    <w:rsid w:val="001A5C14"/>
    <w:rsid w:val="001A7E31"/>
    <w:rsid w:val="001B3BEF"/>
    <w:rsid w:val="001C0092"/>
    <w:rsid w:val="001C094C"/>
    <w:rsid w:val="001C12EF"/>
    <w:rsid w:val="001C12F5"/>
    <w:rsid w:val="001C337C"/>
    <w:rsid w:val="001C3611"/>
    <w:rsid w:val="001C4F13"/>
    <w:rsid w:val="001C61F2"/>
    <w:rsid w:val="001C6F69"/>
    <w:rsid w:val="001C6F6D"/>
    <w:rsid w:val="001C718E"/>
    <w:rsid w:val="001D0E6E"/>
    <w:rsid w:val="001D1704"/>
    <w:rsid w:val="001D19F0"/>
    <w:rsid w:val="001D41B9"/>
    <w:rsid w:val="001D45E3"/>
    <w:rsid w:val="001D577C"/>
    <w:rsid w:val="001D6134"/>
    <w:rsid w:val="001E0C15"/>
    <w:rsid w:val="001E1D7C"/>
    <w:rsid w:val="001E5111"/>
    <w:rsid w:val="001F1981"/>
    <w:rsid w:val="001F4278"/>
    <w:rsid w:val="001F5108"/>
    <w:rsid w:val="001F6C27"/>
    <w:rsid w:val="0020035D"/>
    <w:rsid w:val="00200BBF"/>
    <w:rsid w:val="002041FB"/>
    <w:rsid w:val="00204F7B"/>
    <w:rsid w:val="00210FDA"/>
    <w:rsid w:val="002127F7"/>
    <w:rsid w:val="0021285D"/>
    <w:rsid w:val="00213795"/>
    <w:rsid w:val="00213FA2"/>
    <w:rsid w:val="00214E99"/>
    <w:rsid w:val="002153BA"/>
    <w:rsid w:val="0021548C"/>
    <w:rsid w:val="00216948"/>
    <w:rsid w:val="002203CD"/>
    <w:rsid w:val="00220ED0"/>
    <w:rsid w:val="00221034"/>
    <w:rsid w:val="0022407C"/>
    <w:rsid w:val="00227695"/>
    <w:rsid w:val="00231151"/>
    <w:rsid w:val="0023495D"/>
    <w:rsid w:val="00234CB8"/>
    <w:rsid w:val="00234FF0"/>
    <w:rsid w:val="0023614A"/>
    <w:rsid w:val="00236859"/>
    <w:rsid w:val="00236B22"/>
    <w:rsid w:val="00237B14"/>
    <w:rsid w:val="00240228"/>
    <w:rsid w:val="00240EAA"/>
    <w:rsid w:val="002448EB"/>
    <w:rsid w:val="0024523A"/>
    <w:rsid w:val="00245E42"/>
    <w:rsid w:val="002517D4"/>
    <w:rsid w:val="00251DE3"/>
    <w:rsid w:val="002526A5"/>
    <w:rsid w:val="00252DB0"/>
    <w:rsid w:val="00252E7E"/>
    <w:rsid w:val="00253583"/>
    <w:rsid w:val="00253EE0"/>
    <w:rsid w:val="00254969"/>
    <w:rsid w:val="002556BF"/>
    <w:rsid w:val="002565FE"/>
    <w:rsid w:val="00256777"/>
    <w:rsid w:val="00256B96"/>
    <w:rsid w:val="00261BDD"/>
    <w:rsid w:val="00263B3C"/>
    <w:rsid w:val="0026439C"/>
    <w:rsid w:val="002643FB"/>
    <w:rsid w:val="00265D9E"/>
    <w:rsid w:val="00266EAE"/>
    <w:rsid w:val="00272BAE"/>
    <w:rsid w:val="002746C0"/>
    <w:rsid w:val="00276A41"/>
    <w:rsid w:val="00277BE6"/>
    <w:rsid w:val="00284045"/>
    <w:rsid w:val="002863E2"/>
    <w:rsid w:val="00287767"/>
    <w:rsid w:val="00290E5D"/>
    <w:rsid w:val="00295726"/>
    <w:rsid w:val="00295B4A"/>
    <w:rsid w:val="00295B5C"/>
    <w:rsid w:val="002977AF"/>
    <w:rsid w:val="00297BDB"/>
    <w:rsid w:val="00297F5A"/>
    <w:rsid w:val="002A12CD"/>
    <w:rsid w:val="002A7916"/>
    <w:rsid w:val="002A7F67"/>
    <w:rsid w:val="002B0315"/>
    <w:rsid w:val="002B07DC"/>
    <w:rsid w:val="002B1A5B"/>
    <w:rsid w:val="002B6D02"/>
    <w:rsid w:val="002C0225"/>
    <w:rsid w:val="002C2F0D"/>
    <w:rsid w:val="002C5317"/>
    <w:rsid w:val="002C5CBA"/>
    <w:rsid w:val="002C621E"/>
    <w:rsid w:val="002D1D89"/>
    <w:rsid w:val="002D30BB"/>
    <w:rsid w:val="002D594E"/>
    <w:rsid w:val="002D59C6"/>
    <w:rsid w:val="002D7362"/>
    <w:rsid w:val="002D76C7"/>
    <w:rsid w:val="002D7A00"/>
    <w:rsid w:val="002E0124"/>
    <w:rsid w:val="002E35B0"/>
    <w:rsid w:val="002E3DFD"/>
    <w:rsid w:val="002E40EE"/>
    <w:rsid w:val="002E43E3"/>
    <w:rsid w:val="002E4CDE"/>
    <w:rsid w:val="002E4F58"/>
    <w:rsid w:val="002E5150"/>
    <w:rsid w:val="002E6F4F"/>
    <w:rsid w:val="002F04CE"/>
    <w:rsid w:val="002F0656"/>
    <w:rsid w:val="002F1435"/>
    <w:rsid w:val="002F50D0"/>
    <w:rsid w:val="002F6BC3"/>
    <w:rsid w:val="002F6FD3"/>
    <w:rsid w:val="002F70A5"/>
    <w:rsid w:val="00302A1A"/>
    <w:rsid w:val="00303F3A"/>
    <w:rsid w:val="003057BB"/>
    <w:rsid w:val="00307738"/>
    <w:rsid w:val="00310171"/>
    <w:rsid w:val="003118AA"/>
    <w:rsid w:val="00311FA0"/>
    <w:rsid w:val="0031408A"/>
    <w:rsid w:val="00316C48"/>
    <w:rsid w:val="00316E41"/>
    <w:rsid w:val="00316E85"/>
    <w:rsid w:val="0031765C"/>
    <w:rsid w:val="0032241C"/>
    <w:rsid w:val="0032253A"/>
    <w:rsid w:val="0032556C"/>
    <w:rsid w:val="00325697"/>
    <w:rsid w:val="00325769"/>
    <w:rsid w:val="00325A86"/>
    <w:rsid w:val="00326899"/>
    <w:rsid w:val="00327758"/>
    <w:rsid w:val="00327FFC"/>
    <w:rsid w:val="00332E89"/>
    <w:rsid w:val="00336331"/>
    <w:rsid w:val="00336F5F"/>
    <w:rsid w:val="003406A4"/>
    <w:rsid w:val="00340895"/>
    <w:rsid w:val="0034148E"/>
    <w:rsid w:val="00342153"/>
    <w:rsid w:val="0034217E"/>
    <w:rsid w:val="00343FAC"/>
    <w:rsid w:val="003474D6"/>
    <w:rsid w:val="00347D32"/>
    <w:rsid w:val="003509E2"/>
    <w:rsid w:val="00350D74"/>
    <w:rsid w:val="00351AFC"/>
    <w:rsid w:val="00351BF5"/>
    <w:rsid w:val="00353399"/>
    <w:rsid w:val="00355D3C"/>
    <w:rsid w:val="00356B00"/>
    <w:rsid w:val="003601CB"/>
    <w:rsid w:val="00361F1E"/>
    <w:rsid w:val="003628B7"/>
    <w:rsid w:val="00363B21"/>
    <w:rsid w:val="00363D9E"/>
    <w:rsid w:val="00371876"/>
    <w:rsid w:val="00371FCD"/>
    <w:rsid w:val="00375E65"/>
    <w:rsid w:val="00376314"/>
    <w:rsid w:val="00381557"/>
    <w:rsid w:val="003825E0"/>
    <w:rsid w:val="003838AA"/>
    <w:rsid w:val="00384536"/>
    <w:rsid w:val="00391935"/>
    <w:rsid w:val="00394F70"/>
    <w:rsid w:val="00396584"/>
    <w:rsid w:val="00396A86"/>
    <w:rsid w:val="003971EF"/>
    <w:rsid w:val="00397649"/>
    <w:rsid w:val="003A41AA"/>
    <w:rsid w:val="003A50B4"/>
    <w:rsid w:val="003A6207"/>
    <w:rsid w:val="003A7F60"/>
    <w:rsid w:val="003B0868"/>
    <w:rsid w:val="003B10A1"/>
    <w:rsid w:val="003B2F03"/>
    <w:rsid w:val="003B5932"/>
    <w:rsid w:val="003B6A9A"/>
    <w:rsid w:val="003B7574"/>
    <w:rsid w:val="003B7925"/>
    <w:rsid w:val="003C06DA"/>
    <w:rsid w:val="003C3F3F"/>
    <w:rsid w:val="003C45B0"/>
    <w:rsid w:val="003C58AE"/>
    <w:rsid w:val="003C6F84"/>
    <w:rsid w:val="003C707B"/>
    <w:rsid w:val="003D4E35"/>
    <w:rsid w:val="003D5974"/>
    <w:rsid w:val="003D68BD"/>
    <w:rsid w:val="003D6BA4"/>
    <w:rsid w:val="003D6D27"/>
    <w:rsid w:val="003E03C9"/>
    <w:rsid w:val="003E0628"/>
    <w:rsid w:val="003E10CC"/>
    <w:rsid w:val="003E3377"/>
    <w:rsid w:val="003E44CC"/>
    <w:rsid w:val="003E5503"/>
    <w:rsid w:val="003F06CA"/>
    <w:rsid w:val="003F5BE7"/>
    <w:rsid w:val="003F71B9"/>
    <w:rsid w:val="004029EA"/>
    <w:rsid w:val="00406DAB"/>
    <w:rsid w:val="00410BDC"/>
    <w:rsid w:val="00411AEE"/>
    <w:rsid w:val="00412004"/>
    <w:rsid w:val="004121EA"/>
    <w:rsid w:val="00412C9B"/>
    <w:rsid w:val="0041363C"/>
    <w:rsid w:val="004174C4"/>
    <w:rsid w:val="0042230B"/>
    <w:rsid w:val="00423EE0"/>
    <w:rsid w:val="00424442"/>
    <w:rsid w:val="0042476E"/>
    <w:rsid w:val="0042496A"/>
    <w:rsid w:val="00425593"/>
    <w:rsid w:val="00430265"/>
    <w:rsid w:val="00431741"/>
    <w:rsid w:val="00432813"/>
    <w:rsid w:val="0043320F"/>
    <w:rsid w:val="004334DB"/>
    <w:rsid w:val="00433D14"/>
    <w:rsid w:val="00434B49"/>
    <w:rsid w:val="00435DFF"/>
    <w:rsid w:val="00437600"/>
    <w:rsid w:val="00437C00"/>
    <w:rsid w:val="00437E25"/>
    <w:rsid w:val="0044103B"/>
    <w:rsid w:val="004418AF"/>
    <w:rsid w:val="00442E05"/>
    <w:rsid w:val="00444F68"/>
    <w:rsid w:val="0044651F"/>
    <w:rsid w:val="00447A8F"/>
    <w:rsid w:val="00451143"/>
    <w:rsid w:val="00451814"/>
    <w:rsid w:val="00453019"/>
    <w:rsid w:val="00455AD9"/>
    <w:rsid w:val="00455AE5"/>
    <w:rsid w:val="004561D3"/>
    <w:rsid w:val="00456A93"/>
    <w:rsid w:val="00457566"/>
    <w:rsid w:val="00457716"/>
    <w:rsid w:val="00457960"/>
    <w:rsid w:val="00462870"/>
    <w:rsid w:val="00462BA9"/>
    <w:rsid w:val="00464FC3"/>
    <w:rsid w:val="00466B5B"/>
    <w:rsid w:val="004761CB"/>
    <w:rsid w:val="004771FC"/>
    <w:rsid w:val="004816CF"/>
    <w:rsid w:val="004838E3"/>
    <w:rsid w:val="00486FDA"/>
    <w:rsid w:val="00487046"/>
    <w:rsid w:val="0049040B"/>
    <w:rsid w:val="004911F9"/>
    <w:rsid w:val="00491682"/>
    <w:rsid w:val="004943CD"/>
    <w:rsid w:val="004967B0"/>
    <w:rsid w:val="00496B12"/>
    <w:rsid w:val="004A400F"/>
    <w:rsid w:val="004A4CD9"/>
    <w:rsid w:val="004A52AF"/>
    <w:rsid w:val="004A56C8"/>
    <w:rsid w:val="004A5865"/>
    <w:rsid w:val="004B0020"/>
    <w:rsid w:val="004B17F4"/>
    <w:rsid w:val="004B2201"/>
    <w:rsid w:val="004B2CC7"/>
    <w:rsid w:val="004B3329"/>
    <w:rsid w:val="004B604D"/>
    <w:rsid w:val="004B6A17"/>
    <w:rsid w:val="004B6B3B"/>
    <w:rsid w:val="004C0463"/>
    <w:rsid w:val="004C0DD3"/>
    <w:rsid w:val="004C2562"/>
    <w:rsid w:val="004C3701"/>
    <w:rsid w:val="004C503D"/>
    <w:rsid w:val="004C519C"/>
    <w:rsid w:val="004C5764"/>
    <w:rsid w:val="004C5AC5"/>
    <w:rsid w:val="004C6E91"/>
    <w:rsid w:val="004C761C"/>
    <w:rsid w:val="004D3A64"/>
    <w:rsid w:val="004D3FA3"/>
    <w:rsid w:val="004D54D6"/>
    <w:rsid w:val="004D5D33"/>
    <w:rsid w:val="004D5FBB"/>
    <w:rsid w:val="004D60FC"/>
    <w:rsid w:val="004D682C"/>
    <w:rsid w:val="004E0858"/>
    <w:rsid w:val="004E1FAE"/>
    <w:rsid w:val="004E440C"/>
    <w:rsid w:val="004E70CF"/>
    <w:rsid w:val="004F0E27"/>
    <w:rsid w:val="004F401B"/>
    <w:rsid w:val="004F501E"/>
    <w:rsid w:val="004F5314"/>
    <w:rsid w:val="004F5470"/>
    <w:rsid w:val="004F5BC3"/>
    <w:rsid w:val="00500374"/>
    <w:rsid w:val="0050189A"/>
    <w:rsid w:val="0050587E"/>
    <w:rsid w:val="005059E6"/>
    <w:rsid w:val="00507B1C"/>
    <w:rsid w:val="00507C88"/>
    <w:rsid w:val="00510B64"/>
    <w:rsid w:val="0051150B"/>
    <w:rsid w:val="00511CC1"/>
    <w:rsid w:val="005152C1"/>
    <w:rsid w:val="00515607"/>
    <w:rsid w:val="005166EC"/>
    <w:rsid w:val="00516797"/>
    <w:rsid w:val="00517352"/>
    <w:rsid w:val="0052275E"/>
    <w:rsid w:val="00523C2A"/>
    <w:rsid w:val="00523D36"/>
    <w:rsid w:val="005242FB"/>
    <w:rsid w:val="0052450E"/>
    <w:rsid w:val="0052532E"/>
    <w:rsid w:val="005255CE"/>
    <w:rsid w:val="00526DB8"/>
    <w:rsid w:val="00526F66"/>
    <w:rsid w:val="00527BFA"/>
    <w:rsid w:val="005303A0"/>
    <w:rsid w:val="0053131E"/>
    <w:rsid w:val="00531640"/>
    <w:rsid w:val="00532F72"/>
    <w:rsid w:val="0053526F"/>
    <w:rsid w:val="00537FE7"/>
    <w:rsid w:val="0054030D"/>
    <w:rsid w:val="00540525"/>
    <w:rsid w:val="005420DC"/>
    <w:rsid w:val="005435C6"/>
    <w:rsid w:val="00543D90"/>
    <w:rsid w:val="005449A9"/>
    <w:rsid w:val="00545059"/>
    <w:rsid w:val="005519F1"/>
    <w:rsid w:val="005527FC"/>
    <w:rsid w:val="00552C4F"/>
    <w:rsid w:val="0055399C"/>
    <w:rsid w:val="0056038B"/>
    <w:rsid w:val="00560920"/>
    <w:rsid w:val="005616AA"/>
    <w:rsid w:val="00562C31"/>
    <w:rsid w:val="00563365"/>
    <w:rsid w:val="0056727B"/>
    <w:rsid w:val="00571D2D"/>
    <w:rsid w:val="005733CC"/>
    <w:rsid w:val="00573FA1"/>
    <w:rsid w:val="005749A4"/>
    <w:rsid w:val="005750CA"/>
    <w:rsid w:val="00575E6A"/>
    <w:rsid w:val="0058002B"/>
    <w:rsid w:val="00580521"/>
    <w:rsid w:val="005823C4"/>
    <w:rsid w:val="005839BC"/>
    <w:rsid w:val="0058595D"/>
    <w:rsid w:val="00587042"/>
    <w:rsid w:val="0058785E"/>
    <w:rsid w:val="00595A10"/>
    <w:rsid w:val="005A0224"/>
    <w:rsid w:val="005A55CF"/>
    <w:rsid w:val="005A57FA"/>
    <w:rsid w:val="005B013D"/>
    <w:rsid w:val="005B0543"/>
    <w:rsid w:val="005B06E0"/>
    <w:rsid w:val="005B07F5"/>
    <w:rsid w:val="005B1D60"/>
    <w:rsid w:val="005B20FD"/>
    <w:rsid w:val="005B2FC8"/>
    <w:rsid w:val="005B4416"/>
    <w:rsid w:val="005B44A6"/>
    <w:rsid w:val="005B4EE4"/>
    <w:rsid w:val="005B6A21"/>
    <w:rsid w:val="005B7555"/>
    <w:rsid w:val="005C04D7"/>
    <w:rsid w:val="005C072A"/>
    <w:rsid w:val="005C0EBD"/>
    <w:rsid w:val="005C17F2"/>
    <w:rsid w:val="005C1905"/>
    <w:rsid w:val="005C31FA"/>
    <w:rsid w:val="005C41D4"/>
    <w:rsid w:val="005D0E85"/>
    <w:rsid w:val="005D50D8"/>
    <w:rsid w:val="005D5388"/>
    <w:rsid w:val="005D7EF4"/>
    <w:rsid w:val="005D7F76"/>
    <w:rsid w:val="005E0098"/>
    <w:rsid w:val="005E0B84"/>
    <w:rsid w:val="005E0F05"/>
    <w:rsid w:val="005E189A"/>
    <w:rsid w:val="005E20D9"/>
    <w:rsid w:val="005E68E3"/>
    <w:rsid w:val="005E6C80"/>
    <w:rsid w:val="005E6FD1"/>
    <w:rsid w:val="005F154F"/>
    <w:rsid w:val="005F16DC"/>
    <w:rsid w:val="005F2416"/>
    <w:rsid w:val="005F40AC"/>
    <w:rsid w:val="005F62B0"/>
    <w:rsid w:val="005F6377"/>
    <w:rsid w:val="005F6398"/>
    <w:rsid w:val="005F78BB"/>
    <w:rsid w:val="00602C88"/>
    <w:rsid w:val="00603DF6"/>
    <w:rsid w:val="00606826"/>
    <w:rsid w:val="0060727E"/>
    <w:rsid w:val="00610260"/>
    <w:rsid w:val="006111FB"/>
    <w:rsid w:val="0061152F"/>
    <w:rsid w:val="0061180D"/>
    <w:rsid w:val="00611B78"/>
    <w:rsid w:val="00611C72"/>
    <w:rsid w:val="0061403F"/>
    <w:rsid w:val="00614182"/>
    <w:rsid w:val="006177B6"/>
    <w:rsid w:val="006200CF"/>
    <w:rsid w:val="00621231"/>
    <w:rsid w:val="00621B11"/>
    <w:rsid w:val="0062288B"/>
    <w:rsid w:val="00622EF8"/>
    <w:rsid w:val="0062423C"/>
    <w:rsid w:val="0062572A"/>
    <w:rsid w:val="00625A7D"/>
    <w:rsid w:val="00625B99"/>
    <w:rsid w:val="006273C4"/>
    <w:rsid w:val="00630DD9"/>
    <w:rsid w:val="00630FB7"/>
    <w:rsid w:val="00632110"/>
    <w:rsid w:val="00637C33"/>
    <w:rsid w:val="00640FE1"/>
    <w:rsid w:val="006419B0"/>
    <w:rsid w:val="006421AC"/>
    <w:rsid w:val="00653F40"/>
    <w:rsid w:val="00656847"/>
    <w:rsid w:val="0066056B"/>
    <w:rsid w:val="00664BAD"/>
    <w:rsid w:val="006663A1"/>
    <w:rsid w:val="0067094E"/>
    <w:rsid w:val="006717E6"/>
    <w:rsid w:val="0067263E"/>
    <w:rsid w:val="00675037"/>
    <w:rsid w:val="00680726"/>
    <w:rsid w:val="00680C73"/>
    <w:rsid w:val="00680CF9"/>
    <w:rsid w:val="006861DD"/>
    <w:rsid w:val="00686BCF"/>
    <w:rsid w:val="00691D90"/>
    <w:rsid w:val="00691F04"/>
    <w:rsid w:val="006925D4"/>
    <w:rsid w:val="006A17ED"/>
    <w:rsid w:val="006A183E"/>
    <w:rsid w:val="006A1C85"/>
    <w:rsid w:val="006A39D2"/>
    <w:rsid w:val="006A3E9D"/>
    <w:rsid w:val="006A7912"/>
    <w:rsid w:val="006B528E"/>
    <w:rsid w:val="006B5A31"/>
    <w:rsid w:val="006B5E73"/>
    <w:rsid w:val="006B6377"/>
    <w:rsid w:val="006C0785"/>
    <w:rsid w:val="006C07CF"/>
    <w:rsid w:val="006C165F"/>
    <w:rsid w:val="006C2763"/>
    <w:rsid w:val="006C70F6"/>
    <w:rsid w:val="006D11A4"/>
    <w:rsid w:val="006D11C4"/>
    <w:rsid w:val="006D3038"/>
    <w:rsid w:val="006D4E0F"/>
    <w:rsid w:val="006E7FDF"/>
    <w:rsid w:val="006F0AF4"/>
    <w:rsid w:val="006F1451"/>
    <w:rsid w:val="006F1A5C"/>
    <w:rsid w:val="006F2465"/>
    <w:rsid w:val="006F38BC"/>
    <w:rsid w:val="006F3AB8"/>
    <w:rsid w:val="006F598C"/>
    <w:rsid w:val="0070031A"/>
    <w:rsid w:val="00700C57"/>
    <w:rsid w:val="00702791"/>
    <w:rsid w:val="0070673A"/>
    <w:rsid w:val="007130AE"/>
    <w:rsid w:val="007179A7"/>
    <w:rsid w:val="00721E09"/>
    <w:rsid w:val="00722445"/>
    <w:rsid w:val="00723791"/>
    <w:rsid w:val="00725E7C"/>
    <w:rsid w:val="007277FB"/>
    <w:rsid w:val="007302C1"/>
    <w:rsid w:val="00732897"/>
    <w:rsid w:val="00733E8D"/>
    <w:rsid w:val="00734100"/>
    <w:rsid w:val="00743F5E"/>
    <w:rsid w:val="0074524A"/>
    <w:rsid w:val="007462E4"/>
    <w:rsid w:val="00746BA0"/>
    <w:rsid w:val="0074736E"/>
    <w:rsid w:val="00751A8D"/>
    <w:rsid w:val="0075570C"/>
    <w:rsid w:val="00760133"/>
    <w:rsid w:val="00760EBE"/>
    <w:rsid w:val="00761A5B"/>
    <w:rsid w:val="007634A5"/>
    <w:rsid w:val="00763C9C"/>
    <w:rsid w:val="00765EA9"/>
    <w:rsid w:val="0077092F"/>
    <w:rsid w:val="0077249C"/>
    <w:rsid w:val="00773480"/>
    <w:rsid w:val="00773840"/>
    <w:rsid w:val="00774E9E"/>
    <w:rsid w:val="00775795"/>
    <w:rsid w:val="00777075"/>
    <w:rsid w:val="00777A96"/>
    <w:rsid w:val="00777E5E"/>
    <w:rsid w:val="0078016E"/>
    <w:rsid w:val="007801A6"/>
    <w:rsid w:val="00781F09"/>
    <w:rsid w:val="00783F29"/>
    <w:rsid w:val="0078724E"/>
    <w:rsid w:val="00787B69"/>
    <w:rsid w:val="00791DFF"/>
    <w:rsid w:val="00792FC1"/>
    <w:rsid w:val="007930E1"/>
    <w:rsid w:val="00794908"/>
    <w:rsid w:val="007971D4"/>
    <w:rsid w:val="007A2574"/>
    <w:rsid w:val="007A2E8D"/>
    <w:rsid w:val="007A2EF6"/>
    <w:rsid w:val="007A334D"/>
    <w:rsid w:val="007A4ED9"/>
    <w:rsid w:val="007B186D"/>
    <w:rsid w:val="007B1C97"/>
    <w:rsid w:val="007B21DC"/>
    <w:rsid w:val="007B3F79"/>
    <w:rsid w:val="007B5BF2"/>
    <w:rsid w:val="007B5E85"/>
    <w:rsid w:val="007B6888"/>
    <w:rsid w:val="007B7714"/>
    <w:rsid w:val="007B78E9"/>
    <w:rsid w:val="007C2BA9"/>
    <w:rsid w:val="007C2BEA"/>
    <w:rsid w:val="007C3C28"/>
    <w:rsid w:val="007C51BF"/>
    <w:rsid w:val="007D1E85"/>
    <w:rsid w:val="007D1F6E"/>
    <w:rsid w:val="007D21B7"/>
    <w:rsid w:val="007D63A1"/>
    <w:rsid w:val="007D65FC"/>
    <w:rsid w:val="007D6723"/>
    <w:rsid w:val="007D6ECC"/>
    <w:rsid w:val="007E128A"/>
    <w:rsid w:val="007E1765"/>
    <w:rsid w:val="007E4720"/>
    <w:rsid w:val="007E731B"/>
    <w:rsid w:val="007E7BFB"/>
    <w:rsid w:val="007F317E"/>
    <w:rsid w:val="007F5FC2"/>
    <w:rsid w:val="007F644B"/>
    <w:rsid w:val="007F7457"/>
    <w:rsid w:val="0080589E"/>
    <w:rsid w:val="008077FF"/>
    <w:rsid w:val="00807E88"/>
    <w:rsid w:val="008150D5"/>
    <w:rsid w:val="00815DA7"/>
    <w:rsid w:val="00816460"/>
    <w:rsid w:val="00817546"/>
    <w:rsid w:val="00820A15"/>
    <w:rsid w:val="00820EF9"/>
    <w:rsid w:val="00821276"/>
    <w:rsid w:val="0082431A"/>
    <w:rsid w:val="008244DB"/>
    <w:rsid w:val="00824733"/>
    <w:rsid w:val="00824A6D"/>
    <w:rsid w:val="008269DA"/>
    <w:rsid w:val="00827B11"/>
    <w:rsid w:val="008315AA"/>
    <w:rsid w:val="008317E5"/>
    <w:rsid w:val="00832C46"/>
    <w:rsid w:val="0083409E"/>
    <w:rsid w:val="00834765"/>
    <w:rsid w:val="00834E42"/>
    <w:rsid w:val="00837058"/>
    <w:rsid w:val="00841CBF"/>
    <w:rsid w:val="008441D6"/>
    <w:rsid w:val="0084465B"/>
    <w:rsid w:val="00844CA2"/>
    <w:rsid w:val="00845222"/>
    <w:rsid w:val="008472AF"/>
    <w:rsid w:val="008514F9"/>
    <w:rsid w:val="00853EAC"/>
    <w:rsid w:val="00855CAE"/>
    <w:rsid w:val="008573F1"/>
    <w:rsid w:val="00860D5F"/>
    <w:rsid w:val="00862253"/>
    <w:rsid w:val="00862D39"/>
    <w:rsid w:val="0086540D"/>
    <w:rsid w:val="008656D6"/>
    <w:rsid w:val="008737A8"/>
    <w:rsid w:val="00873821"/>
    <w:rsid w:val="00873B01"/>
    <w:rsid w:val="00880EDA"/>
    <w:rsid w:val="00882274"/>
    <w:rsid w:val="00882CC1"/>
    <w:rsid w:val="00883B58"/>
    <w:rsid w:val="00886F73"/>
    <w:rsid w:val="00887139"/>
    <w:rsid w:val="00890F42"/>
    <w:rsid w:val="00891BD5"/>
    <w:rsid w:val="00893836"/>
    <w:rsid w:val="008946C8"/>
    <w:rsid w:val="00894716"/>
    <w:rsid w:val="00895797"/>
    <w:rsid w:val="00897835"/>
    <w:rsid w:val="008A2A42"/>
    <w:rsid w:val="008A3D55"/>
    <w:rsid w:val="008A4AD0"/>
    <w:rsid w:val="008A59E2"/>
    <w:rsid w:val="008B0030"/>
    <w:rsid w:val="008B1CF3"/>
    <w:rsid w:val="008B76C5"/>
    <w:rsid w:val="008C2D08"/>
    <w:rsid w:val="008C311B"/>
    <w:rsid w:val="008C421C"/>
    <w:rsid w:val="008C5697"/>
    <w:rsid w:val="008C6B0B"/>
    <w:rsid w:val="008C7CDA"/>
    <w:rsid w:val="008D0AC5"/>
    <w:rsid w:val="008D0F66"/>
    <w:rsid w:val="008D13E0"/>
    <w:rsid w:val="008D2E97"/>
    <w:rsid w:val="008D44EB"/>
    <w:rsid w:val="008D4710"/>
    <w:rsid w:val="008D5D1B"/>
    <w:rsid w:val="008E304C"/>
    <w:rsid w:val="008E6361"/>
    <w:rsid w:val="008E6418"/>
    <w:rsid w:val="008E74A2"/>
    <w:rsid w:val="008F07DF"/>
    <w:rsid w:val="008F14BD"/>
    <w:rsid w:val="008F1CE9"/>
    <w:rsid w:val="008F4A56"/>
    <w:rsid w:val="008F4E73"/>
    <w:rsid w:val="008F6C3C"/>
    <w:rsid w:val="008F76E3"/>
    <w:rsid w:val="009000B0"/>
    <w:rsid w:val="009002F0"/>
    <w:rsid w:val="00900355"/>
    <w:rsid w:val="009035A9"/>
    <w:rsid w:val="00903EC3"/>
    <w:rsid w:val="00906821"/>
    <w:rsid w:val="009076A4"/>
    <w:rsid w:val="00907978"/>
    <w:rsid w:val="00907B51"/>
    <w:rsid w:val="009108AD"/>
    <w:rsid w:val="00912FFB"/>
    <w:rsid w:val="00916127"/>
    <w:rsid w:val="00916DC8"/>
    <w:rsid w:val="00916EFE"/>
    <w:rsid w:val="00916F1D"/>
    <w:rsid w:val="00916FC8"/>
    <w:rsid w:val="00920D01"/>
    <w:rsid w:val="0092300D"/>
    <w:rsid w:val="00925FEE"/>
    <w:rsid w:val="0092616F"/>
    <w:rsid w:val="009275C4"/>
    <w:rsid w:val="00930941"/>
    <w:rsid w:val="00931766"/>
    <w:rsid w:val="00932991"/>
    <w:rsid w:val="009349AB"/>
    <w:rsid w:val="00934DCF"/>
    <w:rsid w:val="009351D7"/>
    <w:rsid w:val="009364C0"/>
    <w:rsid w:val="00936C63"/>
    <w:rsid w:val="0094009D"/>
    <w:rsid w:val="0094034F"/>
    <w:rsid w:val="009405DE"/>
    <w:rsid w:val="00940CF0"/>
    <w:rsid w:val="00940D1E"/>
    <w:rsid w:val="00944688"/>
    <w:rsid w:val="00947A85"/>
    <w:rsid w:val="00947DB1"/>
    <w:rsid w:val="00950285"/>
    <w:rsid w:val="009520CF"/>
    <w:rsid w:val="00952FED"/>
    <w:rsid w:val="009536C7"/>
    <w:rsid w:val="0095407E"/>
    <w:rsid w:val="009549C5"/>
    <w:rsid w:val="00954A7C"/>
    <w:rsid w:val="00954D44"/>
    <w:rsid w:val="00955224"/>
    <w:rsid w:val="0095602F"/>
    <w:rsid w:val="0095680C"/>
    <w:rsid w:val="009612BD"/>
    <w:rsid w:val="009672D1"/>
    <w:rsid w:val="00967399"/>
    <w:rsid w:val="00970C9B"/>
    <w:rsid w:val="009710AA"/>
    <w:rsid w:val="0097140F"/>
    <w:rsid w:val="00971CD0"/>
    <w:rsid w:val="009725DC"/>
    <w:rsid w:val="00974189"/>
    <w:rsid w:val="00974A2C"/>
    <w:rsid w:val="00974E92"/>
    <w:rsid w:val="00975ED1"/>
    <w:rsid w:val="00975F71"/>
    <w:rsid w:val="00976C08"/>
    <w:rsid w:val="0098022A"/>
    <w:rsid w:val="00980F5D"/>
    <w:rsid w:val="00981CE9"/>
    <w:rsid w:val="00983E7C"/>
    <w:rsid w:val="00984B59"/>
    <w:rsid w:val="00984C35"/>
    <w:rsid w:val="00987103"/>
    <w:rsid w:val="00990E9E"/>
    <w:rsid w:val="009915C6"/>
    <w:rsid w:val="009916BD"/>
    <w:rsid w:val="00993304"/>
    <w:rsid w:val="0099487C"/>
    <w:rsid w:val="00995C10"/>
    <w:rsid w:val="00997CCF"/>
    <w:rsid w:val="009A0F3D"/>
    <w:rsid w:val="009A16D0"/>
    <w:rsid w:val="009A760B"/>
    <w:rsid w:val="009B1263"/>
    <w:rsid w:val="009B1E56"/>
    <w:rsid w:val="009B3C3B"/>
    <w:rsid w:val="009B3F54"/>
    <w:rsid w:val="009B6690"/>
    <w:rsid w:val="009C0BC7"/>
    <w:rsid w:val="009C1D55"/>
    <w:rsid w:val="009C1E22"/>
    <w:rsid w:val="009C23AD"/>
    <w:rsid w:val="009C3201"/>
    <w:rsid w:val="009D14BC"/>
    <w:rsid w:val="009D265D"/>
    <w:rsid w:val="009D3749"/>
    <w:rsid w:val="009D6056"/>
    <w:rsid w:val="009D749A"/>
    <w:rsid w:val="009D7913"/>
    <w:rsid w:val="009E0128"/>
    <w:rsid w:val="009E0DE0"/>
    <w:rsid w:val="009E5949"/>
    <w:rsid w:val="009E7258"/>
    <w:rsid w:val="009F0623"/>
    <w:rsid w:val="009F1D90"/>
    <w:rsid w:val="009F2D67"/>
    <w:rsid w:val="009F2DA8"/>
    <w:rsid w:val="009F5065"/>
    <w:rsid w:val="009F67B1"/>
    <w:rsid w:val="009F7276"/>
    <w:rsid w:val="00A00308"/>
    <w:rsid w:val="00A00AF0"/>
    <w:rsid w:val="00A02BC1"/>
    <w:rsid w:val="00A0394B"/>
    <w:rsid w:val="00A04702"/>
    <w:rsid w:val="00A04C52"/>
    <w:rsid w:val="00A04DD9"/>
    <w:rsid w:val="00A056DB"/>
    <w:rsid w:val="00A05D6E"/>
    <w:rsid w:val="00A0677F"/>
    <w:rsid w:val="00A077EA"/>
    <w:rsid w:val="00A07948"/>
    <w:rsid w:val="00A12BF5"/>
    <w:rsid w:val="00A16030"/>
    <w:rsid w:val="00A2210A"/>
    <w:rsid w:val="00A248C7"/>
    <w:rsid w:val="00A250F7"/>
    <w:rsid w:val="00A2627A"/>
    <w:rsid w:val="00A3316A"/>
    <w:rsid w:val="00A33C7F"/>
    <w:rsid w:val="00A3486C"/>
    <w:rsid w:val="00A351C4"/>
    <w:rsid w:val="00A36A5C"/>
    <w:rsid w:val="00A37097"/>
    <w:rsid w:val="00A40317"/>
    <w:rsid w:val="00A41199"/>
    <w:rsid w:val="00A41AAE"/>
    <w:rsid w:val="00A4304D"/>
    <w:rsid w:val="00A51AD0"/>
    <w:rsid w:val="00A531E0"/>
    <w:rsid w:val="00A5464E"/>
    <w:rsid w:val="00A5500D"/>
    <w:rsid w:val="00A557DD"/>
    <w:rsid w:val="00A56BEE"/>
    <w:rsid w:val="00A64E53"/>
    <w:rsid w:val="00A6733D"/>
    <w:rsid w:val="00A6761F"/>
    <w:rsid w:val="00A67FC7"/>
    <w:rsid w:val="00A70652"/>
    <w:rsid w:val="00A715DA"/>
    <w:rsid w:val="00A72BF6"/>
    <w:rsid w:val="00A752A5"/>
    <w:rsid w:val="00A763E4"/>
    <w:rsid w:val="00A76F35"/>
    <w:rsid w:val="00A81BE6"/>
    <w:rsid w:val="00A8567B"/>
    <w:rsid w:val="00A856FC"/>
    <w:rsid w:val="00A90019"/>
    <w:rsid w:val="00A90A83"/>
    <w:rsid w:val="00A92E89"/>
    <w:rsid w:val="00A935E9"/>
    <w:rsid w:val="00A93F07"/>
    <w:rsid w:val="00A95DA1"/>
    <w:rsid w:val="00A977B6"/>
    <w:rsid w:val="00AA3D7B"/>
    <w:rsid w:val="00AA4504"/>
    <w:rsid w:val="00AB106C"/>
    <w:rsid w:val="00AB2CF0"/>
    <w:rsid w:val="00AB3A21"/>
    <w:rsid w:val="00AB64A2"/>
    <w:rsid w:val="00AC0AE1"/>
    <w:rsid w:val="00AC1ABC"/>
    <w:rsid w:val="00AC39A3"/>
    <w:rsid w:val="00AC3E96"/>
    <w:rsid w:val="00AC647A"/>
    <w:rsid w:val="00AC6568"/>
    <w:rsid w:val="00AC7CA3"/>
    <w:rsid w:val="00AC7E69"/>
    <w:rsid w:val="00AD0E21"/>
    <w:rsid w:val="00AD11D1"/>
    <w:rsid w:val="00AD4B00"/>
    <w:rsid w:val="00AD6440"/>
    <w:rsid w:val="00AD6E0A"/>
    <w:rsid w:val="00AD7A7D"/>
    <w:rsid w:val="00AE0006"/>
    <w:rsid w:val="00AE1C8B"/>
    <w:rsid w:val="00AE2641"/>
    <w:rsid w:val="00AE34A4"/>
    <w:rsid w:val="00AE3E4B"/>
    <w:rsid w:val="00AE5565"/>
    <w:rsid w:val="00AE5D8E"/>
    <w:rsid w:val="00AE661C"/>
    <w:rsid w:val="00AF10E3"/>
    <w:rsid w:val="00AF3671"/>
    <w:rsid w:val="00AF3E10"/>
    <w:rsid w:val="00AF5C2D"/>
    <w:rsid w:val="00B00348"/>
    <w:rsid w:val="00B01E06"/>
    <w:rsid w:val="00B021D9"/>
    <w:rsid w:val="00B03B03"/>
    <w:rsid w:val="00B0422B"/>
    <w:rsid w:val="00B04CEC"/>
    <w:rsid w:val="00B0521C"/>
    <w:rsid w:val="00B056FD"/>
    <w:rsid w:val="00B05F41"/>
    <w:rsid w:val="00B06261"/>
    <w:rsid w:val="00B103A1"/>
    <w:rsid w:val="00B10D83"/>
    <w:rsid w:val="00B11B75"/>
    <w:rsid w:val="00B12EB2"/>
    <w:rsid w:val="00B132F3"/>
    <w:rsid w:val="00B155DF"/>
    <w:rsid w:val="00B156DC"/>
    <w:rsid w:val="00B16F9F"/>
    <w:rsid w:val="00B17915"/>
    <w:rsid w:val="00B2001D"/>
    <w:rsid w:val="00B21471"/>
    <w:rsid w:val="00B2501E"/>
    <w:rsid w:val="00B252A3"/>
    <w:rsid w:val="00B313EF"/>
    <w:rsid w:val="00B31458"/>
    <w:rsid w:val="00B3195C"/>
    <w:rsid w:val="00B31DE0"/>
    <w:rsid w:val="00B32FDF"/>
    <w:rsid w:val="00B33AC1"/>
    <w:rsid w:val="00B33B7F"/>
    <w:rsid w:val="00B34ACE"/>
    <w:rsid w:val="00B3513F"/>
    <w:rsid w:val="00B358BE"/>
    <w:rsid w:val="00B36D1A"/>
    <w:rsid w:val="00B40E78"/>
    <w:rsid w:val="00B41535"/>
    <w:rsid w:val="00B4379E"/>
    <w:rsid w:val="00B52320"/>
    <w:rsid w:val="00B52B1A"/>
    <w:rsid w:val="00B55D81"/>
    <w:rsid w:val="00B56141"/>
    <w:rsid w:val="00B574AB"/>
    <w:rsid w:val="00B61CF1"/>
    <w:rsid w:val="00B62E66"/>
    <w:rsid w:val="00B652CE"/>
    <w:rsid w:val="00B659D1"/>
    <w:rsid w:val="00B66CE7"/>
    <w:rsid w:val="00B67585"/>
    <w:rsid w:val="00B6794A"/>
    <w:rsid w:val="00B72418"/>
    <w:rsid w:val="00B744B4"/>
    <w:rsid w:val="00B747A7"/>
    <w:rsid w:val="00B75864"/>
    <w:rsid w:val="00B77424"/>
    <w:rsid w:val="00B779E8"/>
    <w:rsid w:val="00B80D86"/>
    <w:rsid w:val="00B81F3C"/>
    <w:rsid w:val="00B823EC"/>
    <w:rsid w:val="00B83703"/>
    <w:rsid w:val="00B84DF8"/>
    <w:rsid w:val="00B86B22"/>
    <w:rsid w:val="00B90573"/>
    <w:rsid w:val="00B927CD"/>
    <w:rsid w:val="00B93B49"/>
    <w:rsid w:val="00B93E2F"/>
    <w:rsid w:val="00B96F2F"/>
    <w:rsid w:val="00BA198C"/>
    <w:rsid w:val="00BA1EB4"/>
    <w:rsid w:val="00BA2591"/>
    <w:rsid w:val="00BA35EB"/>
    <w:rsid w:val="00BA4D8E"/>
    <w:rsid w:val="00BA55B0"/>
    <w:rsid w:val="00BA6B94"/>
    <w:rsid w:val="00BB1091"/>
    <w:rsid w:val="00BB1F69"/>
    <w:rsid w:val="00BB2564"/>
    <w:rsid w:val="00BB31EF"/>
    <w:rsid w:val="00BB4AA6"/>
    <w:rsid w:val="00BB50BE"/>
    <w:rsid w:val="00BB6B37"/>
    <w:rsid w:val="00BB6C4E"/>
    <w:rsid w:val="00BB7077"/>
    <w:rsid w:val="00BB76B1"/>
    <w:rsid w:val="00BB7E52"/>
    <w:rsid w:val="00BC3A19"/>
    <w:rsid w:val="00BC4108"/>
    <w:rsid w:val="00BC576C"/>
    <w:rsid w:val="00BC7E06"/>
    <w:rsid w:val="00BC7F2E"/>
    <w:rsid w:val="00BD01A2"/>
    <w:rsid w:val="00BD033E"/>
    <w:rsid w:val="00BD0CF6"/>
    <w:rsid w:val="00BD1798"/>
    <w:rsid w:val="00BD365E"/>
    <w:rsid w:val="00BD425E"/>
    <w:rsid w:val="00BD4CAD"/>
    <w:rsid w:val="00BD5FAD"/>
    <w:rsid w:val="00BD7221"/>
    <w:rsid w:val="00BE2422"/>
    <w:rsid w:val="00BE3846"/>
    <w:rsid w:val="00BE3CFC"/>
    <w:rsid w:val="00BE4DC9"/>
    <w:rsid w:val="00BE5F15"/>
    <w:rsid w:val="00BE734F"/>
    <w:rsid w:val="00BF3A8C"/>
    <w:rsid w:val="00BF4F65"/>
    <w:rsid w:val="00BF4FF8"/>
    <w:rsid w:val="00BF749C"/>
    <w:rsid w:val="00C0011E"/>
    <w:rsid w:val="00C00291"/>
    <w:rsid w:val="00C00F2F"/>
    <w:rsid w:val="00C0302D"/>
    <w:rsid w:val="00C0346E"/>
    <w:rsid w:val="00C03980"/>
    <w:rsid w:val="00C043EF"/>
    <w:rsid w:val="00C045C6"/>
    <w:rsid w:val="00C04E01"/>
    <w:rsid w:val="00C06352"/>
    <w:rsid w:val="00C0651C"/>
    <w:rsid w:val="00C1190D"/>
    <w:rsid w:val="00C128D7"/>
    <w:rsid w:val="00C15694"/>
    <w:rsid w:val="00C156CF"/>
    <w:rsid w:val="00C157DC"/>
    <w:rsid w:val="00C17FA1"/>
    <w:rsid w:val="00C206E9"/>
    <w:rsid w:val="00C21E08"/>
    <w:rsid w:val="00C22595"/>
    <w:rsid w:val="00C23251"/>
    <w:rsid w:val="00C23B62"/>
    <w:rsid w:val="00C24A03"/>
    <w:rsid w:val="00C26DE0"/>
    <w:rsid w:val="00C26FA0"/>
    <w:rsid w:val="00C273D5"/>
    <w:rsid w:val="00C30CE3"/>
    <w:rsid w:val="00C31529"/>
    <w:rsid w:val="00C351F8"/>
    <w:rsid w:val="00C402D8"/>
    <w:rsid w:val="00C403D9"/>
    <w:rsid w:val="00C4374C"/>
    <w:rsid w:val="00C456A8"/>
    <w:rsid w:val="00C46B58"/>
    <w:rsid w:val="00C47E6B"/>
    <w:rsid w:val="00C50CE7"/>
    <w:rsid w:val="00C51536"/>
    <w:rsid w:val="00C51BF3"/>
    <w:rsid w:val="00C54579"/>
    <w:rsid w:val="00C55285"/>
    <w:rsid w:val="00C5550F"/>
    <w:rsid w:val="00C55AE9"/>
    <w:rsid w:val="00C56DA7"/>
    <w:rsid w:val="00C61585"/>
    <w:rsid w:val="00C62C4D"/>
    <w:rsid w:val="00C669D4"/>
    <w:rsid w:val="00C72206"/>
    <w:rsid w:val="00C75935"/>
    <w:rsid w:val="00C75BE3"/>
    <w:rsid w:val="00C7774D"/>
    <w:rsid w:val="00C77DB2"/>
    <w:rsid w:val="00C80640"/>
    <w:rsid w:val="00C812FA"/>
    <w:rsid w:val="00C81A2E"/>
    <w:rsid w:val="00C8433F"/>
    <w:rsid w:val="00C851E1"/>
    <w:rsid w:val="00C858AD"/>
    <w:rsid w:val="00C863F8"/>
    <w:rsid w:val="00C87257"/>
    <w:rsid w:val="00C91859"/>
    <w:rsid w:val="00C93ED1"/>
    <w:rsid w:val="00C93FB6"/>
    <w:rsid w:val="00C94F10"/>
    <w:rsid w:val="00C95716"/>
    <w:rsid w:val="00CA0842"/>
    <w:rsid w:val="00CA20DF"/>
    <w:rsid w:val="00CA232E"/>
    <w:rsid w:val="00CA5D8A"/>
    <w:rsid w:val="00CA5DB7"/>
    <w:rsid w:val="00CB0484"/>
    <w:rsid w:val="00CB04CC"/>
    <w:rsid w:val="00CB28D6"/>
    <w:rsid w:val="00CB384D"/>
    <w:rsid w:val="00CB459A"/>
    <w:rsid w:val="00CC42FB"/>
    <w:rsid w:val="00CC4535"/>
    <w:rsid w:val="00CC4B2B"/>
    <w:rsid w:val="00CC5276"/>
    <w:rsid w:val="00CD024B"/>
    <w:rsid w:val="00CD1052"/>
    <w:rsid w:val="00CD321C"/>
    <w:rsid w:val="00CD3A2E"/>
    <w:rsid w:val="00CD3C80"/>
    <w:rsid w:val="00CE1395"/>
    <w:rsid w:val="00CE2E1A"/>
    <w:rsid w:val="00CE445C"/>
    <w:rsid w:val="00CE5B56"/>
    <w:rsid w:val="00CE6DC5"/>
    <w:rsid w:val="00CF1A09"/>
    <w:rsid w:val="00CF5CD0"/>
    <w:rsid w:val="00CF7BF5"/>
    <w:rsid w:val="00D03397"/>
    <w:rsid w:val="00D06C1A"/>
    <w:rsid w:val="00D07ADB"/>
    <w:rsid w:val="00D12A1D"/>
    <w:rsid w:val="00D13340"/>
    <w:rsid w:val="00D13FC0"/>
    <w:rsid w:val="00D161CE"/>
    <w:rsid w:val="00D2279D"/>
    <w:rsid w:val="00D25CCF"/>
    <w:rsid w:val="00D26433"/>
    <w:rsid w:val="00D30E05"/>
    <w:rsid w:val="00D31DED"/>
    <w:rsid w:val="00D34723"/>
    <w:rsid w:val="00D35BFC"/>
    <w:rsid w:val="00D37A66"/>
    <w:rsid w:val="00D37DA2"/>
    <w:rsid w:val="00D41CF2"/>
    <w:rsid w:val="00D423F8"/>
    <w:rsid w:val="00D42429"/>
    <w:rsid w:val="00D45276"/>
    <w:rsid w:val="00D45543"/>
    <w:rsid w:val="00D45E4F"/>
    <w:rsid w:val="00D467E8"/>
    <w:rsid w:val="00D47752"/>
    <w:rsid w:val="00D53BEA"/>
    <w:rsid w:val="00D54A61"/>
    <w:rsid w:val="00D554C4"/>
    <w:rsid w:val="00D56435"/>
    <w:rsid w:val="00D572C4"/>
    <w:rsid w:val="00D60D51"/>
    <w:rsid w:val="00D61C43"/>
    <w:rsid w:val="00D62197"/>
    <w:rsid w:val="00D64C05"/>
    <w:rsid w:val="00D65601"/>
    <w:rsid w:val="00D65855"/>
    <w:rsid w:val="00D667D1"/>
    <w:rsid w:val="00D67E86"/>
    <w:rsid w:val="00D70431"/>
    <w:rsid w:val="00D715FB"/>
    <w:rsid w:val="00D71E3C"/>
    <w:rsid w:val="00D73926"/>
    <w:rsid w:val="00D73CB8"/>
    <w:rsid w:val="00D75F19"/>
    <w:rsid w:val="00D7736A"/>
    <w:rsid w:val="00D77B15"/>
    <w:rsid w:val="00D8147D"/>
    <w:rsid w:val="00D81C3F"/>
    <w:rsid w:val="00D84A16"/>
    <w:rsid w:val="00D87990"/>
    <w:rsid w:val="00D87F77"/>
    <w:rsid w:val="00D927AC"/>
    <w:rsid w:val="00D9283A"/>
    <w:rsid w:val="00D935D1"/>
    <w:rsid w:val="00D93A70"/>
    <w:rsid w:val="00D94474"/>
    <w:rsid w:val="00D94B74"/>
    <w:rsid w:val="00D9632D"/>
    <w:rsid w:val="00DA1D28"/>
    <w:rsid w:val="00DA5364"/>
    <w:rsid w:val="00DB20EF"/>
    <w:rsid w:val="00DB243A"/>
    <w:rsid w:val="00DB2953"/>
    <w:rsid w:val="00DB2E6F"/>
    <w:rsid w:val="00DB3780"/>
    <w:rsid w:val="00DB4A9C"/>
    <w:rsid w:val="00DB63F0"/>
    <w:rsid w:val="00DC0D52"/>
    <w:rsid w:val="00DC2159"/>
    <w:rsid w:val="00DC4004"/>
    <w:rsid w:val="00DC622E"/>
    <w:rsid w:val="00DC6BE4"/>
    <w:rsid w:val="00DD00C3"/>
    <w:rsid w:val="00DD04B9"/>
    <w:rsid w:val="00DD1068"/>
    <w:rsid w:val="00DD1531"/>
    <w:rsid w:val="00DD30E9"/>
    <w:rsid w:val="00DD3B92"/>
    <w:rsid w:val="00DD73FD"/>
    <w:rsid w:val="00DE216E"/>
    <w:rsid w:val="00DE2EE6"/>
    <w:rsid w:val="00DE34F0"/>
    <w:rsid w:val="00DE548D"/>
    <w:rsid w:val="00DF00B9"/>
    <w:rsid w:val="00DF2873"/>
    <w:rsid w:val="00DF4395"/>
    <w:rsid w:val="00DF7915"/>
    <w:rsid w:val="00E00036"/>
    <w:rsid w:val="00E0094B"/>
    <w:rsid w:val="00E0157F"/>
    <w:rsid w:val="00E027B4"/>
    <w:rsid w:val="00E105C9"/>
    <w:rsid w:val="00E11BA7"/>
    <w:rsid w:val="00E11C2A"/>
    <w:rsid w:val="00E11CA7"/>
    <w:rsid w:val="00E12251"/>
    <w:rsid w:val="00E126F6"/>
    <w:rsid w:val="00E1454A"/>
    <w:rsid w:val="00E14BC6"/>
    <w:rsid w:val="00E15C1F"/>
    <w:rsid w:val="00E15F98"/>
    <w:rsid w:val="00E1641D"/>
    <w:rsid w:val="00E170CA"/>
    <w:rsid w:val="00E2182C"/>
    <w:rsid w:val="00E224EF"/>
    <w:rsid w:val="00E22E18"/>
    <w:rsid w:val="00E27207"/>
    <w:rsid w:val="00E272FB"/>
    <w:rsid w:val="00E3064D"/>
    <w:rsid w:val="00E30FBC"/>
    <w:rsid w:val="00E33CAB"/>
    <w:rsid w:val="00E34822"/>
    <w:rsid w:val="00E3610E"/>
    <w:rsid w:val="00E36E8A"/>
    <w:rsid w:val="00E3713C"/>
    <w:rsid w:val="00E37D51"/>
    <w:rsid w:val="00E40F86"/>
    <w:rsid w:val="00E41DC4"/>
    <w:rsid w:val="00E42279"/>
    <w:rsid w:val="00E42B4B"/>
    <w:rsid w:val="00E43BDE"/>
    <w:rsid w:val="00E43F75"/>
    <w:rsid w:val="00E4618F"/>
    <w:rsid w:val="00E4740B"/>
    <w:rsid w:val="00E50F6E"/>
    <w:rsid w:val="00E53912"/>
    <w:rsid w:val="00E54420"/>
    <w:rsid w:val="00E54964"/>
    <w:rsid w:val="00E55CD4"/>
    <w:rsid w:val="00E56C27"/>
    <w:rsid w:val="00E57B03"/>
    <w:rsid w:val="00E61950"/>
    <w:rsid w:val="00E626F8"/>
    <w:rsid w:val="00E6290E"/>
    <w:rsid w:val="00E63671"/>
    <w:rsid w:val="00E64E85"/>
    <w:rsid w:val="00E6568F"/>
    <w:rsid w:val="00E6676C"/>
    <w:rsid w:val="00E66BAF"/>
    <w:rsid w:val="00E6796B"/>
    <w:rsid w:val="00E71659"/>
    <w:rsid w:val="00E731FB"/>
    <w:rsid w:val="00E763D2"/>
    <w:rsid w:val="00E76932"/>
    <w:rsid w:val="00E76B1C"/>
    <w:rsid w:val="00E77C2D"/>
    <w:rsid w:val="00E77D6D"/>
    <w:rsid w:val="00E82314"/>
    <w:rsid w:val="00E83429"/>
    <w:rsid w:val="00E84834"/>
    <w:rsid w:val="00E86E04"/>
    <w:rsid w:val="00E92C9B"/>
    <w:rsid w:val="00E94691"/>
    <w:rsid w:val="00E94A5B"/>
    <w:rsid w:val="00EA086E"/>
    <w:rsid w:val="00EA108F"/>
    <w:rsid w:val="00EA5AC6"/>
    <w:rsid w:val="00EA737C"/>
    <w:rsid w:val="00EB0007"/>
    <w:rsid w:val="00EB1BD8"/>
    <w:rsid w:val="00EB264C"/>
    <w:rsid w:val="00EB5D93"/>
    <w:rsid w:val="00EB6164"/>
    <w:rsid w:val="00EB6858"/>
    <w:rsid w:val="00EB6EA4"/>
    <w:rsid w:val="00EC2FEE"/>
    <w:rsid w:val="00EC316D"/>
    <w:rsid w:val="00EC3CEC"/>
    <w:rsid w:val="00ED1E61"/>
    <w:rsid w:val="00ED1E82"/>
    <w:rsid w:val="00ED1FBA"/>
    <w:rsid w:val="00ED24BD"/>
    <w:rsid w:val="00ED2E6C"/>
    <w:rsid w:val="00ED380D"/>
    <w:rsid w:val="00ED4608"/>
    <w:rsid w:val="00ED53A9"/>
    <w:rsid w:val="00ED5BE7"/>
    <w:rsid w:val="00ED7583"/>
    <w:rsid w:val="00EE17C4"/>
    <w:rsid w:val="00EE26F6"/>
    <w:rsid w:val="00EE2E5D"/>
    <w:rsid w:val="00EE4591"/>
    <w:rsid w:val="00EE4FE8"/>
    <w:rsid w:val="00EE7C07"/>
    <w:rsid w:val="00EE7E6C"/>
    <w:rsid w:val="00EF61F4"/>
    <w:rsid w:val="00EF624D"/>
    <w:rsid w:val="00EF69E0"/>
    <w:rsid w:val="00EF76AF"/>
    <w:rsid w:val="00F001F3"/>
    <w:rsid w:val="00F0219D"/>
    <w:rsid w:val="00F0335C"/>
    <w:rsid w:val="00F0526E"/>
    <w:rsid w:val="00F05450"/>
    <w:rsid w:val="00F05F8B"/>
    <w:rsid w:val="00F07F7C"/>
    <w:rsid w:val="00F12C96"/>
    <w:rsid w:val="00F133A1"/>
    <w:rsid w:val="00F22695"/>
    <w:rsid w:val="00F232BD"/>
    <w:rsid w:val="00F25EFB"/>
    <w:rsid w:val="00F30847"/>
    <w:rsid w:val="00F30F88"/>
    <w:rsid w:val="00F311EA"/>
    <w:rsid w:val="00F311FF"/>
    <w:rsid w:val="00F36C5A"/>
    <w:rsid w:val="00F3732D"/>
    <w:rsid w:val="00F40998"/>
    <w:rsid w:val="00F409F0"/>
    <w:rsid w:val="00F44259"/>
    <w:rsid w:val="00F50877"/>
    <w:rsid w:val="00F50BF8"/>
    <w:rsid w:val="00F5358A"/>
    <w:rsid w:val="00F5528C"/>
    <w:rsid w:val="00F555E5"/>
    <w:rsid w:val="00F5710D"/>
    <w:rsid w:val="00F660A4"/>
    <w:rsid w:val="00F679A6"/>
    <w:rsid w:val="00F67F86"/>
    <w:rsid w:val="00F716FC"/>
    <w:rsid w:val="00F730F0"/>
    <w:rsid w:val="00F73121"/>
    <w:rsid w:val="00F740EE"/>
    <w:rsid w:val="00F77EBF"/>
    <w:rsid w:val="00F80DCA"/>
    <w:rsid w:val="00F812E1"/>
    <w:rsid w:val="00F8291A"/>
    <w:rsid w:val="00F83561"/>
    <w:rsid w:val="00F837A6"/>
    <w:rsid w:val="00F86CC2"/>
    <w:rsid w:val="00F86F7F"/>
    <w:rsid w:val="00F90DE1"/>
    <w:rsid w:val="00F94C54"/>
    <w:rsid w:val="00F95EC3"/>
    <w:rsid w:val="00F9634B"/>
    <w:rsid w:val="00FA09A9"/>
    <w:rsid w:val="00FA24EE"/>
    <w:rsid w:val="00FB1B5B"/>
    <w:rsid w:val="00FB296A"/>
    <w:rsid w:val="00FB3281"/>
    <w:rsid w:val="00FB448F"/>
    <w:rsid w:val="00FB605A"/>
    <w:rsid w:val="00FB6334"/>
    <w:rsid w:val="00FB63CD"/>
    <w:rsid w:val="00FB78F7"/>
    <w:rsid w:val="00FB7E54"/>
    <w:rsid w:val="00FC18F8"/>
    <w:rsid w:val="00FC565A"/>
    <w:rsid w:val="00FC618F"/>
    <w:rsid w:val="00FC72B0"/>
    <w:rsid w:val="00FD08A6"/>
    <w:rsid w:val="00FD3223"/>
    <w:rsid w:val="00FD436C"/>
    <w:rsid w:val="00FD4705"/>
    <w:rsid w:val="00FD4E2F"/>
    <w:rsid w:val="00FD57EB"/>
    <w:rsid w:val="00FD6230"/>
    <w:rsid w:val="00FE2D19"/>
    <w:rsid w:val="00FE3749"/>
    <w:rsid w:val="00FE3AA3"/>
    <w:rsid w:val="00FF0A2F"/>
    <w:rsid w:val="00FF214D"/>
    <w:rsid w:val="00FF223B"/>
    <w:rsid w:val="00FF32B0"/>
    <w:rsid w:val="00FF3F83"/>
    <w:rsid w:val="00FF4360"/>
    <w:rsid w:val="00FF4C02"/>
    <w:rsid w:val="00FF60AC"/>
    <w:rsid w:val="00FF6496"/>
    <w:rsid w:val="00FF75CB"/>
    <w:rsid w:val="00FF79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81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C54"/>
  </w:style>
  <w:style w:type="paragraph" w:styleId="Heading1">
    <w:name w:val="heading 1"/>
    <w:basedOn w:val="Normal"/>
    <w:next w:val="Normal"/>
    <w:link w:val="Heading1Char"/>
    <w:uiPriority w:val="9"/>
    <w:qFormat/>
    <w:rsid w:val="005F6377"/>
    <w:pPr>
      <w:spacing w:line="480" w:lineRule="auto"/>
      <w:outlineLvl w:val="0"/>
    </w:pPr>
  </w:style>
  <w:style w:type="paragraph" w:styleId="Heading2">
    <w:name w:val="heading 2"/>
    <w:basedOn w:val="Normal"/>
    <w:next w:val="Normal"/>
    <w:link w:val="Heading2Char"/>
    <w:uiPriority w:val="9"/>
    <w:unhideWhenUsed/>
    <w:qFormat/>
    <w:rsid w:val="005F6377"/>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90573"/>
  </w:style>
  <w:style w:type="character" w:customStyle="1" w:styleId="Heading1Char">
    <w:name w:val="Heading 1 Char"/>
    <w:basedOn w:val="DefaultParagraphFont"/>
    <w:link w:val="Heading1"/>
    <w:uiPriority w:val="9"/>
    <w:rsid w:val="005F6377"/>
  </w:style>
  <w:style w:type="character" w:customStyle="1" w:styleId="Heading2Char">
    <w:name w:val="Heading 2 Char"/>
    <w:basedOn w:val="DefaultParagraphFont"/>
    <w:link w:val="Heading2"/>
    <w:uiPriority w:val="9"/>
    <w:rsid w:val="005F6377"/>
    <w:rPr>
      <w:i/>
    </w:rPr>
  </w:style>
  <w:style w:type="character" w:styleId="PlaceholderText">
    <w:name w:val="Placeholder Text"/>
    <w:basedOn w:val="DefaultParagraphFont"/>
    <w:uiPriority w:val="99"/>
    <w:semiHidden/>
    <w:rsid w:val="00F5358A"/>
    <w:rPr>
      <w:color w:val="808080"/>
    </w:rPr>
  </w:style>
  <w:style w:type="character" w:styleId="CommentReference">
    <w:name w:val="annotation reference"/>
    <w:basedOn w:val="DefaultParagraphFont"/>
    <w:uiPriority w:val="99"/>
    <w:semiHidden/>
    <w:unhideWhenUsed/>
    <w:rsid w:val="00637C33"/>
    <w:rPr>
      <w:sz w:val="18"/>
      <w:szCs w:val="18"/>
    </w:rPr>
  </w:style>
  <w:style w:type="paragraph" w:styleId="CommentText">
    <w:name w:val="annotation text"/>
    <w:basedOn w:val="Normal"/>
    <w:link w:val="CommentTextChar"/>
    <w:uiPriority w:val="99"/>
    <w:unhideWhenUsed/>
    <w:rsid w:val="00637C33"/>
  </w:style>
  <w:style w:type="character" w:customStyle="1" w:styleId="CommentTextChar">
    <w:name w:val="Comment Text Char"/>
    <w:basedOn w:val="DefaultParagraphFont"/>
    <w:link w:val="CommentText"/>
    <w:uiPriority w:val="99"/>
    <w:rsid w:val="00637C33"/>
  </w:style>
  <w:style w:type="paragraph" w:styleId="CommentSubject">
    <w:name w:val="annotation subject"/>
    <w:basedOn w:val="CommentText"/>
    <w:next w:val="CommentText"/>
    <w:link w:val="CommentSubjectChar"/>
    <w:uiPriority w:val="99"/>
    <w:semiHidden/>
    <w:unhideWhenUsed/>
    <w:rsid w:val="00637C33"/>
    <w:rPr>
      <w:b/>
      <w:bCs/>
      <w:sz w:val="20"/>
      <w:szCs w:val="20"/>
    </w:rPr>
  </w:style>
  <w:style w:type="character" w:customStyle="1" w:styleId="CommentSubjectChar">
    <w:name w:val="Comment Subject Char"/>
    <w:basedOn w:val="CommentTextChar"/>
    <w:link w:val="CommentSubject"/>
    <w:uiPriority w:val="99"/>
    <w:semiHidden/>
    <w:rsid w:val="00637C33"/>
    <w:rPr>
      <w:b/>
      <w:bCs/>
      <w:sz w:val="20"/>
      <w:szCs w:val="20"/>
    </w:rPr>
  </w:style>
  <w:style w:type="paragraph" w:styleId="BalloonText">
    <w:name w:val="Balloon Text"/>
    <w:basedOn w:val="Normal"/>
    <w:link w:val="BalloonTextChar"/>
    <w:uiPriority w:val="99"/>
    <w:semiHidden/>
    <w:unhideWhenUsed/>
    <w:rsid w:val="00637C33"/>
    <w:rPr>
      <w:sz w:val="18"/>
      <w:szCs w:val="18"/>
    </w:rPr>
  </w:style>
  <w:style w:type="character" w:customStyle="1" w:styleId="BalloonTextChar">
    <w:name w:val="Balloon Text Char"/>
    <w:basedOn w:val="DefaultParagraphFont"/>
    <w:link w:val="BalloonText"/>
    <w:uiPriority w:val="99"/>
    <w:semiHidden/>
    <w:rsid w:val="00637C33"/>
    <w:rPr>
      <w:sz w:val="18"/>
      <w:szCs w:val="18"/>
    </w:rPr>
  </w:style>
  <w:style w:type="character" w:styleId="Hyperlink">
    <w:name w:val="Hyperlink"/>
    <w:basedOn w:val="DefaultParagraphFont"/>
    <w:uiPriority w:val="99"/>
    <w:unhideWhenUsed/>
    <w:rsid w:val="000B1279"/>
    <w:rPr>
      <w:color w:val="0563C1" w:themeColor="hyperlink"/>
      <w:u w:val="single"/>
    </w:rPr>
  </w:style>
  <w:style w:type="character" w:customStyle="1" w:styleId="ib-brac">
    <w:name w:val="ib-brac"/>
    <w:basedOn w:val="DefaultParagraphFont"/>
    <w:rsid w:val="00CB459A"/>
  </w:style>
  <w:style w:type="character" w:customStyle="1" w:styleId="ib-content">
    <w:name w:val="ib-content"/>
    <w:basedOn w:val="DefaultParagraphFont"/>
    <w:rsid w:val="00CB459A"/>
  </w:style>
  <w:style w:type="character" w:styleId="FollowedHyperlink">
    <w:name w:val="FollowedHyperlink"/>
    <w:basedOn w:val="DefaultParagraphFont"/>
    <w:uiPriority w:val="99"/>
    <w:semiHidden/>
    <w:unhideWhenUsed/>
    <w:rsid w:val="007B1C97"/>
    <w:rPr>
      <w:color w:val="954F72" w:themeColor="followedHyperlink"/>
      <w:u w:val="single"/>
    </w:rPr>
  </w:style>
  <w:style w:type="paragraph" w:styleId="Revision">
    <w:name w:val="Revision"/>
    <w:hidden/>
    <w:uiPriority w:val="99"/>
    <w:semiHidden/>
    <w:rsid w:val="00A04C52"/>
  </w:style>
  <w:style w:type="paragraph" w:styleId="Footer">
    <w:name w:val="footer"/>
    <w:basedOn w:val="Normal"/>
    <w:link w:val="FooterChar"/>
    <w:uiPriority w:val="99"/>
    <w:unhideWhenUsed/>
    <w:rsid w:val="00A07948"/>
    <w:pPr>
      <w:tabs>
        <w:tab w:val="center" w:pos="4680"/>
        <w:tab w:val="right" w:pos="9360"/>
      </w:tabs>
    </w:pPr>
  </w:style>
  <w:style w:type="character" w:customStyle="1" w:styleId="FooterChar">
    <w:name w:val="Footer Char"/>
    <w:basedOn w:val="DefaultParagraphFont"/>
    <w:link w:val="Footer"/>
    <w:uiPriority w:val="99"/>
    <w:rsid w:val="00A07948"/>
  </w:style>
  <w:style w:type="character" w:styleId="PageNumber">
    <w:name w:val="page number"/>
    <w:basedOn w:val="DefaultParagraphFont"/>
    <w:uiPriority w:val="99"/>
    <w:semiHidden/>
    <w:unhideWhenUsed/>
    <w:rsid w:val="00A07948"/>
  </w:style>
  <w:style w:type="paragraph" w:styleId="DocumentMap">
    <w:name w:val="Document Map"/>
    <w:basedOn w:val="Normal"/>
    <w:link w:val="DocumentMapChar"/>
    <w:uiPriority w:val="99"/>
    <w:semiHidden/>
    <w:unhideWhenUsed/>
    <w:rsid w:val="009108AD"/>
  </w:style>
  <w:style w:type="character" w:customStyle="1" w:styleId="DocumentMapChar">
    <w:name w:val="Document Map Char"/>
    <w:basedOn w:val="DefaultParagraphFont"/>
    <w:link w:val="DocumentMap"/>
    <w:uiPriority w:val="99"/>
    <w:semiHidden/>
    <w:rsid w:val="009108AD"/>
  </w:style>
  <w:style w:type="table" w:styleId="TableGrid">
    <w:name w:val="Table Grid"/>
    <w:basedOn w:val="TableNormal"/>
    <w:uiPriority w:val="39"/>
    <w:rsid w:val="002556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74E92"/>
    <w:pPr>
      <w:spacing w:line="480" w:lineRule="auto"/>
      <w:ind w:left="720"/>
      <w:contextualSpacing/>
    </w:pPr>
  </w:style>
  <w:style w:type="paragraph" w:styleId="NormalWeb">
    <w:name w:val="Normal (Web)"/>
    <w:basedOn w:val="Normal"/>
    <w:uiPriority w:val="99"/>
    <w:unhideWhenUsed/>
    <w:rsid w:val="00A557DD"/>
    <w:pPr>
      <w:spacing w:before="100" w:beforeAutospacing="1" w:after="100" w:afterAutospacing="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4C54"/>
  </w:style>
  <w:style w:type="paragraph" w:styleId="Heading1">
    <w:name w:val="heading 1"/>
    <w:basedOn w:val="Normal"/>
    <w:next w:val="Normal"/>
    <w:link w:val="Heading1Char"/>
    <w:uiPriority w:val="9"/>
    <w:qFormat/>
    <w:rsid w:val="005F6377"/>
    <w:pPr>
      <w:spacing w:line="480" w:lineRule="auto"/>
      <w:outlineLvl w:val="0"/>
    </w:pPr>
  </w:style>
  <w:style w:type="paragraph" w:styleId="Heading2">
    <w:name w:val="heading 2"/>
    <w:basedOn w:val="Normal"/>
    <w:next w:val="Normal"/>
    <w:link w:val="Heading2Char"/>
    <w:uiPriority w:val="9"/>
    <w:unhideWhenUsed/>
    <w:qFormat/>
    <w:rsid w:val="005F6377"/>
    <w:pPr>
      <w:spacing w:line="480" w:lineRule="auto"/>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90573"/>
  </w:style>
  <w:style w:type="character" w:customStyle="1" w:styleId="Heading1Char">
    <w:name w:val="Heading 1 Char"/>
    <w:basedOn w:val="DefaultParagraphFont"/>
    <w:link w:val="Heading1"/>
    <w:uiPriority w:val="9"/>
    <w:rsid w:val="005F6377"/>
  </w:style>
  <w:style w:type="character" w:customStyle="1" w:styleId="Heading2Char">
    <w:name w:val="Heading 2 Char"/>
    <w:basedOn w:val="DefaultParagraphFont"/>
    <w:link w:val="Heading2"/>
    <w:uiPriority w:val="9"/>
    <w:rsid w:val="005F6377"/>
    <w:rPr>
      <w:i/>
    </w:rPr>
  </w:style>
  <w:style w:type="character" w:styleId="PlaceholderText">
    <w:name w:val="Placeholder Text"/>
    <w:basedOn w:val="DefaultParagraphFont"/>
    <w:uiPriority w:val="99"/>
    <w:semiHidden/>
    <w:rsid w:val="00F5358A"/>
    <w:rPr>
      <w:color w:val="808080"/>
    </w:rPr>
  </w:style>
  <w:style w:type="character" w:styleId="CommentReference">
    <w:name w:val="annotation reference"/>
    <w:basedOn w:val="DefaultParagraphFont"/>
    <w:uiPriority w:val="99"/>
    <w:semiHidden/>
    <w:unhideWhenUsed/>
    <w:rsid w:val="00637C33"/>
    <w:rPr>
      <w:sz w:val="18"/>
      <w:szCs w:val="18"/>
    </w:rPr>
  </w:style>
  <w:style w:type="paragraph" w:styleId="CommentText">
    <w:name w:val="annotation text"/>
    <w:basedOn w:val="Normal"/>
    <w:link w:val="CommentTextChar"/>
    <w:uiPriority w:val="99"/>
    <w:unhideWhenUsed/>
    <w:rsid w:val="00637C33"/>
  </w:style>
  <w:style w:type="character" w:customStyle="1" w:styleId="CommentTextChar">
    <w:name w:val="Comment Text Char"/>
    <w:basedOn w:val="DefaultParagraphFont"/>
    <w:link w:val="CommentText"/>
    <w:uiPriority w:val="99"/>
    <w:rsid w:val="00637C33"/>
  </w:style>
  <w:style w:type="paragraph" w:styleId="CommentSubject">
    <w:name w:val="annotation subject"/>
    <w:basedOn w:val="CommentText"/>
    <w:next w:val="CommentText"/>
    <w:link w:val="CommentSubjectChar"/>
    <w:uiPriority w:val="99"/>
    <w:semiHidden/>
    <w:unhideWhenUsed/>
    <w:rsid w:val="00637C33"/>
    <w:rPr>
      <w:b/>
      <w:bCs/>
      <w:sz w:val="20"/>
      <w:szCs w:val="20"/>
    </w:rPr>
  </w:style>
  <w:style w:type="character" w:customStyle="1" w:styleId="CommentSubjectChar">
    <w:name w:val="Comment Subject Char"/>
    <w:basedOn w:val="CommentTextChar"/>
    <w:link w:val="CommentSubject"/>
    <w:uiPriority w:val="99"/>
    <w:semiHidden/>
    <w:rsid w:val="00637C33"/>
    <w:rPr>
      <w:b/>
      <w:bCs/>
      <w:sz w:val="20"/>
      <w:szCs w:val="20"/>
    </w:rPr>
  </w:style>
  <w:style w:type="paragraph" w:styleId="BalloonText">
    <w:name w:val="Balloon Text"/>
    <w:basedOn w:val="Normal"/>
    <w:link w:val="BalloonTextChar"/>
    <w:uiPriority w:val="99"/>
    <w:semiHidden/>
    <w:unhideWhenUsed/>
    <w:rsid w:val="00637C33"/>
    <w:rPr>
      <w:sz w:val="18"/>
      <w:szCs w:val="18"/>
    </w:rPr>
  </w:style>
  <w:style w:type="character" w:customStyle="1" w:styleId="BalloonTextChar">
    <w:name w:val="Balloon Text Char"/>
    <w:basedOn w:val="DefaultParagraphFont"/>
    <w:link w:val="BalloonText"/>
    <w:uiPriority w:val="99"/>
    <w:semiHidden/>
    <w:rsid w:val="00637C33"/>
    <w:rPr>
      <w:sz w:val="18"/>
      <w:szCs w:val="18"/>
    </w:rPr>
  </w:style>
  <w:style w:type="character" w:styleId="Hyperlink">
    <w:name w:val="Hyperlink"/>
    <w:basedOn w:val="DefaultParagraphFont"/>
    <w:uiPriority w:val="99"/>
    <w:unhideWhenUsed/>
    <w:rsid w:val="000B1279"/>
    <w:rPr>
      <w:color w:val="0563C1" w:themeColor="hyperlink"/>
      <w:u w:val="single"/>
    </w:rPr>
  </w:style>
  <w:style w:type="character" w:customStyle="1" w:styleId="ib-brac">
    <w:name w:val="ib-brac"/>
    <w:basedOn w:val="DefaultParagraphFont"/>
    <w:rsid w:val="00CB459A"/>
  </w:style>
  <w:style w:type="character" w:customStyle="1" w:styleId="ib-content">
    <w:name w:val="ib-content"/>
    <w:basedOn w:val="DefaultParagraphFont"/>
    <w:rsid w:val="00CB459A"/>
  </w:style>
  <w:style w:type="character" w:styleId="FollowedHyperlink">
    <w:name w:val="FollowedHyperlink"/>
    <w:basedOn w:val="DefaultParagraphFont"/>
    <w:uiPriority w:val="99"/>
    <w:semiHidden/>
    <w:unhideWhenUsed/>
    <w:rsid w:val="007B1C97"/>
    <w:rPr>
      <w:color w:val="954F72" w:themeColor="followedHyperlink"/>
      <w:u w:val="single"/>
    </w:rPr>
  </w:style>
  <w:style w:type="paragraph" w:styleId="Revision">
    <w:name w:val="Revision"/>
    <w:hidden/>
    <w:uiPriority w:val="99"/>
    <w:semiHidden/>
    <w:rsid w:val="00A04C52"/>
  </w:style>
  <w:style w:type="paragraph" w:styleId="Footer">
    <w:name w:val="footer"/>
    <w:basedOn w:val="Normal"/>
    <w:link w:val="FooterChar"/>
    <w:uiPriority w:val="99"/>
    <w:unhideWhenUsed/>
    <w:rsid w:val="00A07948"/>
    <w:pPr>
      <w:tabs>
        <w:tab w:val="center" w:pos="4680"/>
        <w:tab w:val="right" w:pos="9360"/>
      </w:tabs>
    </w:pPr>
  </w:style>
  <w:style w:type="character" w:customStyle="1" w:styleId="FooterChar">
    <w:name w:val="Footer Char"/>
    <w:basedOn w:val="DefaultParagraphFont"/>
    <w:link w:val="Footer"/>
    <w:uiPriority w:val="99"/>
    <w:rsid w:val="00A07948"/>
  </w:style>
  <w:style w:type="character" w:styleId="PageNumber">
    <w:name w:val="page number"/>
    <w:basedOn w:val="DefaultParagraphFont"/>
    <w:uiPriority w:val="99"/>
    <w:semiHidden/>
    <w:unhideWhenUsed/>
    <w:rsid w:val="00A07948"/>
  </w:style>
  <w:style w:type="paragraph" w:styleId="DocumentMap">
    <w:name w:val="Document Map"/>
    <w:basedOn w:val="Normal"/>
    <w:link w:val="DocumentMapChar"/>
    <w:uiPriority w:val="99"/>
    <w:semiHidden/>
    <w:unhideWhenUsed/>
    <w:rsid w:val="009108AD"/>
  </w:style>
  <w:style w:type="character" w:customStyle="1" w:styleId="DocumentMapChar">
    <w:name w:val="Document Map Char"/>
    <w:basedOn w:val="DefaultParagraphFont"/>
    <w:link w:val="DocumentMap"/>
    <w:uiPriority w:val="99"/>
    <w:semiHidden/>
    <w:rsid w:val="009108AD"/>
  </w:style>
  <w:style w:type="table" w:styleId="TableGrid">
    <w:name w:val="Table Grid"/>
    <w:basedOn w:val="TableNormal"/>
    <w:uiPriority w:val="39"/>
    <w:rsid w:val="002556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74E92"/>
    <w:pPr>
      <w:spacing w:line="480" w:lineRule="auto"/>
      <w:ind w:left="720"/>
      <w:contextualSpacing/>
    </w:pPr>
  </w:style>
  <w:style w:type="paragraph" w:styleId="NormalWeb">
    <w:name w:val="Normal (Web)"/>
    <w:basedOn w:val="Normal"/>
    <w:uiPriority w:val="99"/>
    <w:unhideWhenUsed/>
    <w:rsid w:val="00A557D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86574">
      <w:bodyDiv w:val="1"/>
      <w:marLeft w:val="0"/>
      <w:marRight w:val="0"/>
      <w:marTop w:val="0"/>
      <w:marBottom w:val="0"/>
      <w:divBdr>
        <w:top w:val="none" w:sz="0" w:space="0" w:color="auto"/>
        <w:left w:val="none" w:sz="0" w:space="0" w:color="auto"/>
        <w:bottom w:val="none" w:sz="0" w:space="0" w:color="auto"/>
        <w:right w:val="none" w:sz="0" w:space="0" w:color="auto"/>
      </w:divBdr>
    </w:div>
    <w:div w:id="610745412">
      <w:bodyDiv w:val="1"/>
      <w:marLeft w:val="0"/>
      <w:marRight w:val="0"/>
      <w:marTop w:val="0"/>
      <w:marBottom w:val="0"/>
      <w:divBdr>
        <w:top w:val="none" w:sz="0" w:space="0" w:color="auto"/>
        <w:left w:val="none" w:sz="0" w:space="0" w:color="auto"/>
        <w:bottom w:val="none" w:sz="0" w:space="0" w:color="auto"/>
        <w:right w:val="none" w:sz="0" w:space="0" w:color="auto"/>
      </w:divBdr>
    </w:div>
    <w:div w:id="980233264">
      <w:bodyDiv w:val="1"/>
      <w:marLeft w:val="0"/>
      <w:marRight w:val="0"/>
      <w:marTop w:val="0"/>
      <w:marBottom w:val="0"/>
      <w:divBdr>
        <w:top w:val="none" w:sz="0" w:space="0" w:color="auto"/>
        <w:left w:val="none" w:sz="0" w:space="0" w:color="auto"/>
        <w:bottom w:val="none" w:sz="0" w:space="0" w:color="auto"/>
        <w:right w:val="none" w:sz="0" w:space="0" w:color="auto"/>
      </w:divBdr>
    </w:div>
    <w:div w:id="1012874712">
      <w:bodyDiv w:val="1"/>
      <w:marLeft w:val="0"/>
      <w:marRight w:val="0"/>
      <w:marTop w:val="0"/>
      <w:marBottom w:val="0"/>
      <w:divBdr>
        <w:top w:val="none" w:sz="0" w:space="0" w:color="auto"/>
        <w:left w:val="none" w:sz="0" w:space="0" w:color="auto"/>
        <w:bottom w:val="none" w:sz="0" w:space="0" w:color="auto"/>
        <w:right w:val="none" w:sz="0" w:space="0" w:color="auto"/>
      </w:divBdr>
    </w:div>
    <w:div w:id="1201094272">
      <w:bodyDiv w:val="1"/>
      <w:marLeft w:val="0"/>
      <w:marRight w:val="0"/>
      <w:marTop w:val="0"/>
      <w:marBottom w:val="0"/>
      <w:divBdr>
        <w:top w:val="none" w:sz="0" w:space="0" w:color="auto"/>
        <w:left w:val="none" w:sz="0" w:space="0" w:color="auto"/>
        <w:bottom w:val="none" w:sz="0" w:space="0" w:color="auto"/>
        <w:right w:val="none" w:sz="0" w:space="0" w:color="auto"/>
      </w:divBdr>
    </w:div>
    <w:div w:id="1386098955">
      <w:bodyDiv w:val="1"/>
      <w:marLeft w:val="0"/>
      <w:marRight w:val="0"/>
      <w:marTop w:val="0"/>
      <w:marBottom w:val="0"/>
      <w:divBdr>
        <w:top w:val="none" w:sz="0" w:space="0" w:color="auto"/>
        <w:left w:val="none" w:sz="0" w:space="0" w:color="auto"/>
        <w:bottom w:val="none" w:sz="0" w:space="0" w:color="auto"/>
        <w:right w:val="none" w:sz="0" w:space="0" w:color="auto"/>
      </w:divBdr>
    </w:div>
    <w:div w:id="1595478908">
      <w:bodyDiv w:val="1"/>
      <w:marLeft w:val="0"/>
      <w:marRight w:val="0"/>
      <w:marTop w:val="0"/>
      <w:marBottom w:val="0"/>
      <w:divBdr>
        <w:top w:val="none" w:sz="0" w:space="0" w:color="auto"/>
        <w:left w:val="none" w:sz="0" w:space="0" w:color="auto"/>
        <w:bottom w:val="none" w:sz="0" w:space="0" w:color="auto"/>
        <w:right w:val="none" w:sz="0" w:space="0" w:color="auto"/>
      </w:divBdr>
    </w:div>
    <w:div w:id="1601795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0B0F2F-73DE-CD42-9FB2-77B60E1D5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47</Pages>
  <Words>65271</Words>
  <Characters>372051</Characters>
  <Application>Microsoft Macintosh Word</Application>
  <DocSecurity>0</DocSecurity>
  <Lines>3100</Lines>
  <Paragraphs>872</Paragraphs>
  <ScaleCrop>false</ScaleCrop>
  <HeadingPairs>
    <vt:vector size="2" baseType="variant">
      <vt:variant>
        <vt:lpstr>Title</vt:lpstr>
      </vt:variant>
      <vt:variant>
        <vt:i4>1</vt:i4>
      </vt:variant>
    </vt:vector>
  </HeadingPairs>
  <TitlesOfParts>
    <vt:vector size="1" baseType="lpstr">
      <vt:lpstr/>
    </vt:vector>
  </TitlesOfParts>
  <Company>University of New Hampshire</Company>
  <LinksUpToDate>false</LinksUpToDate>
  <CharactersWithSpaces>436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M Szewczyk</dc:creator>
  <cp:keywords/>
  <dc:description/>
  <cp:lastModifiedBy>Tim Szewczyk</cp:lastModifiedBy>
  <cp:revision>271</cp:revision>
  <dcterms:created xsi:type="dcterms:W3CDTF">2018-06-21T22:00:00Z</dcterms:created>
  <dcterms:modified xsi:type="dcterms:W3CDTF">2018-06-2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d6a38e-c816-3f91-9aac-eb16a32b707a</vt:lpwstr>
  </property>
  <property fmtid="{D5CDD505-2E9C-101B-9397-08002B2CF9AE}" pid="4" name="Mendeley Citation Style_1">
    <vt:lpwstr>http://www.zotero.org/styles/ecological-application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diversity-and-distributions</vt:lpwstr>
  </property>
  <property fmtid="{D5CDD505-2E9C-101B-9397-08002B2CF9AE}" pid="8" name="Mendeley Recent Style Name 1_1">
    <vt:lpwstr>Diversity and Distributions</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ical-applications</vt:lpwstr>
  </property>
  <property fmtid="{D5CDD505-2E9C-101B-9397-08002B2CF9AE}" pid="12" name="Mendeley Recent Style Name 3_1">
    <vt:lpwstr>Ecological Applications</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global-ecology-and-biogeography</vt:lpwstr>
  </property>
  <property fmtid="{D5CDD505-2E9C-101B-9397-08002B2CF9AE}" pid="18" name="Mendeley Recent Style Name 6_1">
    <vt:lpwstr>Global Ecology and Biogeography</vt:lpwstr>
  </property>
  <property fmtid="{D5CDD505-2E9C-101B-9397-08002B2CF9AE}" pid="19" name="Mendeley Recent Style Id 7_1">
    <vt:lpwstr>http://www.zotero.org/styles/journal-of-biogeography</vt:lpwstr>
  </property>
  <property fmtid="{D5CDD505-2E9C-101B-9397-08002B2CF9AE}" pid="20" name="Mendeley Recent Style Name 7_1">
    <vt:lpwstr>Journal of Bioge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